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B7BE0A" w14:textId="206F5E27" w:rsidR="00AA2B65" w:rsidRDefault="004B0795" w:rsidP="00677355">
      <w:pPr>
        <w:spacing w:line="360" w:lineRule="auto"/>
        <w:rPr>
          <w:b/>
          <w:sz w:val="28"/>
        </w:rPr>
      </w:pPr>
      <w:bookmarkStart w:id="0" w:name="_GoBack"/>
      <w:r>
        <w:rPr>
          <w:b/>
          <w:sz w:val="28"/>
        </w:rPr>
        <w:t>Rapid i</w:t>
      </w:r>
      <w:r w:rsidR="00AA2B65" w:rsidRPr="00AA2B65">
        <w:rPr>
          <w:b/>
          <w:sz w:val="28"/>
        </w:rPr>
        <w:t>ncrease in non-vaccine serotypes causing invasive pneumococcal disease in England</w:t>
      </w:r>
      <w:r w:rsidR="005F44AA">
        <w:rPr>
          <w:b/>
          <w:sz w:val="28"/>
        </w:rPr>
        <w:t xml:space="preserve"> and Wales</w:t>
      </w:r>
      <w:r w:rsidR="00AA2B65" w:rsidRPr="00AA2B65">
        <w:rPr>
          <w:b/>
          <w:sz w:val="28"/>
        </w:rPr>
        <w:t>: a prospective national ob</w:t>
      </w:r>
      <w:r w:rsidR="00394C77">
        <w:rPr>
          <w:b/>
          <w:sz w:val="28"/>
        </w:rPr>
        <w:t>servational cohort study, 200</w:t>
      </w:r>
      <w:r w:rsidR="00076A28">
        <w:rPr>
          <w:b/>
          <w:sz w:val="28"/>
        </w:rPr>
        <w:t>0</w:t>
      </w:r>
      <w:r w:rsidR="00394C77">
        <w:rPr>
          <w:b/>
          <w:sz w:val="28"/>
        </w:rPr>
        <w:t>-2</w:t>
      </w:r>
      <w:r w:rsidR="00AA2B65" w:rsidRPr="00AA2B65">
        <w:rPr>
          <w:b/>
          <w:sz w:val="28"/>
        </w:rPr>
        <w:t>01</w:t>
      </w:r>
      <w:r w:rsidR="008212D0">
        <w:rPr>
          <w:b/>
          <w:sz w:val="28"/>
        </w:rPr>
        <w:t>7</w:t>
      </w:r>
      <w:bookmarkEnd w:id="0"/>
    </w:p>
    <w:p w14:paraId="22E04F09" w14:textId="2AA37CC9" w:rsidR="006946F0" w:rsidRPr="0058583C" w:rsidRDefault="006946F0" w:rsidP="006946F0">
      <w:pPr>
        <w:spacing w:line="480" w:lineRule="auto"/>
        <w:rPr>
          <w:color w:val="000000" w:themeColor="text1"/>
        </w:rPr>
      </w:pPr>
      <w:r w:rsidRPr="0058583C">
        <w:rPr>
          <w:color w:val="000000" w:themeColor="text1"/>
        </w:rPr>
        <w:t>Shamez N Ladhani</w:t>
      </w:r>
      <w:r w:rsidR="005521E1">
        <w:rPr>
          <w:color w:val="000000" w:themeColor="text1"/>
        </w:rPr>
        <w:t>,</w:t>
      </w:r>
      <w:r w:rsidRPr="0058583C">
        <w:rPr>
          <w:color w:val="000000" w:themeColor="text1"/>
        </w:rPr>
        <w:t xml:space="preserve"> </w:t>
      </w:r>
      <w:r w:rsidRPr="0058583C">
        <w:rPr>
          <w:rFonts w:cs="Arial"/>
          <w:color w:val="000000" w:themeColor="text1"/>
          <w:shd w:val="clear" w:color="auto" w:fill="FFFFFF"/>
        </w:rPr>
        <w:t>MRCPCH</w:t>
      </w:r>
      <w:r w:rsidRPr="0058583C">
        <w:rPr>
          <w:color w:val="000000" w:themeColor="text1"/>
          <w:vertAlign w:val="superscript"/>
        </w:rPr>
        <w:t xml:space="preserve">1 </w:t>
      </w:r>
      <w:r w:rsidR="00233818">
        <w:rPr>
          <w:color w:val="000000" w:themeColor="text1"/>
          <w:vertAlign w:val="superscript"/>
        </w:rPr>
        <w:t>,2</w:t>
      </w:r>
      <w:r w:rsidRPr="0058583C">
        <w:rPr>
          <w:color w:val="000000" w:themeColor="text1"/>
          <w:vertAlign w:val="superscript"/>
        </w:rPr>
        <w:t xml:space="preserve"> </w:t>
      </w:r>
      <w:r w:rsidRPr="0058583C">
        <w:rPr>
          <w:color w:val="000000" w:themeColor="text1"/>
        </w:rPr>
        <w:t>Sarah Collins MPH</w:t>
      </w:r>
      <w:r w:rsidRPr="0058583C">
        <w:rPr>
          <w:color w:val="000000" w:themeColor="text1"/>
          <w:vertAlign w:val="superscript"/>
        </w:rPr>
        <w:t>1</w:t>
      </w:r>
      <w:r w:rsidRPr="0058583C">
        <w:rPr>
          <w:color w:val="000000" w:themeColor="text1"/>
        </w:rPr>
        <w:t>, Abdelmajid Djennad PhD</w:t>
      </w:r>
      <w:r w:rsidR="00233818">
        <w:rPr>
          <w:color w:val="000000" w:themeColor="text1"/>
          <w:vertAlign w:val="superscript"/>
        </w:rPr>
        <w:t>3</w:t>
      </w:r>
      <w:r w:rsidRPr="0058583C">
        <w:rPr>
          <w:color w:val="000000" w:themeColor="text1"/>
        </w:rPr>
        <w:t>, Carmen L Sheppard PhD</w:t>
      </w:r>
      <w:r w:rsidR="00233818">
        <w:rPr>
          <w:color w:val="000000" w:themeColor="text1"/>
          <w:vertAlign w:val="superscript"/>
        </w:rPr>
        <w:t>4</w:t>
      </w:r>
      <w:r w:rsidRPr="0058583C">
        <w:rPr>
          <w:color w:val="000000" w:themeColor="text1"/>
        </w:rPr>
        <w:t xml:space="preserve">, </w:t>
      </w:r>
      <w:r w:rsidR="00FE3DC9">
        <w:rPr>
          <w:color w:val="000000" w:themeColor="text1"/>
        </w:rPr>
        <w:t xml:space="preserve">Professor </w:t>
      </w:r>
      <w:r w:rsidRPr="0058583C">
        <w:rPr>
          <w:color w:val="000000" w:themeColor="text1"/>
        </w:rPr>
        <w:t>Ray Borrow PhD</w:t>
      </w:r>
      <w:r w:rsidRPr="0058583C">
        <w:rPr>
          <w:color w:val="000000" w:themeColor="text1"/>
          <w:vertAlign w:val="superscript"/>
        </w:rPr>
        <w:t xml:space="preserve"> </w:t>
      </w:r>
      <w:r w:rsidR="00233818">
        <w:rPr>
          <w:color w:val="000000" w:themeColor="text1"/>
          <w:vertAlign w:val="superscript"/>
        </w:rPr>
        <w:t>5</w:t>
      </w:r>
      <w:r w:rsidRPr="0058583C">
        <w:rPr>
          <w:color w:val="000000" w:themeColor="text1"/>
        </w:rPr>
        <w:t>, Norman K Fry PhD</w:t>
      </w:r>
      <w:r w:rsidRPr="0058583C">
        <w:rPr>
          <w:color w:val="000000" w:themeColor="text1"/>
          <w:vertAlign w:val="superscript"/>
        </w:rPr>
        <w:t xml:space="preserve"> </w:t>
      </w:r>
      <w:r w:rsidR="00233818">
        <w:rPr>
          <w:color w:val="000000" w:themeColor="text1"/>
          <w:vertAlign w:val="superscript"/>
        </w:rPr>
        <w:t>4</w:t>
      </w:r>
      <w:r w:rsidRPr="0058583C">
        <w:rPr>
          <w:color w:val="000000" w:themeColor="text1"/>
        </w:rPr>
        <w:t xml:space="preserve">, </w:t>
      </w:r>
      <w:r w:rsidR="00FE3DC9">
        <w:rPr>
          <w:color w:val="000000" w:themeColor="text1"/>
        </w:rPr>
        <w:t xml:space="preserve">Professor </w:t>
      </w:r>
      <w:hyperlink r:id="rId8" w:history="1">
        <w:r w:rsidRPr="0058583C">
          <w:rPr>
            <w:rStyle w:val="Hyperlink"/>
            <w:rFonts w:cs="Arial"/>
            <w:color w:val="000000" w:themeColor="text1"/>
            <w:u w:val="none"/>
            <w:bdr w:val="none" w:sz="0" w:space="0" w:color="auto" w:frame="1"/>
          </w:rPr>
          <w:t>Nicholas</w:t>
        </w:r>
      </w:hyperlink>
      <w:r w:rsidRPr="0058583C">
        <w:rPr>
          <w:color w:val="000000" w:themeColor="text1"/>
        </w:rPr>
        <w:t xml:space="preserve"> J Andrews PhD</w:t>
      </w:r>
      <w:r w:rsidR="00233818">
        <w:rPr>
          <w:color w:val="000000" w:themeColor="text1"/>
          <w:vertAlign w:val="superscript"/>
        </w:rPr>
        <w:t>3</w:t>
      </w:r>
      <w:r w:rsidRPr="0058583C">
        <w:rPr>
          <w:color w:val="000000" w:themeColor="text1"/>
        </w:rPr>
        <w:t xml:space="preserve">, </w:t>
      </w:r>
      <w:r w:rsidR="00FE3DC9">
        <w:rPr>
          <w:color w:val="000000" w:themeColor="text1"/>
        </w:rPr>
        <w:t xml:space="preserve">Professor </w:t>
      </w:r>
      <w:hyperlink r:id="rId9" w:history="1">
        <w:r w:rsidRPr="0058583C">
          <w:rPr>
            <w:rStyle w:val="Hyperlink"/>
            <w:rFonts w:cs="Arial"/>
            <w:color w:val="000000" w:themeColor="text1"/>
            <w:u w:val="none"/>
            <w:bdr w:val="none" w:sz="0" w:space="0" w:color="auto" w:frame="1"/>
            <w:shd w:val="clear" w:color="auto" w:fill="FFFFFF"/>
          </w:rPr>
          <w:t>Elizabeth Miller</w:t>
        </w:r>
      </w:hyperlink>
      <w:r w:rsidRPr="0058583C">
        <w:rPr>
          <w:color w:val="000000" w:themeColor="text1"/>
        </w:rPr>
        <w:t xml:space="preserve"> </w:t>
      </w:r>
      <w:r w:rsidRPr="0058583C">
        <w:rPr>
          <w:rFonts w:cs="Arial"/>
          <w:color w:val="000000" w:themeColor="text1"/>
          <w:shd w:val="clear" w:color="auto" w:fill="FFFFFF"/>
        </w:rPr>
        <w:t>FRCPath</w:t>
      </w:r>
      <w:r w:rsidRPr="0058583C">
        <w:rPr>
          <w:color w:val="000000" w:themeColor="text1"/>
          <w:vertAlign w:val="superscript"/>
        </w:rPr>
        <w:t>1</w:t>
      </w:r>
      <w:r w:rsidRPr="0058583C">
        <w:rPr>
          <w:color w:val="000000" w:themeColor="text1"/>
        </w:rPr>
        <w:t xml:space="preserve">,  Mary E Ramsay </w:t>
      </w:r>
      <w:r w:rsidRPr="0058583C">
        <w:rPr>
          <w:rStyle w:val="Emphasis"/>
          <w:bCs/>
          <w:i w:val="0"/>
          <w:color w:val="000000" w:themeColor="text1"/>
          <w:shd w:val="clear" w:color="auto" w:fill="FFFFFF"/>
        </w:rPr>
        <w:t>FFPHM</w:t>
      </w:r>
      <w:r w:rsidRPr="0058583C">
        <w:rPr>
          <w:color w:val="000000" w:themeColor="text1"/>
          <w:vertAlign w:val="superscript"/>
        </w:rPr>
        <w:t>1</w:t>
      </w:r>
    </w:p>
    <w:p w14:paraId="1244CBF6" w14:textId="77777777" w:rsidR="006946F0" w:rsidRDefault="006946F0" w:rsidP="006946F0">
      <w:pPr>
        <w:shd w:val="clear" w:color="auto" w:fill="FFFFFF"/>
        <w:spacing w:after="0" w:line="480" w:lineRule="auto"/>
        <w:textAlignment w:val="baseline"/>
        <w:rPr>
          <w:rFonts w:eastAsia="Times New Roman" w:cs="Arial"/>
          <w:color w:val="000000" w:themeColor="text1"/>
          <w:bdr w:val="none" w:sz="0" w:space="0" w:color="auto" w:frame="1"/>
          <w:lang w:eastAsia="en-GB"/>
        </w:rPr>
      </w:pPr>
      <w:r w:rsidRPr="0058583C">
        <w:rPr>
          <w:rFonts w:eastAsia="Times New Roman" w:cs="Arial"/>
          <w:color w:val="000000" w:themeColor="text1"/>
          <w:bdr w:val="none" w:sz="0" w:space="0" w:color="auto" w:frame="1"/>
          <w:vertAlign w:val="superscript"/>
          <w:lang w:eastAsia="en-GB"/>
        </w:rPr>
        <w:t xml:space="preserve">1 </w:t>
      </w:r>
      <w:r w:rsidRPr="0058583C">
        <w:rPr>
          <w:rFonts w:eastAsia="Times New Roman" w:cs="Arial"/>
          <w:color w:val="000000" w:themeColor="text1"/>
          <w:bdr w:val="none" w:sz="0" w:space="0" w:color="auto" w:frame="1"/>
          <w:lang w:eastAsia="en-GB"/>
        </w:rPr>
        <w:t>Immunisation, Hepatitis, and Blood Safety Department, Public Health England, London, UK</w:t>
      </w:r>
    </w:p>
    <w:p w14:paraId="619D5B31" w14:textId="3ECBDD1F" w:rsidR="00233818" w:rsidRPr="0058583C" w:rsidRDefault="00233818" w:rsidP="006946F0">
      <w:pPr>
        <w:shd w:val="clear" w:color="auto" w:fill="FFFFFF"/>
        <w:spacing w:after="0" w:line="480" w:lineRule="auto"/>
        <w:textAlignment w:val="baseline"/>
        <w:rPr>
          <w:rFonts w:eastAsia="Times New Roman" w:cs="Arial"/>
          <w:color w:val="000000" w:themeColor="text1"/>
          <w:lang w:eastAsia="en-GB"/>
        </w:rPr>
      </w:pPr>
      <w:r>
        <w:rPr>
          <w:rFonts w:eastAsia="Times New Roman" w:cs="Arial"/>
          <w:color w:val="000000" w:themeColor="text1"/>
          <w:bdr w:val="none" w:sz="0" w:space="0" w:color="auto" w:frame="1"/>
          <w:vertAlign w:val="superscript"/>
          <w:lang w:eastAsia="en-GB"/>
        </w:rPr>
        <w:t>2</w:t>
      </w:r>
      <w:r w:rsidRPr="0058583C">
        <w:rPr>
          <w:rFonts w:eastAsia="Times New Roman" w:cs="Arial"/>
          <w:color w:val="000000" w:themeColor="text1"/>
          <w:bdr w:val="none" w:sz="0" w:space="0" w:color="auto" w:frame="1"/>
          <w:vertAlign w:val="superscript"/>
          <w:lang w:eastAsia="en-GB"/>
        </w:rPr>
        <w:t xml:space="preserve"> </w:t>
      </w:r>
      <w:r>
        <w:rPr>
          <w:rFonts w:eastAsia="Times New Roman" w:cs="Arial"/>
          <w:color w:val="000000" w:themeColor="text1"/>
          <w:bdr w:val="none" w:sz="0" w:space="0" w:color="auto" w:frame="1"/>
          <w:lang w:eastAsia="en-GB"/>
        </w:rPr>
        <w:t>Paediatric Infectious Diseases Research Group, St. George’s University of London, London, UK</w:t>
      </w:r>
    </w:p>
    <w:p w14:paraId="74515EFA" w14:textId="5CF6E9CF" w:rsidR="006946F0" w:rsidRPr="0058583C" w:rsidRDefault="00233818" w:rsidP="006946F0">
      <w:pPr>
        <w:shd w:val="clear" w:color="auto" w:fill="FFFFFF"/>
        <w:spacing w:after="0" w:line="480" w:lineRule="auto"/>
        <w:textAlignment w:val="baseline"/>
        <w:rPr>
          <w:rFonts w:eastAsia="Times New Roman" w:cs="Arial"/>
          <w:color w:val="000000" w:themeColor="text1"/>
          <w:lang w:eastAsia="en-GB"/>
        </w:rPr>
      </w:pPr>
      <w:r>
        <w:rPr>
          <w:rFonts w:eastAsia="Times New Roman" w:cs="Arial"/>
          <w:color w:val="000000" w:themeColor="text1"/>
          <w:bdr w:val="none" w:sz="0" w:space="0" w:color="auto" w:frame="1"/>
          <w:vertAlign w:val="superscript"/>
          <w:lang w:eastAsia="en-GB"/>
        </w:rPr>
        <w:t>3</w:t>
      </w:r>
      <w:r w:rsidR="006946F0" w:rsidRPr="0058583C">
        <w:rPr>
          <w:rFonts w:eastAsia="Times New Roman" w:cs="Arial"/>
          <w:color w:val="000000" w:themeColor="text1"/>
          <w:lang w:eastAsia="en-GB"/>
        </w:rPr>
        <w:t> </w:t>
      </w:r>
      <w:r w:rsidR="006946F0" w:rsidRPr="0058583C">
        <w:rPr>
          <w:rFonts w:eastAsia="Times New Roman" w:cs="Arial"/>
          <w:color w:val="000000" w:themeColor="text1"/>
          <w:bdr w:val="none" w:sz="0" w:space="0" w:color="auto" w:frame="1"/>
          <w:lang w:eastAsia="en-GB"/>
        </w:rPr>
        <w:t>Statistics, Modelling, and Economics Department, Public Health England, London, UK</w:t>
      </w:r>
    </w:p>
    <w:p w14:paraId="70B58904" w14:textId="1D367715" w:rsidR="006946F0" w:rsidRPr="0058583C" w:rsidRDefault="00233818" w:rsidP="006946F0">
      <w:pPr>
        <w:pStyle w:val="HTMLAddress"/>
        <w:shd w:val="clear" w:color="auto" w:fill="FFFFFF"/>
        <w:spacing w:line="480" w:lineRule="auto"/>
        <w:rPr>
          <w:rFonts w:asciiTheme="minorHAnsi" w:hAnsiTheme="minorHAnsi"/>
          <w:i w:val="0"/>
          <w:iCs w:val="0"/>
          <w:color w:val="000000" w:themeColor="text1"/>
          <w:sz w:val="22"/>
          <w:szCs w:val="22"/>
        </w:rPr>
      </w:pPr>
      <w:r>
        <w:rPr>
          <w:rFonts w:asciiTheme="minorHAnsi" w:hAnsiTheme="minorHAnsi" w:cs="Arial"/>
          <w:color w:val="000000" w:themeColor="text1"/>
          <w:sz w:val="22"/>
          <w:szCs w:val="22"/>
          <w:bdr w:val="none" w:sz="0" w:space="0" w:color="auto" w:frame="1"/>
          <w:vertAlign w:val="superscript"/>
        </w:rPr>
        <w:t>4</w:t>
      </w:r>
      <w:r w:rsidR="0039439C">
        <w:rPr>
          <w:rFonts w:asciiTheme="minorHAnsi" w:hAnsiTheme="minorHAnsi" w:cs="Arial"/>
          <w:color w:val="000000" w:themeColor="text1"/>
          <w:sz w:val="22"/>
          <w:szCs w:val="22"/>
          <w:bdr w:val="none" w:sz="0" w:space="0" w:color="auto" w:frame="1"/>
        </w:rPr>
        <w:t xml:space="preserve"> </w:t>
      </w:r>
      <w:r w:rsidR="006946F0" w:rsidRPr="0058583C">
        <w:rPr>
          <w:rFonts w:asciiTheme="minorHAnsi" w:hAnsiTheme="minorHAnsi"/>
          <w:i w:val="0"/>
          <w:iCs w:val="0"/>
          <w:color w:val="000000" w:themeColor="text1"/>
          <w:sz w:val="22"/>
          <w:szCs w:val="22"/>
        </w:rPr>
        <w:t>Respiratory and Vaccine Preventable Bacterial Reference Unit, Public Health England, London, UK</w:t>
      </w:r>
    </w:p>
    <w:p w14:paraId="7F564361" w14:textId="4D831AB3" w:rsidR="006946F0" w:rsidRPr="0058583C" w:rsidRDefault="006946F0" w:rsidP="006946F0">
      <w:pPr>
        <w:shd w:val="clear" w:color="auto" w:fill="FFFFFF"/>
        <w:spacing w:after="0" w:line="480" w:lineRule="auto"/>
        <w:textAlignment w:val="baseline"/>
        <w:rPr>
          <w:rFonts w:eastAsia="Times New Roman" w:cs="Arial"/>
          <w:color w:val="000000" w:themeColor="text1"/>
          <w:bdr w:val="none" w:sz="0" w:space="0" w:color="auto" w:frame="1"/>
          <w:lang w:eastAsia="en-GB"/>
        </w:rPr>
      </w:pPr>
      <w:r w:rsidRPr="0058583C">
        <w:rPr>
          <w:rFonts w:eastAsia="Times New Roman" w:cs="Arial"/>
          <w:color w:val="000000" w:themeColor="text1"/>
          <w:bdr w:val="none" w:sz="0" w:space="0" w:color="auto" w:frame="1"/>
          <w:vertAlign w:val="superscript"/>
          <w:lang w:eastAsia="en-GB"/>
        </w:rPr>
        <w:t xml:space="preserve"> </w:t>
      </w:r>
      <w:r w:rsidR="00233818">
        <w:rPr>
          <w:rFonts w:eastAsia="Times New Roman" w:cs="Arial"/>
          <w:color w:val="000000" w:themeColor="text1"/>
          <w:bdr w:val="none" w:sz="0" w:space="0" w:color="auto" w:frame="1"/>
          <w:vertAlign w:val="superscript"/>
          <w:lang w:eastAsia="en-GB"/>
        </w:rPr>
        <w:t>5</w:t>
      </w:r>
      <w:r w:rsidRPr="0058583C">
        <w:rPr>
          <w:rFonts w:eastAsia="Times New Roman" w:cs="Arial"/>
          <w:color w:val="000000" w:themeColor="text1"/>
          <w:lang w:eastAsia="en-GB"/>
        </w:rPr>
        <w:t> </w:t>
      </w:r>
      <w:r w:rsidRPr="0058583C">
        <w:rPr>
          <w:rFonts w:eastAsia="Times New Roman" w:cs="Arial"/>
          <w:color w:val="000000" w:themeColor="text1"/>
          <w:bdr w:val="none" w:sz="0" w:space="0" w:color="auto" w:frame="1"/>
          <w:lang w:eastAsia="en-GB"/>
        </w:rPr>
        <w:t>Meningococcal Reference Unit, Public Health England, Manchester, UK</w:t>
      </w:r>
    </w:p>
    <w:p w14:paraId="2B63D3DB" w14:textId="77777777" w:rsidR="006946F0" w:rsidRPr="0058583C" w:rsidRDefault="006946F0" w:rsidP="006946F0">
      <w:pPr>
        <w:shd w:val="clear" w:color="auto" w:fill="FFFFFF"/>
        <w:spacing w:after="0" w:line="480" w:lineRule="auto"/>
        <w:textAlignment w:val="baseline"/>
        <w:rPr>
          <w:rFonts w:eastAsia="Times New Roman" w:cs="Arial"/>
          <w:color w:val="000000" w:themeColor="text1"/>
          <w:bdr w:val="none" w:sz="0" w:space="0" w:color="auto" w:frame="1"/>
          <w:lang w:eastAsia="en-GB"/>
        </w:rPr>
      </w:pPr>
    </w:p>
    <w:p w14:paraId="2FC33687" w14:textId="77777777" w:rsidR="006946F0" w:rsidRPr="0058583C" w:rsidRDefault="006946F0" w:rsidP="006946F0">
      <w:pPr>
        <w:shd w:val="clear" w:color="auto" w:fill="FFFFFF"/>
        <w:spacing w:after="0" w:line="480" w:lineRule="auto"/>
        <w:textAlignment w:val="baseline"/>
        <w:rPr>
          <w:rFonts w:eastAsia="Times New Roman" w:cs="Arial"/>
          <w:color w:val="000000" w:themeColor="text1"/>
          <w:bdr w:val="none" w:sz="0" w:space="0" w:color="auto" w:frame="1"/>
          <w:lang w:eastAsia="en-GB"/>
        </w:rPr>
      </w:pPr>
    </w:p>
    <w:p w14:paraId="6F0F94D5" w14:textId="05989E37" w:rsidR="006946F0" w:rsidRPr="0058583C" w:rsidRDefault="006946F0" w:rsidP="006946F0">
      <w:pPr>
        <w:shd w:val="clear" w:color="auto" w:fill="FFFFFF"/>
        <w:spacing w:after="0" w:line="480" w:lineRule="auto"/>
        <w:textAlignment w:val="baseline"/>
        <w:rPr>
          <w:rFonts w:eastAsia="Times New Roman" w:cs="Arial"/>
          <w:color w:val="000000" w:themeColor="text1"/>
          <w:lang w:eastAsia="en-GB"/>
        </w:rPr>
      </w:pPr>
      <w:r w:rsidRPr="0058583C">
        <w:rPr>
          <w:rFonts w:eastAsia="Times New Roman" w:cs="Arial"/>
          <w:color w:val="000000" w:themeColor="text1"/>
          <w:bdr w:val="none" w:sz="0" w:space="0" w:color="auto" w:frame="1"/>
          <w:lang w:eastAsia="en-GB"/>
        </w:rPr>
        <w:t>Corresponding author:</w:t>
      </w:r>
      <w:r w:rsidR="004D4B58">
        <w:rPr>
          <w:rFonts w:eastAsia="Times New Roman" w:cs="Arial"/>
          <w:color w:val="000000" w:themeColor="text1"/>
          <w:bdr w:val="none" w:sz="0" w:space="0" w:color="auto" w:frame="1"/>
          <w:lang w:eastAsia="en-GB"/>
        </w:rPr>
        <w:t xml:space="preserve"> Dr Shamez Ladhani</w:t>
      </w:r>
      <w:r w:rsidRPr="0058583C">
        <w:rPr>
          <w:rFonts w:eastAsia="Times New Roman" w:cs="Arial"/>
          <w:color w:val="000000" w:themeColor="text1"/>
          <w:bdr w:val="none" w:sz="0" w:space="0" w:color="auto" w:frame="1"/>
          <w:lang w:eastAsia="en-GB"/>
        </w:rPr>
        <w:t xml:space="preserve">, </w:t>
      </w:r>
      <w:r w:rsidRPr="0058583C">
        <w:rPr>
          <w:rFonts w:cs="Lucida Sans Unicode"/>
          <w:color w:val="000000" w:themeColor="text1"/>
        </w:rPr>
        <w:t xml:space="preserve">Immunisation, Hepatitis, and Blood Safety department; </w:t>
      </w:r>
      <w:r w:rsidRPr="0058583C">
        <w:rPr>
          <w:color w:val="000000" w:themeColor="text1"/>
        </w:rPr>
        <w:t>Public Health England</w:t>
      </w:r>
      <w:r w:rsidRPr="0058583C">
        <w:rPr>
          <w:rFonts w:cs="Lucida Sans Unicode"/>
          <w:color w:val="000000" w:themeColor="text1"/>
        </w:rPr>
        <w:t xml:space="preserve">, 61Colindale Avenue; London NW9 5EQ, UK. Email: </w:t>
      </w:r>
      <w:hyperlink r:id="rId10" w:history="1">
        <w:r w:rsidR="004D4B58" w:rsidRPr="0058583C">
          <w:rPr>
            <w:rStyle w:val="Hyperlink"/>
            <w:rFonts w:cs="Lucida Sans Unicode"/>
            <w:color w:val="000000" w:themeColor="text1"/>
          </w:rPr>
          <w:t>s</w:t>
        </w:r>
        <w:r w:rsidR="004D4B58">
          <w:rPr>
            <w:rStyle w:val="Hyperlink"/>
            <w:rFonts w:cs="Lucida Sans Unicode"/>
            <w:color w:val="000000" w:themeColor="text1"/>
          </w:rPr>
          <w:t>hamez.ladhani</w:t>
        </w:r>
        <w:r w:rsidR="004D4B58" w:rsidRPr="0058583C">
          <w:rPr>
            <w:rStyle w:val="Hyperlink"/>
            <w:rFonts w:cs="Lucida Sans Unicode"/>
            <w:color w:val="000000" w:themeColor="text1"/>
          </w:rPr>
          <w:t>@phe.gov.uk</w:t>
        </w:r>
      </w:hyperlink>
      <w:r w:rsidR="004D4B58">
        <w:rPr>
          <w:rStyle w:val="Hyperlink"/>
          <w:rFonts w:cs="Lucida Sans Unicode"/>
          <w:color w:val="000000" w:themeColor="text1"/>
        </w:rPr>
        <w:t>.</w:t>
      </w:r>
      <w:r w:rsidRPr="0058583C">
        <w:rPr>
          <w:rFonts w:cs="Lucida Sans Unicode"/>
          <w:color w:val="000000" w:themeColor="text1"/>
        </w:rPr>
        <w:t xml:space="preserve"> Tel: +44 20 8327 </w:t>
      </w:r>
      <w:r w:rsidR="004D4B58" w:rsidRPr="0058583C">
        <w:rPr>
          <w:rFonts w:cs="Lucida Sans Unicode"/>
          <w:color w:val="000000" w:themeColor="text1"/>
        </w:rPr>
        <w:t>7</w:t>
      </w:r>
      <w:r w:rsidR="004D4B58">
        <w:rPr>
          <w:rFonts w:cs="Lucida Sans Unicode"/>
          <w:color w:val="000000" w:themeColor="text1"/>
        </w:rPr>
        <w:t>155</w:t>
      </w:r>
    </w:p>
    <w:p w14:paraId="492B72CF" w14:textId="77777777" w:rsidR="006946F0" w:rsidRPr="00AA2B65" w:rsidRDefault="006946F0" w:rsidP="00677355">
      <w:pPr>
        <w:spacing w:line="360" w:lineRule="auto"/>
        <w:rPr>
          <w:b/>
          <w:sz w:val="28"/>
        </w:rPr>
      </w:pPr>
    </w:p>
    <w:p w14:paraId="2EAAC9DB" w14:textId="77777777" w:rsidR="00431F30" w:rsidRPr="00431F30" w:rsidRDefault="00431F30" w:rsidP="006946F0">
      <w:pPr>
        <w:pageBreakBefore/>
        <w:spacing w:after="0" w:line="360" w:lineRule="auto"/>
        <w:rPr>
          <w:b/>
          <w:bCs/>
        </w:rPr>
      </w:pPr>
      <w:r w:rsidRPr="00431F30">
        <w:rPr>
          <w:b/>
          <w:bCs/>
        </w:rPr>
        <w:lastRenderedPageBreak/>
        <w:t>Summary</w:t>
      </w:r>
    </w:p>
    <w:p w14:paraId="690EA348" w14:textId="77777777" w:rsidR="00431F30" w:rsidRPr="00571CC7" w:rsidRDefault="00431F30" w:rsidP="00431F30">
      <w:pPr>
        <w:spacing w:after="0" w:line="360" w:lineRule="auto"/>
        <w:rPr>
          <w:b/>
          <w:bCs/>
        </w:rPr>
      </w:pPr>
      <w:r w:rsidRPr="00571CC7">
        <w:rPr>
          <w:b/>
          <w:bCs/>
        </w:rPr>
        <w:t xml:space="preserve">Background </w:t>
      </w:r>
    </w:p>
    <w:p w14:paraId="082F0C68" w14:textId="271B92A5" w:rsidR="00953612" w:rsidRPr="00571CC7" w:rsidRDefault="00953612" w:rsidP="00953612">
      <w:pPr>
        <w:spacing w:after="0" w:line="360" w:lineRule="auto"/>
        <w:rPr>
          <w:bCs/>
        </w:rPr>
      </w:pPr>
      <w:r w:rsidRPr="00571CC7">
        <w:rPr>
          <w:bCs/>
        </w:rPr>
        <w:t xml:space="preserve">Pneumococcal conjugate vaccines (PCVs) have significantly reduced the incidence of invasive pneumococcal disease (IPD) caused by vaccine serotypes. Replacement disease </w:t>
      </w:r>
      <w:r w:rsidR="00FD3623">
        <w:rPr>
          <w:bCs/>
        </w:rPr>
        <w:t>with</w:t>
      </w:r>
      <w:r w:rsidRPr="00571CC7">
        <w:rPr>
          <w:bCs/>
        </w:rPr>
        <w:t xml:space="preserve"> non-</w:t>
      </w:r>
      <w:r w:rsidR="00FD3623">
        <w:rPr>
          <w:bCs/>
        </w:rPr>
        <w:t xml:space="preserve">PCV </w:t>
      </w:r>
      <w:r w:rsidRPr="00571CC7">
        <w:rPr>
          <w:bCs/>
        </w:rPr>
        <w:t xml:space="preserve">serotypes, however, remains a concern. We describe the population impact of </w:t>
      </w:r>
      <w:r w:rsidR="00FD3623">
        <w:rPr>
          <w:bCs/>
        </w:rPr>
        <w:t>the 7-valent</w:t>
      </w:r>
      <w:r w:rsidRPr="00571CC7">
        <w:rPr>
          <w:bCs/>
        </w:rPr>
        <w:t xml:space="preserve"> (PCV7) and </w:t>
      </w:r>
      <w:r w:rsidR="00FD3623">
        <w:rPr>
          <w:bCs/>
        </w:rPr>
        <w:t>13-valent</w:t>
      </w:r>
      <w:r w:rsidRPr="00571CC7">
        <w:rPr>
          <w:bCs/>
        </w:rPr>
        <w:t xml:space="preserve"> (PCV13) </w:t>
      </w:r>
      <w:r w:rsidR="00FD3623">
        <w:rPr>
          <w:bCs/>
        </w:rPr>
        <w:t>pneumococcal conjugate</w:t>
      </w:r>
      <w:r w:rsidRPr="00571CC7">
        <w:rPr>
          <w:bCs/>
        </w:rPr>
        <w:t xml:space="preserve"> vaccines on IPD in England and Wales.</w:t>
      </w:r>
    </w:p>
    <w:p w14:paraId="628FF818" w14:textId="77777777" w:rsidR="00431F30" w:rsidRPr="00571CC7" w:rsidRDefault="00431F30" w:rsidP="00431F30">
      <w:pPr>
        <w:spacing w:after="0" w:line="360" w:lineRule="auto"/>
        <w:rPr>
          <w:b/>
          <w:bCs/>
        </w:rPr>
      </w:pPr>
      <w:r w:rsidRPr="00571CC7">
        <w:rPr>
          <w:b/>
          <w:bCs/>
        </w:rPr>
        <w:t xml:space="preserve">Methods </w:t>
      </w:r>
    </w:p>
    <w:p w14:paraId="3DE5F520" w14:textId="268A640B" w:rsidR="00953612" w:rsidRPr="00571CC7" w:rsidRDefault="00953612" w:rsidP="00953612">
      <w:pPr>
        <w:spacing w:after="0" w:line="360" w:lineRule="auto"/>
        <w:rPr>
          <w:bCs/>
        </w:rPr>
      </w:pPr>
      <w:r w:rsidRPr="00571CC7">
        <w:rPr>
          <w:bCs/>
        </w:rPr>
        <w:t xml:space="preserve">Using national </w:t>
      </w:r>
      <w:r w:rsidR="00675902">
        <w:rPr>
          <w:bCs/>
        </w:rPr>
        <w:t xml:space="preserve">IPD </w:t>
      </w:r>
      <w:r w:rsidRPr="00571CC7">
        <w:rPr>
          <w:bCs/>
        </w:rPr>
        <w:t>surveillance data for 201</w:t>
      </w:r>
      <w:r w:rsidR="005A2270" w:rsidRPr="00571CC7">
        <w:rPr>
          <w:bCs/>
        </w:rPr>
        <w:t>6</w:t>
      </w:r>
      <w:r w:rsidRPr="00571CC7">
        <w:rPr>
          <w:bCs/>
        </w:rPr>
        <w:t>/1</w:t>
      </w:r>
      <w:r w:rsidR="005A2270" w:rsidRPr="00571CC7">
        <w:rPr>
          <w:bCs/>
        </w:rPr>
        <w:t>7</w:t>
      </w:r>
      <w:r w:rsidRPr="00571CC7">
        <w:rPr>
          <w:bCs/>
        </w:rPr>
        <w:t>, we compared incidence rate ratios (IRRs) against pre-PCV13 (2008/</w:t>
      </w:r>
      <w:r w:rsidR="00922601">
        <w:rPr>
          <w:bCs/>
        </w:rPr>
        <w:t>0</w:t>
      </w:r>
      <w:r w:rsidRPr="00571CC7">
        <w:rPr>
          <w:bCs/>
        </w:rPr>
        <w:t>9-2009/10) and pre-PCV7 (2000/1-2005/</w:t>
      </w:r>
      <w:r w:rsidR="00922601">
        <w:rPr>
          <w:bCs/>
        </w:rPr>
        <w:t>0</w:t>
      </w:r>
      <w:r w:rsidRPr="00571CC7">
        <w:rPr>
          <w:bCs/>
        </w:rPr>
        <w:t xml:space="preserve">6) baselines. We also estimated the number of IPD cases prevented </w:t>
      </w:r>
      <w:r w:rsidR="00AA1E11" w:rsidRPr="00571CC7">
        <w:rPr>
          <w:bCs/>
        </w:rPr>
        <w:t>since PCV introduction</w:t>
      </w:r>
      <w:r w:rsidRPr="00571CC7">
        <w:rPr>
          <w:bCs/>
        </w:rPr>
        <w:t>.</w:t>
      </w:r>
    </w:p>
    <w:p w14:paraId="161DE224" w14:textId="77777777" w:rsidR="00431F30" w:rsidRPr="00571CC7" w:rsidRDefault="00431F30" w:rsidP="00431F30">
      <w:pPr>
        <w:spacing w:after="0" w:line="360" w:lineRule="auto"/>
        <w:rPr>
          <w:b/>
          <w:bCs/>
        </w:rPr>
      </w:pPr>
      <w:r w:rsidRPr="00571CC7">
        <w:rPr>
          <w:b/>
          <w:bCs/>
        </w:rPr>
        <w:t xml:space="preserve">Findings </w:t>
      </w:r>
    </w:p>
    <w:p w14:paraId="1EAAE540" w14:textId="4A7C3B18" w:rsidR="00953612" w:rsidRPr="00571CC7" w:rsidRDefault="00953612" w:rsidP="00953612">
      <w:pPr>
        <w:spacing w:line="360" w:lineRule="auto"/>
      </w:pPr>
      <w:r w:rsidRPr="00571CC7">
        <w:t>In 201</w:t>
      </w:r>
      <w:r w:rsidR="00DD763A" w:rsidRPr="00571CC7">
        <w:t>6</w:t>
      </w:r>
      <w:r w:rsidRPr="00571CC7">
        <w:t>/1</w:t>
      </w:r>
      <w:r w:rsidR="00DD763A" w:rsidRPr="00571CC7">
        <w:t>7</w:t>
      </w:r>
      <w:r w:rsidRPr="00571CC7">
        <w:t xml:space="preserve">, </w:t>
      </w:r>
      <w:ins w:id="1" w:author="SL" w:date="2017-11-14T14:36:00Z">
        <w:r w:rsidR="00DF5C5E">
          <w:t xml:space="preserve">overall </w:t>
        </w:r>
      </w:ins>
      <w:r w:rsidRPr="00571CC7">
        <w:t>IPD incidence (9.</w:t>
      </w:r>
      <w:r w:rsidR="00DC3F31" w:rsidRPr="00571CC7">
        <w:t>87</w:t>
      </w:r>
      <w:r w:rsidRPr="00571CC7">
        <w:t>/100,000</w:t>
      </w:r>
      <w:ins w:id="2" w:author="SL" w:date="2017-11-14T14:35:00Z">
        <w:r w:rsidR="000B0388">
          <w:t>; 5,450 cases</w:t>
        </w:r>
      </w:ins>
      <w:r w:rsidRPr="00571CC7">
        <w:t xml:space="preserve">) </w:t>
      </w:r>
      <w:ins w:id="3" w:author="SL" w:date="2017-11-14T14:36:00Z">
        <w:r w:rsidR="00DF5C5E">
          <w:t>across all age</w:t>
        </w:r>
        <w:r w:rsidR="00D65CCE">
          <w:t xml:space="preserve"> </w:t>
        </w:r>
        <w:r w:rsidR="00DF5C5E">
          <w:t xml:space="preserve">groups </w:t>
        </w:r>
      </w:ins>
      <w:r w:rsidRPr="00571CC7">
        <w:t>was 3</w:t>
      </w:r>
      <w:r w:rsidR="00DD763A" w:rsidRPr="00571CC7">
        <w:t>7</w:t>
      </w:r>
      <w:r w:rsidRPr="00571CC7">
        <w:t xml:space="preserve">% </w:t>
      </w:r>
      <w:r w:rsidR="00543583" w:rsidRPr="00571CC7">
        <w:t xml:space="preserve">lower </w:t>
      </w:r>
      <w:r w:rsidRPr="00571CC7">
        <w:t>(IRR, 0.6</w:t>
      </w:r>
      <w:r w:rsidR="00DD763A" w:rsidRPr="00571CC7">
        <w:t>3</w:t>
      </w:r>
      <w:r w:rsidRPr="00571CC7">
        <w:t>; 95%CI, 0.6</w:t>
      </w:r>
      <w:r w:rsidR="00DD763A" w:rsidRPr="00571CC7">
        <w:t>0</w:t>
      </w:r>
      <w:r w:rsidRPr="00571CC7">
        <w:t>-0.6</w:t>
      </w:r>
      <w:r w:rsidR="00DD763A" w:rsidRPr="00571CC7">
        <w:t>5</w:t>
      </w:r>
      <w:r w:rsidRPr="00571CC7">
        <w:t>) compared to the pre-PCV7 period (14.79/100,000</w:t>
      </w:r>
      <w:ins w:id="4" w:author="SL" w:date="2017-11-14T14:35:00Z">
        <w:r w:rsidR="000B0388">
          <w:t xml:space="preserve">; </w:t>
        </w:r>
      </w:ins>
      <w:ins w:id="5" w:author="SL" w:date="2017-11-14T14:36:00Z">
        <w:r w:rsidR="000B0388">
          <w:t>8,167 cases</w:t>
        </w:r>
      </w:ins>
      <w:r w:rsidRPr="00571CC7">
        <w:t xml:space="preserve">) </w:t>
      </w:r>
      <w:r w:rsidR="00B2223D" w:rsidRPr="00571CC7">
        <w:t xml:space="preserve">and 7% </w:t>
      </w:r>
      <w:r w:rsidRPr="00571CC7">
        <w:t>lower (IRR</w:t>
      </w:r>
      <w:r w:rsidR="00460B6E">
        <w:t>,</w:t>
      </w:r>
      <w:r w:rsidRPr="00571CC7">
        <w:t xml:space="preserve"> 0.9</w:t>
      </w:r>
      <w:r w:rsidR="00DC3F31" w:rsidRPr="00571CC7">
        <w:t>3</w:t>
      </w:r>
      <w:r w:rsidRPr="00571CC7">
        <w:t>; 95%CI, 0.</w:t>
      </w:r>
      <w:r w:rsidR="00DC3F31" w:rsidRPr="00571CC7">
        <w:t>89</w:t>
      </w:r>
      <w:r w:rsidRPr="00571CC7">
        <w:t>-</w:t>
      </w:r>
      <w:r w:rsidR="00DC3F31" w:rsidRPr="00571CC7">
        <w:t>0.97</w:t>
      </w:r>
      <w:r w:rsidRPr="00571CC7">
        <w:t>) than pre-PCV13 incidence (10.13/100,000</w:t>
      </w:r>
      <w:ins w:id="6" w:author="SL" w:date="2017-11-14T14:36:00Z">
        <w:r w:rsidR="000B0388">
          <w:t>; 5,595 cases</w:t>
        </w:r>
      </w:ins>
      <w:r w:rsidRPr="00571CC7">
        <w:t>). By 201</w:t>
      </w:r>
      <w:r w:rsidR="00E276B8" w:rsidRPr="00571CC7">
        <w:t>6</w:t>
      </w:r>
      <w:r w:rsidRPr="00571CC7">
        <w:t>/1</w:t>
      </w:r>
      <w:r w:rsidR="00E276B8" w:rsidRPr="00571CC7">
        <w:t>7</w:t>
      </w:r>
      <w:r w:rsidRPr="00571CC7">
        <w:t xml:space="preserve">, </w:t>
      </w:r>
      <w:r w:rsidR="009F61C7" w:rsidRPr="00571CC7">
        <w:t xml:space="preserve">PCV7-type </w:t>
      </w:r>
      <w:r w:rsidRPr="00571CC7">
        <w:t xml:space="preserve">IPD </w:t>
      </w:r>
      <w:r w:rsidR="009F61C7" w:rsidRPr="00571CC7">
        <w:t xml:space="preserve">incidence </w:t>
      </w:r>
      <w:ins w:id="7" w:author="SL" w:date="2017-11-14T14:37:00Z">
        <w:r w:rsidR="00DF5C5E">
          <w:t xml:space="preserve">across all age groups </w:t>
        </w:r>
      </w:ins>
      <w:r w:rsidRPr="00571CC7">
        <w:t>had fallen by 97% (0.2</w:t>
      </w:r>
      <w:r w:rsidR="006A3B58" w:rsidRPr="00571CC7">
        <w:t>4</w:t>
      </w:r>
      <w:r w:rsidRPr="00571CC7">
        <w:t>/100,000; IRR</w:t>
      </w:r>
      <w:r w:rsidR="00460B6E">
        <w:t>,</w:t>
      </w:r>
      <w:r w:rsidRPr="00571CC7">
        <w:t xml:space="preserve"> 0.03; 95%CI, 0.02-0.04) compared to the pre-PCV7 period, while </w:t>
      </w:r>
      <w:r w:rsidRPr="00D57942">
        <w:t>additional PCV13</w:t>
      </w:r>
      <w:r w:rsidR="00460B6E">
        <w:t>-type IPD</w:t>
      </w:r>
      <w:r w:rsidRPr="00D57942">
        <w:t xml:space="preserve"> </w:t>
      </w:r>
      <w:r w:rsidRPr="00571CC7">
        <w:t>declined by 64% (1.</w:t>
      </w:r>
      <w:r w:rsidR="006A3B58" w:rsidRPr="00571CC7">
        <w:t>66</w:t>
      </w:r>
      <w:r w:rsidRPr="00571CC7">
        <w:t>/100,000; IRR, 0.36</w:t>
      </w:r>
      <w:r w:rsidR="00460B6E">
        <w:t>;</w:t>
      </w:r>
      <w:r w:rsidRPr="00571CC7">
        <w:t xml:space="preserve"> 95%CI, 0.32-0.40) since PCV13 introduction. IPD incidence due to non-</w:t>
      </w:r>
      <w:r w:rsidR="009B059C" w:rsidRPr="00571CC7">
        <w:t xml:space="preserve">PCV13 </w:t>
      </w:r>
      <w:r w:rsidRPr="00571CC7">
        <w:t>serotypes doubled (7.9</w:t>
      </w:r>
      <w:r w:rsidR="006A3B58" w:rsidRPr="00571CC7">
        <w:t>7</w:t>
      </w:r>
      <w:r w:rsidR="00AA1E11" w:rsidRPr="00571CC7">
        <w:t>/100,000</w:t>
      </w:r>
      <w:r w:rsidRPr="00571CC7">
        <w:t xml:space="preserve">; IRR, </w:t>
      </w:r>
      <w:r w:rsidR="006A3B58" w:rsidRPr="00571CC7">
        <w:t>1.97</w:t>
      </w:r>
      <w:r w:rsidRPr="00571CC7">
        <w:t>; 95%CI, 1.</w:t>
      </w:r>
      <w:r w:rsidR="006A3B58" w:rsidRPr="00571CC7">
        <w:t>86</w:t>
      </w:r>
      <w:r w:rsidRPr="00571CC7">
        <w:t>-2.</w:t>
      </w:r>
      <w:r w:rsidR="006A3B58" w:rsidRPr="00571CC7">
        <w:t>09</w:t>
      </w:r>
      <w:r w:rsidRPr="00571CC7">
        <w:t xml:space="preserve">) since PCV7 introduction, and accelerated </w:t>
      </w:r>
      <w:r w:rsidR="00E276B8" w:rsidRPr="00571CC7">
        <w:t>since 2013/14</w:t>
      </w:r>
      <w:r w:rsidRPr="00571CC7">
        <w:t xml:space="preserve">, especially serotypes 8, 12F and 9N, which were responsible for </w:t>
      </w:r>
      <w:r w:rsidR="00056E53">
        <w:t>&gt;</w:t>
      </w:r>
      <w:r w:rsidRPr="00571CC7">
        <w:t>40% of IPD cases by 201</w:t>
      </w:r>
      <w:r w:rsidR="00632D0E" w:rsidRPr="00571CC7">
        <w:t>6</w:t>
      </w:r>
      <w:r w:rsidRPr="00571CC7">
        <w:t>/1</w:t>
      </w:r>
      <w:r w:rsidR="00632D0E" w:rsidRPr="00571CC7">
        <w:t>7</w:t>
      </w:r>
      <w:r w:rsidRPr="00571CC7">
        <w:t xml:space="preserve">. </w:t>
      </w:r>
      <w:r w:rsidR="00E276B8" w:rsidRPr="00571CC7">
        <w:t xml:space="preserve">IPD incidence in &lt;5 year-olds </w:t>
      </w:r>
      <w:r w:rsidR="00781825" w:rsidRPr="00571CC7">
        <w:t xml:space="preserve">remained </w:t>
      </w:r>
      <w:r w:rsidR="00E276B8" w:rsidRPr="00571CC7">
        <w:t xml:space="preserve">stable </w:t>
      </w:r>
      <w:r w:rsidR="00460B6E">
        <w:t>since 2013/14</w:t>
      </w:r>
      <w:r w:rsidR="005A0F36">
        <w:t>,</w:t>
      </w:r>
      <w:r w:rsidR="00E276B8" w:rsidRPr="00571CC7">
        <w:t xml:space="preserve"> with n</w:t>
      </w:r>
      <w:r w:rsidR="00F00411" w:rsidRPr="00571CC7">
        <w:t xml:space="preserve">early all </w:t>
      </w:r>
      <w:r w:rsidR="00E276B8" w:rsidRPr="00571CC7">
        <w:t xml:space="preserve">replacement disease </w:t>
      </w:r>
      <w:r w:rsidR="00F00411" w:rsidRPr="00571CC7">
        <w:t>o</w:t>
      </w:r>
      <w:r w:rsidR="00E276B8" w:rsidRPr="00571CC7">
        <w:t>ccurring</w:t>
      </w:r>
      <w:r w:rsidR="00F00411" w:rsidRPr="00571CC7">
        <w:t xml:space="preserve"> in adults. </w:t>
      </w:r>
      <w:r w:rsidRPr="00571CC7">
        <w:t xml:space="preserve">We estimated </w:t>
      </w:r>
      <w:r w:rsidR="00FD7C83" w:rsidRPr="00571CC7">
        <w:t xml:space="preserve">38,366 </w:t>
      </w:r>
      <w:r w:rsidRPr="00571CC7">
        <w:t xml:space="preserve">IPD cases </w:t>
      </w:r>
      <w:r w:rsidR="007A0389">
        <w:t>have been</w:t>
      </w:r>
      <w:r w:rsidR="007A0389" w:rsidRPr="00571CC7">
        <w:t xml:space="preserve"> </w:t>
      </w:r>
      <w:r w:rsidRPr="00571CC7">
        <w:t xml:space="preserve">prevented </w:t>
      </w:r>
      <w:ins w:id="8" w:author="SL" w:date="2017-11-14T14:37:00Z">
        <w:r w:rsidR="00486D21">
          <w:t xml:space="preserve">in the 11 years </w:t>
        </w:r>
      </w:ins>
      <w:r w:rsidRPr="00571CC7">
        <w:t xml:space="preserve">since PCV7 introduction. </w:t>
      </w:r>
    </w:p>
    <w:p w14:paraId="2DFC6795" w14:textId="77777777" w:rsidR="00431F30" w:rsidRPr="00460B6E" w:rsidRDefault="00431F30" w:rsidP="00431F30">
      <w:pPr>
        <w:spacing w:after="0" w:line="360" w:lineRule="auto"/>
        <w:rPr>
          <w:b/>
          <w:bCs/>
        </w:rPr>
      </w:pPr>
      <w:r w:rsidRPr="00460B6E">
        <w:rPr>
          <w:b/>
          <w:bCs/>
        </w:rPr>
        <w:t xml:space="preserve">Interpretation </w:t>
      </w:r>
    </w:p>
    <w:p w14:paraId="282F59E1" w14:textId="3556F639" w:rsidR="00FD3623" w:rsidRPr="00460B6E" w:rsidRDefault="005A0F36" w:rsidP="00953612">
      <w:pPr>
        <w:spacing w:line="360" w:lineRule="auto"/>
      </w:pPr>
      <w:r>
        <w:t xml:space="preserve">Both </w:t>
      </w:r>
      <w:r w:rsidR="00FD3623" w:rsidRPr="00460B6E">
        <w:t>PCV7 and PCV13 have had a major impact in reducing the bur</w:t>
      </w:r>
      <w:r>
        <w:t>den of IPD in England and Wales; r</w:t>
      </w:r>
      <w:r w:rsidR="00FD3623" w:rsidRPr="00460B6E">
        <w:t>ecent rapid increases in some non-PCV13 serotypes</w:t>
      </w:r>
      <w:r w:rsidR="00295203">
        <w:t>, however, are compromising the benefits of the programme.</w:t>
      </w:r>
    </w:p>
    <w:p w14:paraId="7BDF33C3" w14:textId="77777777" w:rsidR="00D12149" w:rsidRPr="00571CC7" w:rsidRDefault="00431F30" w:rsidP="00431F30">
      <w:pPr>
        <w:spacing w:after="0" w:line="360" w:lineRule="auto"/>
        <w:rPr>
          <w:b/>
          <w:bCs/>
        </w:rPr>
      </w:pPr>
      <w:r w:rsidRPr="00571CC7">
        <w:rPr>
          <w:b/>
          <w:bCs/>
        </w:rPr>
        <w:t xml:space="preserve">Funding </w:t>
      </w:r>
    </w:p>
    <w:p w14:paraId="3CD1BF98" w14:textId="77777777" w:rsidR="00AA2B65" w:rsidRPr="00302C1C" w:rsidRDefault="00431F30" w:rsidP="00066E03">
      <w:pPr>
        <w:spacing w:line="360" w:lineRule="auto"/>
      </w:pPr>
      <w:r w:rsidRPr="00571CC7">
        <w:t>Public Health England</w:t>
      </w:r>
      <w:r w:rsidRPr="00066E03">
        <w:t xml:space="preserve"> </w:t>
      </w:r>
    </w:p>
    <w:p w14:paraId="55AFF885" w14:textId="77777777" w:rsidR="00CB7F08" w:rsidRDefault="00CB7F08">
      <w:pPr>
        <w:rPr>
          <w:b/>
          <w:sz w:val="32"/>
        </w:rPr>
      </w:pPr>
      <w:r>
        <w:rPr>
          <w:b/>
          <w:sz w:val="32"/>
        </w:rPr>
        <w:br w:type="page"/>
      </w:r>
    </w:p>
    <w:p w14:paraId="5ADDD909" w14:textId="77777777" w:rsidR="00730994" w:rsidRPr="00686928" w:rsidRDefault="00AA2B65" w:rsidP="00677355">
      <w:pPr>
        <w:spacing w:line="360" w:lineRule="auto"/>
        <w:rPr>
          <w:b/>
          <w:sz w:val="32"/>
        </w:rPr>
      </w:pPr>
      <w:r w:rsidRPr="00686928">
        <w:rPr>
          <w:b/>
          <w:sz w:val="32"/>
        </w:rPr>
        <w:lastRenderedPageBreak/>
        <w:t>Introduction</w:t>
      </w:r>
    </w:p>
    <w:p w14:paraId="0BDC1C7E" w14:textId="1AF6F22E" w:rsidR="00AA2B65" w:rsidRDefault="00AA2B65" w:rsidP="00677355">
      <w:pPr>
        <w:spacing w:line="360" w:lineRule="auto"/>
      </w:pPr>
      <w:r>
        <w:t>Pneumococcal conjugate vaccines (PCVs) are highly effective in preventing invasive pneumococcal disease (IPD) caused by vaccine serotypes</w:t>
      </w:r>
      <w:r w:rsidR="00066E03">
        <w:t>.</w:t>
      </w:r>
      <w:r w:rsidR="00B6004E">
        <w:fldChar w:fldCharType="begin">
          <w:fldData xml:space="preserve">PFJlZm1hbj48Q2l0ZT48QXV0aG9yPkFuZHJld3M8L0F1dGhvcj48WWVhcj4yMDExPC9ZZWFyPjxS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</w:fldData>
        </w:fldChar>
      </w:r>
      <w:r w:rsidR="00B6004E">
        <w:instrText xml:space="preserve"> ADDIN REFMGR.CITE </w:instrText>
      </w:r>
      <w:r w:rsidR="00B6004E">
        <w:fldChar w:fldCharType="begin">
          <w:fldData xml:space="preserve">PFJlZm1hbj48Q2l0ZT48QXV0aG9yPkFuZHJld3M8L0F1dGhvcj48WWVhcj4yMDExPC9ZZWFyPjxS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</w:fldData>
        </w:fldChar>
      </w:r>
      <w:r w:rsidR="00B6004E">
        <w:instrText xml:space="preserve"> ADDIN EN.CITE.DATA </w:instrText>
      </w:r>
      <w:r w:rsidR="00B6004E">
        <w:fldChar w:fldCharType="end"/>
      </w:r>
      <w:r w:rsidR="00B6004E">
        <w:fldChar w:fldCharType="separate"/>
      </w:r>
      <w:r w:rsidR="00B6004E" w:rsidRPr="00D57942">
        <w:rPr>
          <w:noProof/>
          <w:vertAlign w:val="superscript"/>
        </w:rPr>
        <w:t>1,2</w:t>
      </w:r>
      <w:r w:rsidR="00B6004E">
        <w:fldChar w:fldCharType="end"/>
      </w:r>
      <w:r w:rsidR="00A552D6">
        <w:t xml:space="preserve"> </w:t>
      </w:r>
      <w:r w:rsidR="00733373">
        <w:t>Y</w:t>
      </w:r>
      <w:r>
        <w:t xml:space="preserve">oung children are the main carriers of </w:t>
      </w:r>
      <w:r w:rsidRPr="00AA2B65">
        <w:rPr>
          <w:i/>
        </w:rPr>
        <w:t>Streptococcus pneumoniae</w:t>
      </w:r>
      <w:r w:rsidR="00733373">
        <w:t xml:space="preserve"> and</w:t>
      </w:r>
      <w:r>
        <w:t xml:space="preserve"> immunising this </w:t>
      </w:r>
      <w:r w:rsidR="00733373">
        <w:t>age</w:t>
      </w:r>
      <w:r w:rsidR="00FC4560">
        <w:t>-</w:t>
      </w:r>
      <w:r>
        <w:t xml:space="preserve">group not only protects </w:t>
      </w:r>
      <w:r w:rsidR="00066E03">
        <w:t xml:space="preserve">them </w:t>
      </w:r>
      <w:r>
        <w:t>against pneumococcal disease but also provides indirect (herd</w:t>
      </w:r>
      <w:r w:rsidR="00066E03">
        <w:t>)</w:t>
      </w:r>
      <w:r>
        <w:t xml:space="preserve"> protection </w:t>
      </w:r>
      <w:r w:rsidR="00C737DC">
        <w:t xml:space="preserve">to </w:t>
      </w:r>
      <w:r>
        <w:t>the rest of</w:t>
      </w:r>
      <w:r w:rsidR="00C737DC">
        <w:t xml:space="preserve"> the population </w:t>
      </w:r>
      <w:r w:rsidR="00066E03">
        <w:t xml:space="preserve">through </w:t>
      </w:r>
      <w:r w:rsidR="00C737DC">
        <w:t xml:space="preserve">reduction in carriage </w:t>
      </w:r>
      <w:r w:rsidR="00066E03">
        <w:t xml:space="preserve">and onward transmission </w:t>
      </w:r>
      <w:r w:rsidR="00C737DC">
        <w:t>of vaccine serotypes</w:t>
      </w:r>
      <w:r w:rsidR="00066E03">
        <w:t>.</w: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Q2l0ZT48QXV0aG9yPlZhbiBIb2VrPC9BdXRob3I+PFllYXI+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</w:fldData>
        </w:fldChar>
      </w:r>
      <w:r w:rsidR="00B6004E">
        <w:instrText xml:space="preserve"> ADDIN REFMGR.CITE </w:instrTex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Q2l0ZT48QXV0aG9yPlZhbiBIb2VrPC9BdXRob3I+PFllYXI+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3,4</w:t>
      </w:r>
      <w:r w:rsidR="00B6004E">
        <w:fldChar w:fldCharType="end"/>
      </w:r>
    </w:p>
    <w:p w14:paraId="163DC8AC" w14:textId="59FB1D7B" w:rsidR="00557339" w:rsidRDefault="00D751AC" w:rsidP="00677355">
      <w:pPr>
        <w:spacing w:line="360" w:lineRule="auto"/>
      </w:pPr>
      <w:r>
        <w:t>The United Kingdom introduced the 7-valent PCV (PCV7) in</w:t>
      </w:r>
      <w:r w:rsidR="00482046">
        <w:t xml:space="preserve">to the routine childhood immunisation programme in </w:t>
      </w:r>
      <w:r>
        <w:t>September 2006</w:t>
      </w:r>
      <w:r w:rsidR="00FD6F79">
        <w:t>,</w:t>
      </w:r>
      <w:r>
        <w:t xml:space="preserve"> at </w:t>
      </w:r>
      <w:r w:rsidR="00FD6F79">
        <w:t xml:space="preserve">two, four and </w:t>
      </w:r>
      <w:r>
        <w:t>12-13 months</w:t>
      </w:r>
      <w:r w:rsidR="00FD6F79">
        <w:t xml:space="preserve"> of age</w:t>
      </w:r>
      <w:r w:rsidR="00107ECF">
        <w:t xml:space="preserve">, alongside </w:t>
      </w:r>
      <w:r>
        <w:t xml:space="preserve">a 12-month catch-up programme for children </w:t>
      </w:r>
      <w:r w:rsidR="00107ECF">
        <w:t xml:space="preserve">aged &lt;2 </w:t>
      </w:r>
      <w:r>
        <w:t>years</w:t>
      </w:r>
      <w:r w:rsidR="007B7A2E">
        <w:t>.</w:t>
      </w:r>
      <w:r w:rsidR="00B6004E">
        <w:fldChar w:fldCharType="begin"/>
      </w:r>
      <w:r w:rsidR="00B6004E">
        <w:instrText xml:space="preserve"> ADDIN REFMGR.CITE &lt;Refman&gt;&lt;Cite&gt;&lt;Author&gt;Miller&lt;/Author&gt;&lt;Year&gt;2011&lt;/Year&gt;&lt;RecNum&gt;6136&lt;/RecNum&gt;&lt;IDText&gt;Herd immunity and serotype replacement 4 years after seven-valent pneumococcal conjugate vaccination in England and Wales: an observational cohort study&lt;/IDText&gt;&lt;MDL Ref_Type="Journal"&gt;&lt;Ref_Type&gt;Journal&lt;/Ref_Type&gt;&lt;Ref_ID&gt;6136&lt;/Ref_ID&gt;&lt;Title_Primary&gt;Herd immunity and serotype replacement 4 years after seven-valent pneumococcal conjugate vaccination in England and Wales: an observational cohort study&lt;/Title_Primary&gt;&lt;Authors_Primary&gt;Miller,E.&lt;/Authors_Primary&gt;&lt;Authors_Primary&gt;Andrews,N.J.&lt;/Authors_Primary&gt;&lt;Authors_Primary&gt;Waight,P.A.&lt;/Authors_Primary&gt;&lt;Authors_Primary&gt;Slack,M.P.&lt;/Authors_Primary&gt;&lt;Authors_Primary&gt;George,R.C.&lt;/Authors_Primary&gt;&lt;Date_Primary&gt;2011/5/26&lt;/Date_Primary&gt;&lt;Keywords&gt;Aged&lt;/Keywords&gt;&lt;Keywords&gt;analysis&lt;/Keywords&gt;&lt;Keywords&gt;blood&lt;/Keywords&gt;&lt;Keywords&gt;Cohort Studies&lt;/Keywords&gt;&lt;Keywords&gt;Disease&lt;/Keywords&gt;&lt;Keywords&gt;England&lt;/Keywords&gt;&lt;Keywords&gt;Health&lt;/Keywords&gt;&lt;Keywords&gt;Hepatitis&lt;/Keywords&gt;&lt;Keywords&gt;Immunity&lt;/Keywords&gt;&lt;Keywords&gt;Incidence&lt;/Keywords&gt;&lt;Keywords&gt;Laboratories&lt;/Keywords&gt;&lt;Keywords&gt;London&lt;/Keywords&gt;&lt;Keywords&gt;methods&lt;/Keywords&gt;&lt;Keywords&gt;Population&lt;/Keywords&gt;&lt;Keywords&gt;Safety&lt;/Keywords&gt;&lt;Keywords&gt;Serotyping&lt;/Keywords&gt;&lt;Keywords&gt;Vaccination&lt;/Keywords&gt;&lt;Keywords&gt;Vaccines&lt;/Keywords&gt;&lt;Keywords&gt;Wales&lt;/Keywords&gt;&lt;Reprint&gt;Not in File&lt;/Reprint&gt;&lt;Start_Page&gt;760&lt;/Start_Page&gt;&lt;End_Page&gt;768&lt;/End_Page&gt;&lt;Periodical&gt;Lancet Infect.Dis.&lt;/Periodical&gt;&lt;Volume&gt;11&lt;/Volume&gt;&lt;Issue&gt;10&lt;/Issue&gt;&lt;Misc_3&gt;S1473-3099(11)70090-1 [pii];10.1016/S1473-3099(11)70090-1 [doi]&lt;/Misc_3&gt;&lt;Address&gt;Immunisation, Hepatitis and Blood Safety Department, Health Protection Agency, Colindale, London, UK&lt;/Address&gt;&lt;Web_URL&gt;PM:2162146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5</w:t>
      </w:r>
      <w:r w:rsidR="00B6004E">
        <w:fldChar w:fldCharType="end"/>
      </w:r>
      <w:r w:rsidR="006327E0" w:rsidDel="006327E0">
        <w:t xml:space="preserve"> </w:t>
      </w:r>
      <w:r w:rsidR="004C7BE9">
        <w:t>From</w:t>
      </w:r>
      <w:r>
        <w:t xml:space="preserve"> April 2010, </w:t>
      </w:r>
      <w:r w:rsidR="00226639">
        <w:t xml:space="preserve">the </w:t>
      </w:r>
      <w:r w:rsidR="004C7BE9">
        <w:t>13-valent PCV (PCV13)</w:t>
      </w:r>
      <w:r>
        <w:t xml:space="preserve"> replaced </w:t>
      </w:r>
      <w:r w:rsidR="004C7BE9">
        <w:t>PCV7</w:t>
      </w:r>
      <w:r>
        <w:t>, with no catch-up.</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t xml:space="preserve"> </w:t>
      </w:r>
      <w:ins w:id="9" w:author="SL" w:date="2017-11-14T14:42:00Z">
        <w:r w:rsidR="005C7B9A">
          <w:t xml:space="preserve">PCVs are also recommended for severely immunocompromised children and adults, in addition to the 23-valent pneumococcal </w:t>
        </w:r>
      </w:ins>
      <w:ins w:id="10" w:author="SL" w:date="2017-11-14T14:43:00Z">
        <w:r w:rsidR="005C7B9A">
          <w:t>polysaccharide vaccine (PPV</w:t>
        </w:r>
        <w:r w:rsidR="0018082D">
          <w:t>23)</w:t>
        </w:r>
        <w:r w:rsidR="005C7B9A">
          <w:t>.</w:t>
        </w:r>
      </w:ins>
      <w:ins w:id="11" w:author="SL" w:date="2017-11-14T14:42:00Z">
        <w:r w:rsidR="005C7B9A">
          <w:t xml:space="preserve">  </w:t>
        </w:r>
      </w:ins>
      <w:r>
        <w:t xml:space="preserve">Both </w:t>
      </w:r>
      <w:ins w:id="12" w:author="SL" w:date="2017-11-14T14:45:00Z">
        <w:r w:rsidR="007338A9">
          <w:t xml:space="preserve">PCV7 and PCV13 </w:t>
        </w:r>
      </w:ins>
      <w:del w:id="13" w:author="SL" w:date="2017-11-14T14:45:00Z">
        <w:r w:rsidR="00FA11A2" w:rsidDel="007338A9">
          <w:delText xml:space="preserve">vaccines </w:delText>
        </w:r>
      </w:del>
      <w:r w:rsidR="00556455">
        <w:t xml:space="preserve">have consistently </w:t>
      </w:r>
      <w:r w:rsidR="00FA11A2">
        <w:t>achieved</w:t>
      </w:r>
      <w:r w:rsidR="00556455">
        <w:t xml:space="preserve"> immunisation </w:t>
      </w:r>
      <w:r w:rsidR="00FA11A2">
        <w:t>coverage of &gt;90% in the targeted age</w:t>
      </w:r>
      <w:r w:rsidR="00226639">
        <w:t>-</w:t>
      </w:r>
      <w:r w:rsidR="00FA11A2">
        <w:t xml:space="preserve">groups, with </w:t>
      </w:r>
      <w:r w:rsidR="00C737DC">
        <w:t xml:space="preserve">large reductions in vaccine-type IPD </w:t>
      </w:r>
      <w:r w:rsidR="00FA11A2">
        <w:t xml:space="preserve">across </w:t>
      </w:r>
      <w:r w:rsidR="00C91342">
        <w:t>all age-groups</w:t>
      </w:r>
      <w:r w:rsidR="007B7A2E">
        <w:t>.</w:t>
      </w:r>
      <w:r w:rsidR="00B6004E">
        <w:fldChar w:fldCharType="begin">
          <w:fldData xml:space="preserve">PFJlZm1hbj48Q2l0ZT48QXV0aG9yPk1pbGxlcjwvQXV0aG9yPjxZZWFyPjIwMTE8L1llYXI+PFJl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</w:fldData>
        </w:fldChar>
      </w:r>
      <w:r w:rsidR="00B6004E">
        <w:instrText xml:space="preserve"> ADDIN REFMGR.CITE </w:instrText>
      </w:r>
      <w:r w:rsidR="00B6004E">
        <w:fldChar w:fldCharType="begin">
          <w:fldData xml:space="preserve">PFJlZm1hbj48Q2l0ZT48QXV0aG9yPk1pbGxlcjwvQXV0aG9yPjxZZWFyPjIwMTE8L1llYXI+PFJl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</w:fldData>
        </w:fldChar>
      </w:r>
      <w:r w:rsidR="00B6004E">
        <w:instrText xml:space="preserve"> ADDIN EN.CITE.DATA </w:instrText>
      </w:r>
      <w:r w:rsidR="00B6004E">
        <w:fldChar w:fldCharType="end"/>
      </w:r>
      <w:r w:rsidR="00B6004E">
        <w:fldChar w:fldCharType="separate"/>
      </w:r>
      <w:r w:rsidR="00B6004E" w:rsidRPr="00D57942">
        <w:rPr>
          <w:noProof/>
          <w:vertAlign w:val="superscript"/>
        </w:rPr>
        <w:t>5,6</w:t>
      </w:r>
      <w:r w:rsidR="00B6004E">
        <w:fldChar w:fldCharType="end"/>
      </w:r>
      <w:r w:rsidR="00C737DC">
        <w:t xml:space="preserve"> </w:t>
      </w:r>
      <w:r w:rsidR="00733373">
        <w:t>W</w:t>
      </w:r>
      <w:r w:rsidR="00733373" w:rsidRPr="000341BC">
        <w:t xml:space="preserve">ithin </w:t>
      </w:r>
      <w:r w:rsidR="00733373">
        <w:t>two</w:t>
      </w:r>
      <w:r w:rsidR="00733373" w:rsidRPr="000341BC">
        <w:t xml:space="preserve"> years of PCV7 introduction</w:t>
      </w:r>
      <w:r w:rsidR="00733373">
        <w:t xml:space="preserve">, carriage studies found that children aged &lt;5 years </w:t>
      </w:r>
      <w:r w:rsidR="00AA1E11">
        <w:t xml:space="preserve">had </w:t>
      </w:r>
      <w:r w:rsidR="00591736">
        <w:t xml:space="preserve">a 93% lower </w:t>
      </w:r>
      <w:r w:rsidR="009768C4">
        <w:t xml:space="preserve">odds of </w:t>
      </w:r>
      <w:r w:rsidR="00591736">
        <w:t xml:space="preserve">carrying a </w:t>
      </w:r>
      <w:r w:rsidR="009768C4">
        <w:t xml:space="preserve">PCV7 serotype </w:t>
      </w:r>
      <w:r w:rsidR="00591736">
        <w:t xml:space="preserve">when compared to </w:t>
      </w:r>
      <w:r w:rsidR="00AA1E11">
        <w:t xml:space="preserve">a </w:t>
      </w:r>
      <w:r w:rsidR="00591736">
        <w:t xml:space="preserve">previous </w:t>
      </w:r>
      <w:r w:rsidR="00AA1E11">
        <w:t>carriage study conducted in 2001/02</w:t>
      </w:r>
      <w:r w:rsidR="00733373">
        <w:t>.</w:t>
      </w:r>
      <w:r w:rsidR="00B6004E">
        <w:fldChar w:fldCharType="begin">
          <w:fldData xml:space="preserve">PFJlZm1hbj48Q2l0ZT48QXV0aG9yPlZhbiBIb2VrPC9BdXRob3I+PFllYXI+MjAxNDwvWWVhcj48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</w:fldData>
        </w:fldChar>
      </w:r>
      <w:r w:rsidR="00B6004E">
        <w:instrText xml:space="preserve"> ADDIN REFMGR.CITE </w:instrText>
      </w:r>
      <w:r w:rsidR="00B6004E">
        <w:fldChar w:fldCharType="begin">
          <w:fldData xml:space="preserve">PFJlZm1hbj48Q2l0ZT48QXV0aG9yPlZhbiBIb2VrPC9BdXRob3I+PFllYXI+MjAxNDwvWWVhcj48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</w:fldData>
        </w:fldChar>
      </w:r>
      <w:r w:rsidR="00B6004E">
        <w:instrText xml:space="preserve"> ADDIN EN.CITE.DATA </w:instrText>
      </w:r>
      <w:r w:rsidR="00B6004E">
        <w:fldChar w:fldCharType="end"/>
      </w:r>
      <w:r w:rsidR="00B6004E">
        <w:fldChar w:fldCharType="separate"/>
      </w:r>
      <w:r w:rsidR="00B6004E" w:rsidRPr="00D57942">
        <w:rPr>
          <w:noProof/>
          <w:vertAlign w:val="superscript"/>
        </w:rPr>
        <w:t>4</w:t>
      </w:r>
      <w:r w:rsidR="00B6004E">
        <w:fldChar w:fldCharType="end"/>
      </w:r>
      <w:r w:rsidR="007B7A2E">
        <w:t xml:space="preserve"> The</w:t>
      </w:r>
      <w:r w:rsidR="00017EE4" w:rsidRPr="000341BC">
        <w:t xml:space="preserve"> odds of carrying any of the extra six PCV13 serotypes increased by 38%, but declined by 95% </w:t>
      </w:r>
      <w:r w:rsidR="000341BC">
        <w:t xml:space="preserve">within two years after </w:t>
      </w:r>
      <w:r w:rsidR="00017EE4" w:rsidRPr="000341BC">
        <w:t>PCV13 introduction</w:t>
      </w:r>
      <w:r w:rsidR="007B7A2E">
        <w:t>.</w:t>
      </w:r>
      <w:r w:rsidR="00B6004E">
        <w:fldChar w:fldCharType="begin">
          <w:fldData xml:space="preserve">PFJlZm1hbj48Q2l0ZT48QXV0aG9yPlZhbiBIb2VrPC9BdXRob3I+PFllYXI+MjAxNDwvWWVhcj48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</w:fldData>
        </w:fldChar>
      </w:r>
      <w:r w:rsidR="00B6004E">
        <w:instrText xml:space="preserve"> ADDIN REFMGR.CITE </w:instrText>
      </w:r>
      <w:r w:rsidR="00B6004E">
        <w:fldChar w:fldCharType="begin">
          <w:fldData xml:space="preserve">PFJlZm1hbj48Q2l0ZT48QXV0aG9yPlZhbiBIb2VrPC9BdXRob3I+PFllYXI+MjAxNDwvWWVhcj48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</w:fldData>
        </w:fldChar>
      </w:r>
      <w:r w:rsidR="00B6004E">
        <w:instrText xml:space="preserve"> ADDIN EN.CITE.DATA </w:instrText>
      </w:r>
      <w:r w:rsidR="00B6004E">
        <w:fldChar w:fldCharType="end"/>
      </w:r>
      <w:r w:rsidR="00B6004E">
        <w:fldChar w:fldCharType="separate"/>
      </w:r>
      <w:r w:rsidR="00B6004E" w:rsidRPr="00D57942">
        <w:rPr>
          <w:noProof/>
          <w:vertAlign w:val="superscript"/>
        </w:rPr>
        <w:t>4</w:t>
      </w:r>
      <w:r w:rsidR="00B6004E">
        <w:fldChar w:fldCharType="end"/>
      </w:r>
    </w:p>
    <w:p w14:paraId="129F05ED" w14:textId="60027947" w:rsidR="00AA2B65" w:rsidRDefault="00733373" w:rsidP="00677355">
      <w:pPr>
        <w:spacing w:line="360" w:lineRule="auto"/>
      </w:pPr>
      <w:r>
        <w:t>After both vaccine introductions, an increase in IPD due to non-</w:t>
      </w:r>
      <w:r w:rsidR="00E32118">
        <w:t>PCV</w:t>
      </w:r>
      <w:r>
        <w:t xml:space="preserve"> serotypes was observed. </w:t>
      </w:r>
      <w:r w:rsidR="00372070">
        <w:t xml:space="preserve">Four years after PCV7 introduction, </w:t>
      </w:r>
      <w:r>
        <w:t xml:space="preserve">IPD due to non-PCV7 serotypes increased </w:t>
      </w:r>
      <w:r w:rsidR="000D582D">
        <w:t>across all age-</w:t>
      </w:r>
      <w:r w:rsidR="00F66B92">
        <w:t xml:space="preserve">groups </w:t>
      </w:r>
      <w:r>
        <w:t xml:space="preserve">by </w:t>
      </w:r>
      <w:r w:rsidR="00E81BD7">
        <w:t>19%</w:t>
      </w:r>
      <w:r w:rsidR="00DA311C">
        <w:t>.</w:t>
      </w:r>
      <w:r w:rsidR="00B6004E">
        <w:fldChar w:fldCharType="begin"/>
      </w:r>
      <w:r w:rsidR="00B6004E">
        <w:instrText xml:space="preserve"> ADDIN REFMGR.CITE &lt;Refman&gt;&lt;Cite&gt;&lt;Author&gt;Miller&lt;/Author&gt;&lt;Year&gt;2011&lt;/Year&gt;&lt;RecNum&gt;6136&lt;/RecNum&gt;&lt;IDText&gt;Herd immunity and serotype replacement 4 years after seven-valent pneumococcal conjugate vaccination in England and Wales: an observational cohort study&lt;/IDText&gt;&lt;MDL Ref_Type="Journal"&gt;&lt;Ref_Type&gt;Journal&lt;/Ref_Type&gt;&lt;Ref_ID&gt;6136&lt;/Ref_ID&gt;&lt;Title_Primary&gt;Herd immunity and serotype replacement 4 years after seven-valent pneumococcal conjugate vaccination in England and Wales: an observational cohort study&lt;/Title_Primary&gt;&lt;Authors_Primary&gt;Miller,E.&lt;/Authors_Primary&gt;&lt;Authors_Primary&gt;Andrews,N.J.&lt;/Authors_Primary&gt;&lt;Authors_Primary&gt;Waight,P.A.&lt;/Authors_Primary&gt;&lt;Authors_Primary&gt;Slack,M.P.&lt;/Authors_Primary&gt;&lt;Authors_Primary&gt;George,R.C.&lt;/Authors_Primary&gt;&lt;Date_Primary&gt;2011/5/26&lt;/Date_Primary&gt;&lt;Keywords&gt;Aged&lt;/Keywords&gt;&lt;Keywords&gt;analysis&lt;/Keywords&gt;&lt;Keywords&gt;blood&lt;/Keywords&gt;&lt;Keywords&gt;Cohort Studies&lt;/Keywords&gt;&lt;Keywords&gt;Disease&lt;/Keywords&gt;&lt;Keywords&gt;England&lt;/Keywords&gt;&lt;Keywords&gt;Health&lt;/Keywords&gt;&lt;Keywords&gt;Hepatitis&lt;/Keywords&gt;&lt;Keywords&gt;Immunity&lt;/Keywords&gt;&lt;Keywords&gt;Incidence&lt;/Keywords&gt;&lt;Keywords&gt;Laboratories&lt;/Keywords&gt;&lt;Keywords&gt;London&lt;/Keywords&gt;&lt;Keywords&gt;methods&lt;/Keywords&gt;&lt;Keywords&gt;Population&lt;/Keywords&gt;&lt;Keywords&gt;Safety&lt;/Keywords&gt;&lt;Keywords&gt;Serotyping&lt;/Keywords&gt;&lt;Keywords&gt;Vaccination&lt;/Keywords&gt;&lt;Keywords&gt;Vaccines&lt;/Keywords&gt;&lt;Keywords&gt;Wales&lt;/Keywords&gt;&lt;Reprint&gt;Not in File&lt;/Reprint&gt;&lt;Start_Page&gt;760&lt;/Start_Page&gt;&lt;End_Page&gt;768&lt;/End_Page&gt;&lt;Periodical&gt;Lancet Infect.Dis.&lt;/Periodical&gt;&lt;Volume&gt;11&lt;/Volume&gt;&lt;Issue&gt;10&lt;/Issue&gt;&lt;Misc_3&gt;S1473-3099(11)70090-1 [pii];10.1016/S1473-3099(11)70090-1 [doi]&lt;/Misc_3&gt;&lt;Address&gt;Immunisation, Hepatitis and Blood Safety Department, Health Protection Agency, Colindale, London, UK&lt;/Address&gt;&lt;Web_URL&gt;PM:2162146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5</w:t>
      </w:r>
      <w:r w:rsidR="00B6004E">
        <w:fldChar w:fldCharType="end"/>
      </w:r>
      <w:r w:rsidR="00372070">
        <w:t xml:space="preserve"> </w:t>
      </w:r>
      <w:r w:rsidR="00DA311C">
        <w:t xml:space="preserve">A similar increase of 25% was observed with </w:t>
      </w:r>
      <w:r w:rsidR="00E81BD7">
        <w:t xml:space="preserve">non-PCV13 </w:t>
      </w:r>
      <w:r w:rsidR="00266EFD">
        <w:t>serotypes</w:t>
      </w:r>
      <w:r w:rsidR="0000179C">
        <w:t xml:space="preserve"> </w:t>
      </w:r>
      <w:r>
        <w:t xml:space="preserve">four years </w:t>
      </w:r>
      <w:r w:rsidR="00DA311C">
        <w:t xml:space="preserve">after </w:t>
      </w:r>
      <w:r>
        <w:t xml:space="preserve">PCV13 </w:t>
      </w:r>
      <w:r w:rsidR="00DA311C">
        <w:t>replaced PCV7</w:t>
      </w:r>
      <w:r w:rsidR="000D39B1">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C737DC">
        <w:t xml:space="preserve"> </w:t>
      </w:r>
      <w:r w:rsidR="00404AA1">
        <w:t>By</w:t>
      </w:r>
      <w:r w:rsidR="00596451">
        <w:t xml:space="preserve"> the</w:t>
      </w:r>
      <w:r w:rsidR="000D582D">
        <w:t xml:space="preserve"> </w:t>
      </w:r>
      <w:r>
        <w:t>2013/14</w:t>
      </w:r>
      <w:r w:rsidR="00596451">
        <w:t xml:space="preserve"> epidemiological year (running from July to June)</w:t>
      </w:r>
      <w:r>
        <w:t xml:space="preserve">, despite </w:t>
      </w:r>
      <w:r w:rsidR="00E32118">
        <w:t>an</w:t>
      </w:r>
      <w:r>
        <w:t xml:space="preserve"> </w:t>
      </w:r>
      <w:r w:rsidRPr="001430D2">
        <w:t xml:space="preserve">increase in </w:t>
      </w:r>
      <w:r w:rsidR="000D582D">
        <w:t xml:space="preserve">IPD due to </w:t>
      </w:r>
      <w:r w:rsidRPr="001430D2">
        <w:t>non-</w:t>
      </w:r>
      <w:r w:rsidR="00404AA1">
        <w:t xml:space="preserve">PCV13 </w:t>
      </w:r>
      <w:r w:rsidRPr="001430D2">
        <w:t>serotypes</w:t>
      </w:r>
      <w:r w:rsidR="006D2D04">
        <w:t xml:space="preserve">, </w:t>
      </w:r>
      <w:r w:rsidRPr="001430D2">
        <w:t xml:space="preserve">overall IPD rates </w:t>
      </w:r>
      <w:r w:rsidR="00404AA1">
        <w:t>had fallen by</w:t>
      </w:r>
      <w:r w:rsidR="00404AA1" w:rsidRPr="001430D2">
        <w:t xml:space="preserve"> </w:t>
      </w:r>
      <w:r w:rsidRPr="001430D2">
        <w:t>56% and 32% compared</w:t>
      </w:r>
      <w:r>
        <w:t xml:space="preserve"> to pre-PCV7 and pre-PCV13 baselines, respectively</w:t>
      </w:r>
      <w:r w:rsidR="00AF68AA">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1430D2">
        <w:t xml:space="preserve"> </w:t>
      </w:r>
      <w:r w:rsidR="00E32118">
        <w:t>F</w:t>
      </w:r>
      <w:r w:rsidR="006E5B15">
        <w:t>or the first</w:t>
      </w:r>
      <w:r w:rsidR="00523DCF">
        <w:t xml:space="preserve"> </w:t>
      </w:r>
      <w:r w:rsidR="006E5B15">
        <w:t xml:space="preserve">time since PCV introduction, </w:t>
      </w:r>
      <w:r w:rsidR="00E32118">
        <w:t xml:space="preserve">however, </w:t>
      </w:r>
      <w:r w:rsidR="006E5B15">
        <w:t xml:space="preserve">IPD rates in </w:t>
      </w:r>
      <w:r w:rsidR="00741BB6">
        <w:t>&lt;5 year-olds</w:t>
      </w:r>
      <w:r w:rsidR="006E5B15">
        <w:t xml:space="preserve"> increase</w:t>
      </w:r>
      <w:r w:rsidR="006C7240">
        <w:t>d</w:t>
      </w:r>
      <w:r w:rsidR="006E5B15">
        <w:t xml:space="preserve"> </w:t>
      </w:r>
      <w:r>
        <w:t xml:space="preserve">between 2012/13 </w:t>
      </w:r>
      <w:r w:rsidR="00B26C92">
        <w:t xml:space="preserve">and </w:t>
      </w:r>
      <w:r>
        <w:t>2013/14, suggesting that the maximum benefit of the childhood PCV13 programme had been achieved</w:t>
      </w:r>
      <w:r w:rsidR="00AF68AA">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2C37C9">
        <w:t xml:space="preserve"> Here, we report </w:t>
      </w:r>
      <w:r w:rsidR="00786424">
        <w:t xml:space="preserve">age- and </w:t>
      </w:r>
      <w:r w:rsidR="002C37C9">
        <w:t>serotype-specific trends in IPD in England and Wales</w:t>
      </w:r>
      <w:r w:rsidR="005A2270">
        <w:t xml:space="preserve"> until the end of 2016/17</w:t>
      </w:r>
      <w:r w:rsidR="00B2082B">
        <w:t>, seven years after P</w:t>
      </w:r>
      <w:r w:rsidR="00702010">
        <w:t>CV</w:t>
      </w:r>
      <w:r w:rsidR="00B2082B">
        <w:t>13 introduction</w:t>
      </w:r>
      <w:r w:rsidR="00786424">
        <w:t xml:space="preserve">. </w:t>
      </w:r>
    </w:p>
    <w:p w14:paraId="35BED838" w14:textId="77777777" w:rsidR="007007CA" w:rsidRDefault="007007CA" w:rsidP="00677355">
      <w:pPr>
        <w:spacing w:line="360" w:lineRule="auto"/>
        <w:rPr>
          <w:b/>
          <w:sz w:val="32"/>
        </w:rPr>
      </w:pPr>
      <w:r>
        <w:rPr>
          <w:b/>
          <w:sz w:val="32"/>
        </w:rPr>
        <w:br w:type="page"/>
      </w:r>
    </w:p>
    <w:p w14:paraId="79B31D8D" w14:textId="453C4F66" w:rsidR="00AA2B65" w:rsidRPr="006E5B15" w:rsidRDefault="00AA2B65" w:rsidP="00677355">
      <w:pPr>
        <w:spacing w:line="360" w:lineRule="auto"/>
        <w:rPr>
          <w:b/>
          <w:sz w:val="32"/>
        </w:rPr>
      </w:pPr>
      <w:r w:rsidRPr="006E5B15">
        <w:rPr>
          <w:b/>
          <w:sz w:val="32"/>
        </w:rPr>
        <w:lastRenderedPageBreak/>
        <w:t>Methods</w:t>
      </w:r>
    </w:p>
    <w:p w14:paraId="122EDF2F" w14:textId="7C586A4F" w:rsidR="00784BBB" w:rsidRDefault="00893729" w:rsidP="00677355">
      <w:pPr>
        <w:autoSpaceDE w:val="0"/>
        <w:autoSpaceDN w:val="0"/>
        <w:adjustRightInd w:val="0"/>
        <w:spacing w:after="0" w:line="360" w:lineRule="auto"/>
      </w:pPr>
      <w:r>
        <w:t xml:space="preserve">Public Health England (PHE) conducts </w:t>
      </w:r>
      <w:r w:rsidR="000D11AC">
        <w:t xml:space="preserve">national </w:t>
      </w:r>
      <w:r>
        <w:t>IPD surveillance in England and Wales</w:t>
      </w:r>
      <w:r w:rsidR="00C60A21">
        <w:t xml:space="preserve"> as described previously</w:t>
      </w:r>
      <w:r w:rsidR="00082B77">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C60A21">
        <w:t xml:space="preserve"> Invasive pneumococcal isolates </w:t>
      </w:r>
      <w:r w:rsidR="00C40D12">
        <w:t xml:space="preserve">are electronically </w:t>
      </w:r>
      <w:r w:rsidR="00C60A21">
        <w:t xml:space="preserve">reported by hospital laboratories </w:t>
      </w:r>
      <w:r w:rsidR="00C40D12">
        <w:t xml:space="preserve">to PHE and </w:t>
      </w:r>
      <w:r w:rsidR="00C60A21">
        <w:t xml:space="preserve">routinely linked </w:t>
      </w:r>
      <w:r w:rsidR="00B37454">
        <w:t>– u</w:t>
      </w:r>
      <w:r w:rsidR="00B37454" w:rsidRPr="00B37454">
        <w:t>sing p</w:t>
      </w:r>
      <w:r w:rsidR="00B37454">
        <w:t xml:space="preserve">ersonal identifiers </w:t>
      </w:r>
      <w:r w:rsidR="00B37454" w:rsidRPr="00B37454">
        <w:t xml:space="preserve">common to both datasets </w:t>
      </w:r>
      <w:r w:rsidR="004F2179">
        <w:t>–</w:t>
      </w:r>
      <w:r w:rsidR="00B37454" w:rsidRPr="00B37454">
        <w:t xml:space="preserve"> </w:t>
      </w:r>
      <w:r w:rsidR="00C60A21">
        <w:t xml:space="preserve">with isolates submitted to the PHE Reference Laboratory for confirmation and serotyping. </w:t>
      </w:r>
      <w:r w:rsidR="00784BBB">
        <w:t>Electronic reports are actively followed-up to ensure sample referral to the reference laboratory; improved automatic linkage and de-duplication processes were implemented in 2015.</w:t>
      </w:r>
      <w:r w:rsidR="00DF7E0C">
        <w:t xml:space="preserve"> </w:t>
      </w:r>
      <w:r w:rsidR="00DF7E0C" w:rsidRPr="00DF7E0C">
        <w:t>For serotyping, isolates were grown overnight in Todd Hewitt broth at 35°C with 5% CO</w:t>
      </w:r>
      <w:r w:rsidR="00DF7E0C" w:rsidRPr="00DF7E0C">
        <w:rPr>
          <w:vertAlign w:val="subscript"/>
        </w:rPr>
        <w:t>2</w:t>
      </w:r>
      <w:r w:rsidR="00DF7E0C" w:rsidRPr="00DF7E0C">
        <w:t>, harvested by centrifugation at 453 g for 30 min, then re-suspended in a small residual volume of broth and subjected to slide agglutination tests with standard antisera (Statens Serum</w:t>
      </w:r>
      <w:r w:rsidR="00DF7E0C">
        <w:t xml:space="preserve"> Institut, Copenhagen, Denmark.</w:t>
      </w:r>
      <w:r w:rsidR="00B6004E">
        <w:fldChar w:fldCharType="begin"/>
      </w:r>
      <w:r w:rsidR="00B6004E">
        <w:instrText xml:space="preserve"> ADDIN REFMGR.CITE &lt;Refman&gt;&lt;Cite&gt;&lt;Author&gt;LUND&lt;/Author&gt;&lt;Year&gt;1978&lt;/Year&gt;&lt;RecNum&gt;12476&lt;/RecNum&gt;&lt;IDText&gt;Laboratory diagnosis, serology and epidemiology of Streptococcus pneumoniae&lt;/IDText&gt;&lt;MDL Ref_Type="Book Chapter"&gt;&lt;Ref_Type&gt;Book Chapter&lt;/Ref_Type&gt;&lt;Ref_ID&gt;12476&lt;/Ref_ID&gt;&lt;Title_Primary&gt;&lt;f name="Calibri"&gt;Laboratory diagnosis, serology and epidemiology of Streptococcus pneumoniae&lt;/f&gt;&lt;/Title_Primary&gt;&lt;Authors_Primary&gt;LUND,E.&lt;/Authors_Primary&gt;&lt;Authors_Primary&gt;Henrichsen,J.&lt;/Authors_Primary&gt;&lt;Date_Primary&gt;1978&lt;/Date_Primary&gt;&lt;Keywords&gt;Laboratories&lt;/Keywords&gt;&lt;Keywords&gt;diagnosis&lt;/Keywords&gt;&lt;Keywords&gt;epidemiology&lt;/Keywords&gt;&lt;Keywords&gt;Streptococcus&lt;/Keywords&gt;&lt;Keywords&gt;methods&lt;/Keywords&gt;&lt;Reprint&gt;Not in File&lt;/Reprint&gt;&lt;Start_Page&gt;241&lt;/Start_Page&gt;&lt;End_Page&gt;262&lt;/End_Page&gt;&lt;Title_Secondary&gt;&lt;f name="Calibri"&gt;Methods in Microbiology.&lt;/f&gt;&lt;/Title_Secondary&gt;&lt;Authors_Secondary&gt;Bergan,T.&lt;/Authors_Secondary&gt;&lt;Authors_Secondary&gt;Norris,J.R.&lt;/Authors_Secondary&gt;&lt;Pub_Place&gt;London&lt;/Pub_Place&gt;&lt;Publisher&gt;Academic Press&lt;/Publisher&gt;&lt;ZZ_WorkformID&gt;3&lt;/ZZ_WorkformID&gt;&lt;/MDL&gt;&lt;/Cite&gt;&lt;/Refman&gt;</w:instrText>
      </w:r>
      <w:r w:rsidR="00B6004E">
        <w:fldChar w:fldCharType="separate"/>
      </w:r>
      <w:r w:rsidR="00B6004E" w:rsidRPr="00D57942">
        <w:rPr>
          <w:noProof/>
          <w:vertAlign w:val="superscript"/>
        </w:rPr>
        <w:t>7</w:t>
      </w:r>
      <w:r w:rsidR="00B6004E">
        <w:fldChar w:fldCharType="end"/>
      </w:r>
      <w:r w:rsidR="00B13005">
        <w:t xml:space="preserve"> </w:t>
      </w:r>
    </w:p>
    <w:p w14:paraId="3D152F51" w14:textId="124CB031" w:rsidR="00DE3247" w:rsidRDefault="00F478C9" w:rsidP="00DE3247">
      <w:pPr>
        <w:autoSpaceDE w:val="0"/>
        <w:autoSpaceDN w:val="0"/>
        <w:adjustRightInd w:val="0"/>
        <w:spacing w:after="0" w:line="360" w:lineRule="auto"/>
      </w:pPr>
      <w:r w:rsidRPr="00382E3A">
        <w:t xml:space="preserve">PCV coverage </w:t>
      </w:r>
      <w:r w:rsidR="002D4EAE" w:rsidRPr="00382E3A">
        <w:t xml:space="preserve">in the UK </w:t>
      </w:r>
      <w:r w:rsidRPr="00382E3A">
        <w:t xml:space="preserve">has remained consistently high, with </w:t>
      </w:r>
      <w:r w:rsidR="002D4EAE" w:rsidRPr="00382E3A">
        <w:t>94</w:t>
      </w:r>
      <w:r w:rsidRPr="00382E3A">
        <w:t>% receiv</w:t>
      </w:r>
      <w:r w:rsidR="002465EA">
        <w:t>ing</w:t>
      </w:r>
      <w:r w:rsidRPr="00382E3A">
        <w:t xml:space="preserve"> their primary immunisations by </w:t>
      </w:r>
      <w:r w:rsidR="007A1B64" w:rsidRPr="00382E3A">
        <w:t>12</w:t>
      </w:r>
      <w:r w:rsidRPr="00382E3A">
        <w:t xml:space="preserve"> months and </w:t>
      </w:r>
      <w:r w:rsidR="007A1B64" w:rsidRPr="00382E3A">
        <w:t>9</w:t>
      </w:r>
      <w:r w:rsidR="002D4EAE" w:rsidRPr="00382E3A">
        <w:t>2</w:t>
      </w:r>
      <w:r w:rsidR="007A1B64" w:rsidRPr="00382E3A">
        <w:t>%</w:t>
      </w:r>
      <w:r w:rsidRPr="00382E3A">
        <w:t xml:space="preserve"> </w:t>
      </w:r>
      <w:r w:rsidR="002465EA">
        <w:t xml:space="preserve">receiving </w:t>
      </w:r>
      <w:r w:rsidRPr="00382E3A">
        <w:t xml:space="preserve">their 12-month booster </w:t>
      </w:r>
      <w:r w:rsidRPr="003026B4">
        <w:t xml:space="preserve">by </w:t>
      </w:r>
      <w:r w:rsidR="007A1B64" w:rsidRPr="003026B4">
        <w:t>24</w:t>
      </w:r>
      <w:r w:rsidRPr="003026B4">
        <w:t xml:space="preserve"> months of age</w:t>
      </w:r>
      <w:r w:rsidR="00082B77" w:rsidRPr="003026B4">
        <w:t>.</w:t>
      </w:r>
      <w:r w:rsidR="00B6004E">
        <w:fldChar w:fldCharType="begin"/>
      </w:r>
      <w:r w:rsidR="00B6004E">
        <w:instrText xml:space="preserve"> ADDIN REFMGR.CITE &lt;Refman&gt;&lt;Cite&gt;&lt;Author&gt;Public Health England&lt;/Author&gt;&lt;Year&gt;2017&lt;/Year&gt;&lt;RecNum&gt;12607&lt;/RecNum&gt;&lt;IDText&gt;Vaccine uptake guidance and the latest coverage data&lt;/IDText&gt;&lt;MDL Ref_Type="Internet Communication"&gt;&lt;Ref_Type&gt;Internet Communication&lt;/Ref_Type&gt;&lt;Ref_ID&gt;12607&lt;/Ref_ID&gt;&lt;Title_Primary&gt;&lt;f name="font000000001f684eb2"&gt;&lt;b&gt;Vaccine uptake guidance and the latest coverage data&lt;/b&gt;&lt;/f&gt;&lt;/Title_Primary&gt;&lt;Authors_Primary&gt;Public Health England&lt;/Authors_Primary&gt;&lt;Date_Primary&gt;2017&lt;/Date_Primary&gt;&lt;Reprint&gt;Not in File&lt;/Reprint&gt;&lt;Web_URL&gt;&lt;u&gt;https://www.gov.uk/government/collections/vaccine-uptake&lt;/u&gt;&lt;/Web_URL&gt;&lt;ZZ_WorkformID&gt;35&lt;/ZZ_WorkformID&gt;&lt;/MDL&gt;&lt;/Cite&gt;&lt;/Refman&gt;</w:instrText>
      </w:r>
      <w:r w:rsidR="00B6004E">
        <w:fldChar w:fldCharType="separate"/>
      </w:r>
      <w:r w:rsidR="00B6004E" w:rsidRPr="00D57942">
        <w:rPr>
          <w:noProof/>
          <w:vertAlign w:val="superscript"/>
        </w:rPr>
        <w:t>8</w:t>
      </w:r>
      <w:r w:rsidR="00B6004E">
        <w:fldChar w:fldCharType="end"/>
      </w:r>
      <w:r w:rsidR="00677355" w:rsidRPr="003026B4">
        <w:t xml:space="preserve"> </w:t>
      </w:r>
      <w:r w:rsidR="008F176F" w:rsidRPr="003026B4">
        <w:t xml:space="preserve">A single dose of </w:t>
      </w:r>
      <w:del w:id="14" w:author="SL" w:date="2017-11-14T14:44:00Z">
        <w:r w:rsidR="008F176F" w:rsidRPr="003026B4" w:rsidDel="007338A9">
          <w:delText xml:space="preserve">the </w:delText>
        </w:r>
        <w:r w:rsidR="00DF30B9" w:rsidRPr="003026B4" w:rsidDel="007338A9">
          <w:delText>23-valent plain polysaccharide vaccine (</w:delText>
        </w:r>
      </w:del>
      <w:r w:rsidR="00DF30B9" w:rsidRPr="003026B4">
        <w:t>PPV23</w:t>
      </w:r>
      <w:del w:id="15" w:author="SL" w:date="2017-11-14T14:44:00Z">
        <w:r w:rsidR="00DF30B9" w:rsidRPr="003026B4" w:rsidDel="007338A9">
          <w:delText>)</w:delText>
        </w:r>
      </w:del>
      <w:r w:rsidR="00DF30B9" w:rsidRPr="003026B4">
        <w:t xml:space="preserve"> is offered</w:t>
      </w:r>
      <w:r w:rsidR="00DF30B9" w:rsidRPr="00E76FCA">
        <w:t xml:space="preserve"> to adults and children aged ≥2 years who are at increased risk of IPD</w:t>
      </w:r>
      <w:r w:rsidR="0056595B">
        <w:t>,</w:t>
      </w:r>
      <w:r w:rsidR="00B6004E">
        <w:fldChar w:fldCharType="begin"/>
      </w:r>
      <w:r w:rsidR="00B6004E">
        <w:instrText xml:space="preserve"> ADDIN REFMGR.CITE &lt;Refman&gt;&lt;Cite&gt;&lt;Author&gt;Department of Health&lt;/Author&gt;&lt;Year&gt;2011&lt;/Year&gt;&lt;RecNum&gt;6553&lt;/RecNum&gt;&lt;IDText&gt;Chapter 25: Pneumococcal&lt;/IDText&gt;&lt;MDL Ref_Type="Book Chapter"&gt;&lt;Ref_Type&gt;Book Chapter&lt;/Ref_Type&gt;&lt;Ref_ID&gt;6553&lt;/Ref_ID&gt;&lt;Title_Primary&gt;Chapter 25: Pneumococcal&lt;/Title_Primary&gt;&lt;Authors_Primary&gt;Department of Health&lt;/Authors_Primary&gt;&lt;Date_Primary&gt;2011&lt;/Date_Primary&gt;&lt;Keywords&gt;Disease&lt;/Keywords&gt;&lt;Reprint&gt;Not in File&lt;/Reprint&gt;&lt;Start_Page&gt;295&lt;/Start_Page&gt;&lt;End_Page&gt;313&lt;/End_Page&gt;&lt;Title_Secondary&gt;Immunisation against infectious disease - &amp;apos;The Green Book&amp;apos; - 2006 updated edition&lt;/Title_Secondary&gt;&lt;Authors_Secondary&gt;Salisbury,D.&lt;/Authors_Secondary&gt;&lt;Authors_Secondary&gt;Ramsay,M.&lt;/Authors_Secondary&gt;&lt;Authors_Secondary&gt;Noakes,K.&lt;/Authors_Secondary&gt;&lt;Issue&gt;25&lt;/Issue&gt;&lt;Pub_Place&gt;Norwick&lt;/Pub_Place&gt;&lt;Publisher&gt;TSO (The Stationary Office)&lt;/Publisher&gt;&lt;Web_URL&gt;&lt;u&gt;http://www.dh.gov.uk/en/Publicationsandstatistics/Publications/PublicationsPolicyAndGuidance/DH_079917&lt;/u&gt;&lt;/Web_URL&gt;&lt;ZZ_WorkformID&gt;3&lt;/ZZ_WorkformID&gt;&lt;/MDL&gt;&lt;/Cite&gt;&lt;/Refman&gt;</w:instrText>
      </w:r>
      <w:r w:rsidR="00B6004E">
        <w:fldChar w:fldCharType="separate"/>
      </w:r>
      <w:r w:rsidR="00B6004E" w:rsidRPr="00D57942">
        <w:rPr>
          <w:noProof/>
          <w:vertAlign w:val="superscript"/>
        </w:rPr>
        <w:t>9</w:t>
      </w:r>
      <w:r w:rsidR="00B6004E">
        <w:fldChar w:fldCharType="end"/>
      </w:r>
      <w:r w:rsidR="00DF30B9" w:rsidRPr="00C0240A">
        <w:t xml:space="preserve"> as well as older adults aged ≥65 years.</w:t>
      </w:r>
      <w:r w:rsidR="00A621BF">
        <w:fldChar w:fldCharType="begin"/>
      </w:r>
      <w:r w:rsidR="00A621BF">
        <w:instrText xml:space="preserve"> ADDIN REFMGR.CITE &lt;Refman&gt;&lt;Cite&gt;&lt;Author&gt;Andrews&lt;/Author&gt;&lt;Year&gt;2012&lt;/Year&gt;&lt;RecNum&gt;6662&lt;/RecNum&gt;&lt;IDText&gt;Impact and effectiveness of 23-valent pneumococcal polysaccharide vaccine against invasive pneumococcal disease in the elderly in England and Wales&lt;/IDText&gt;&lt;MDL Ref_Type="Journal"&gt;&lt;Ref_Type&gt;Journal&lt;/Ref_Type&gt;&lt;Ref_ID&gt;6662&lt;/Ref_ID&gt;&lt;Title_Primary&gt;Impact and effectiveness of 23-valent pneumococcal polysaccharide vaccine against invasive pneumococcal disease in the elderly in England and Wales&lt;/Title_Primary&gt;&lt;Authors_Primary&gt;Andrews,N.J.&lt;/Authors_Primary&gt;&lt;Authors_Primary&gt;Waight,P.A.&lt;/Authors_Primary&gt;&lt;Authors_Primary&gt;George,R.C.&lt;/Authors_Primary&gt;&lt;Authors_Primary&gt;Slack,M.P.&lt;/Authors_Primary&gt;&lt;Authors_Primary&gt;Miller,E.&lt;/Authors_Primary&gt;&lt;Date_Primary&gt;2012/11/6&lt;/Date_Primary&gt;&lt;Keywords&gt;Case-Control Studies&lt;/Keywords&gt;&lt;Keywords&gt;Disease&lt;/Keywords&gt;&lt;Keywords&gt;economics&lt;/Keywords&gt;&lt;Keywords&gt;England&lt;/Keywords&gt;&lt;Keywords&gt;Health&lt;/Keywords&gt;&lt;Keywords&gt;history&lt;/Keywords&gt;&lt;Keywords&gt;Immunity&lt;/Keywords&gt;&lt;Keywords&gt;Incidence&lt;/Keywords&gt;&lt;Keywords&gt;London&lt;/Keywords&gt;&lt;Keywords&gt;Risk&lt;/Keywords&gt;&lt;Keywords&gt;Time&lt;/Keywords&gt;&lt;Keywords&gt;Vaccination&lt;/Keywords&gt;&lt;Keywords&gt;Wales&lt;/Keywords&gt;&lt;Reprint&gt;Not in File&lt;/Reprint&gt;&lt;Start_Page&gt;6802&lt;/Start_Page&gt;&lt;End_Page&gt;6808&lt;/End_Page&gt;&lt;Periodical&gt;Vaccine&lt;/Periodical&gt;&lt;Volume&gt;30&lt;/Volume&gt;&lt;Issue&gt;48&lt;/Issue&gt;&lt;Misc_3&gt;S0264-410X(12)01329-1 [pii];10.1016/j.vaccine.2012.09.019 [doi]&lt;/Misc_3&gt;&lt;Address&gt;Statistics, Modelling and Economics Department, Health Protection Services, Health Protection Agency, London, United Kingdom. Electronic address: nick.andrews@hpa.org.uk&lt;/Address&gt;&lt;Web_URL&gt;PM:23000122&lt;/Web_URL&gt;&lt;ZZ_JournalStdAbbrev&gt;&lt;f name="System"&gt;Vaccine&lt;/f&gt;&lt;/ZZ_JournalStdAbbrev&gt;&lt;ZZ_WorkformID&gt;1&lt;/ZZ_WorkformID&gt;&lt;/MDL&gt;&lt;/Cite&gt;&lt;/Refman&gt;</w:instrText>
      </w:r>
      <w:r w:rsidR="00A621BF">
        <w:fldChar w:fldCharType="separate"/>
      </w:r>
      <w:r w:rsidR="00A621BF" w:rsidRPr="00D57942">
        <w:rPr>
          <w:noProof/>
          <w:vertAlign w:val="superscript"/>
        </w:rPr>
        <w:t>10</w:t>
      </w:r>
      <w:r w:rsidR="00A621BF">
        <w:fldChar w:fldCharType="end"/>
      </w:r>
      <w:r w:rsidR="00DF30B9" w:rsidRPr="00C0240A">
        <w:t xml:space="preserve"> </w:t>
      </w:r>
      <w:r w:rsidR="00C40D12" w:rsidRPr="00B301B1">
        <w:t xml:space="preserve">IPD </w:t>
      </w:r>
      <w:r w:rsidR="003801BB" w:rsidRPr="00C0240A">
        <w:t>was</w:t>
      </w:r>
      <w:r w:rsidR="00C40D12" w:rsidRPr="00C0240A">
        <w:t xml:space="preserve"> defined as</w:t>
      </w:r>
      <w:r w:rsidR="00C40D12" w:rsidRPr="00C40D12">
        <w:t xml:space="preserve"> </w:t>
      </w:r>
      <w:r w:rsidR="00C40D12" w:rsidRPr="003801BB">
        <w:rPr>
          <w:i/>
        </w:rPr>
        <w:t>S. pneumoniae</w:t>
      </w:r>
      <w:r w:rsidR="00C40D12" w:rsidRPr="00C40D12">
        <w:t xml:space="preserve"> </w:t>
      </w:r>
      <w:r w:rsidR="004F2179">
        <w:t xml:space="preserve">isolated </w:t>
      </w:r>
      <w:r w:rsidR="00C40D12" w:rsidRPr="00C40D12">
        <w:t>from a normally sterile site.</w:t>
      </w:r>
      <w:r w:rsidR="00C40D12">
        <w:t xml:space="preserve"> </w:t>
      </w:r>
      <w:r w:rsidR="005A56F3" w:rsidRPr="00C40D12">
        <w:t xml:space="preserve">Repeat samples within 30 days from the same individual were regarded as part of the same episode. </w:t>
      </w:r>
      <w:r w:rsidR="00DE3247">
        <w:t xml:space="preserve">Non-culture </w:t>
      </w:r>
      <w:r w:rsidR="00E31588">
        <w:t xml:space="preserve">pneumococcal </w:t>
      </w:r>
      <w:r w:rsidR="00DE3247" w:rsidRPr="00C40D12">
        <w:t>PCR-testing is rarely performed by local hospital laboratories</w:t>
      </w:r>
      <w:r w:rsidR="00DE3247">
        <w:t>, is usually restricted to CSF and pleural fluid samples,</w:t>
      </w:r>
      <w:r w:rsidR="00DE3247" w:rsidRPr="00C40D12">
        <w:t xml:space="preserve"> and</w:t>
      </w:r>
      <w:r w:rsidR="00DE3247">
        <w:t xml:space="preserve"> does not provide serotype. Because of this, PCR</w:t>
      </w:r>
      <w:r w:rsidR="00EB10BA">
        <w:t>-</w:t>
      </w:r>
      <w:r w:rsidR="00DE3247">
        <w:t>confirmed cases (</w:t>
      </w:r>
      <w:r w:rsidR="00276342">
        <w:t>accounting for &lt;4</w:t>
      </w:r>
      <w:r w:rsidR="00DE3247">
        <w:t xml:space="preserve">% </w:t>
      </w:r>
      <w:r w:rsidR="00DE3247" w:rsidRPr="00C40D12">
        <w:t>of total IPD cases</w:t>
      </w:r>
      <w:r w:rsidR="00DE3247">
        <w:t xml:space="preserve"> </w:t>
      </w:r>
      <w:r w:rsidR="00E91176">
        <w:t>annually</w:t>
      </w:r>
      <w:r w:rsidR="00DE3247">
        <w:t>)</w:t>
      </w:r>
      <w:r w:rsidR="00DE3247" w:rsidRPr="00C40D12">
        <w:t xml:space="preserve"> were excluded from trends analyses. </w:t>
      </w:r>
    </w:p>
    <w:p w14:paraId="726BA0D3" w14:textId="77777777" w:rsidR="00B947E8" w:rsidRDefault="00B947E8" w:rsidP="00677355">
      <w:pPr>
        <w:autoSpaceDE w:val="0"/>
        <w:autoSpaceDN w:val="0"/>
        <w:adjustRightInd w:val="0"/>
        <w:spacing w:after="0" w:line="360" w:lineRule="auto"/>
        <w:rPr>
          <w:b/>
        </w:rPr>
      </w:pPr>
    </w:p>
    <w:p w14:paraId="2605B6FD" w14:textId="77777777" w:rsidR="00B947E8" w:rsidRDefault="00B947E8" w:rsidP="00677355">
      <w:pPr>
        <w:autoSpaceDE w:val="0"/>
        <w:autoSpaceDN w:val="0"/>
        <w:adjustRightInd w:val="0"/>
        <w:spacing w:after="0" w:line="360" w:lineRule="auto"/>
        <w:rPr>
          <w:b/>
        </w:rPr>
      </w:pPr>
      <w:r>
        <w:rPr>
          <w:b/>
        </w:rPr>
        <w:t>Data analysis</w:t>
      </w:r>
    </w:p>
    <w:p w14:paraId="4449D6F6" w14:textId="3932CCEE" w:rsidR="00C82CD3" w:rsidRDefault="00B947E8" w:rsidP="009073E0">
      <w:pPr>
        <w:autoSpaceDE w:val="0"/>
        <w:autoSpaceDN w:val="0"/>
        <w:adjustRightInd w:val="0"/>
        <w:spacing w:after="0" w:line="360" w:lineRule="auto"/>
      </w:pPr>
      <w:r>
        <w:t xml:space="preserve">Annual incidence was calculated by dividing the number of </w:t>
      </w:r>
      <w:r w:rsidR="00004E0C">
        <w:t xml:space="preserve">corrected </w:t>
      </w:r>
      <w:r>
        <w:t xml:space="preserve">cases by the population </w:t>
      </w:r>
      <w:r w:rsidR="00CC7B12">
        <w:t xml:space="preserve">size for that year </w:t>
      </w:r>
      <w:r>
        <w:t>in England and Wales</w:t>
      </w:r>
      <w:r w:rsidR="003801BB">
        <w:t>.</w:t>
      </w:r>
      <w:r w:rsidR="00B6004E">
        <w:fldChar w:fldCharType="begin"/>
      </w:r>
      <w:r w:rsidR="00B6004E">
        <w:instrText xml:space="preserve"> ADDIN REFMGR.CITE &lt;Refman&gt;&lt;Cite&gt;&lt;Author&gt;Office for National Statistics&lt;/Author&gt;&lt;Year&gt;2016&lt;/Year&gt;&lt;RecNum&gt;12549&lt;/RecNum&gt;&lt;IDText&gt;Population Estimates&lt;/IDText&gt;&lt;MDL Ref_Type="Internet Communication"&gt;&lt;Ref_Type&gt;Internet Communication&lt;/Ref_Type&gt;&lt;Ref_ID&gt;12549&lt;/Ref_ID&gt;&lt;Title_Primary&gt;Population Estimates&lt;/Title_Primary&gt;&lt;Authors_Primary&gt;Office for National Statistics&lt;/Authors_Primary&gt;&lt;Date_Primary&gt;2016&lt;/Date_Primary&gt;&lt;Keywords&gt;Population&lt;/Keywords&gt;&lt;Reprint&gt;Not in File&lt;/Reprint&gt;&lt;Web_URL&gt;&lt;u&gt;https://www.ons.gov.uk/peoplepopulationandcommunity/populationandmigration/populationestimates&lt;/u&gt;&lt;/Web_URL&gt;&lt;ZZ_WorkformID&gt;35&lt;/ZZ_WorkformID&gt;&lt;/MDL&gt;&lt;/Cite&gt;&lt;/Refman&gt;</w:instrText>
      </w:r>
      <w:r w:rsidR="00B6004E">
        <w:fldChar w:fldCharType="separate"/>
      </w:r>
      <w:r w:rsidR="00B6004E" w:rsidRPr="00D57942">
        <w:rPr>
          <w:noProof/>
          <w:vertAlign w:val="superscript"/>
        </w:rPr>
        <w:t>11</w:t>
      </w:r>
      <w:r w:rsidR="00B6004E">
        <w:fldChar w:fldCharType="end"/>
      </w:r>
      <w:r w:rsidR="008F74DB">
        <w:t xml:space="preserve"> </w:t>
      </w:r>
      <w:r w:rsidR="00647ABF">
        <w:t xml:space="preserve">The </w:t>
      </w:r>
      <w:r w:rsidR="00647ABF" w:rsidRPr="009835FD">
        <w:t xml:space="preserve">proportion of total isolates serotyped </w:t>
      </w:r>
      <w:r w:rsidR="00647ABF">
        <w:t xml:space="preserve">improved over time, from 48% in 2000/01 to 79% in 2005/06, </w:t>
      </w:r>
      <w:r w:rsidR="006B2E4C">
        <w:t>90</w:t>
      </w:r>
      <w:r w:rsidR="00647ABF">
        <w:t xml:space="preserve">% in 2009/10 and </w:t>
      </w:r>
      <w:r w:rsidR="006B2E4C">
        <w:t>remained between 91% and 9</w:t>
      </w:r>
      <w:r w:rsidR="00632D0E">
        <w:t>7</w:t>
      </w:r>
      <w:r w:rsidR="006B2E4C">
        <w:t>% in subsequent years</w:t>
      </w:r>
      <w:r w:rsidR="00647ABF">
        <w:t xml:space="preserve">. </w:t>
      </w:r>
      <w:r w:rsidR="00DE3247">
        <w:t xml:space="preserve">Missing age </w:t>
      </w:r>
      <w:r w:rsidR="00C14BF2">
        <w:t xml:space="preserve">(&lt;1% of cases) </w:t>
      </w:r>
      <w:r w:rsidR="00DE3247">
        <w:t>and serotype information was corrected assuming that those reports had the same age and serotype distribution as those with complete data in that year. Changes in pre-PCV7 surveillance sensitivity over time were corrected by adjustin</w:t>
      </w:r>
      <w:r w:rsidR="00DE3247" w:rsidRPr="00BC2308">
        <w:t xml:space="preserve">g </w:t>
      </w:r>
      <w:r w:rsidR="00DE3247">
        <w:t xml:space="preserve">IPD </w:t>
      </w:r>
      <w:r w:rsidR="00DE3247" w:rsidRPr="00BC2308">
        <w:t>incidence before 2009/10, according to the</w:t>
      </w:r>
      <w:r w:rsidR="00DE3247">
        <w:t xml:space="preserve"> </w:t>
      </w:r>
      <w:r w:rsidR="00DE3247" w:rsidRPr="00BC2308">
        <w:t xml:space="preserve">upward trend </w:t>
      </w:r>
      <w:r w:rsidR="00DE3247">
        <w:t>in age-specifi</w:t>
      </w:r>
      <w:r w:rsidR="00DE3247" w:rsidRPr="00BC2308">
        <w:t>c</w:t>
      </w:r>
      <w:r w:rsidR="00DE3247">
        <w:t xml:space="preserve"> </w:t>
      </w:r>
      <w:r w:rsidR="00AA1E11">
        <w:t xml:space="preserve">total </w:t>
      </w:r>
      <w:r w:rsidR="00DE3247">
        <w:t xml:space="preserve">IPD rates seen in </w:t>
      </w:r>
      <w:r w:rsidR="00DE3247" w:rsidRPr="00BC2308">
        <w:t>the pre-PCV7 period</w:t>
      </w:r>
      <w:r w:rsidR="00DE3247">
        <w:t>, as described previously</w:t>
      </w:r>
      <w:r w:rsidR="003801BB">
        <w:t>.</w:t>
      </w:r>
      <w:r w:rsidR="00B6004E">
        <w:fldChar w:fldCharType="begin"/>
      </w:r>
      <w:r w:rsidR="00B6004E">
        <w:instrText xml:space="preserve"> ADDIN REFMGR.CITE &lt;Refman&gt;&lt;Cite&gt;&lt;Author&gt;Miller&lt;/Author&gt;&lt;Year&gt;2011&lt;/Year&gt;&lt;RecNum&gt;6136&lt;/RecNum&gt;&lt;IDText&gt;Herd immunity and serotype replacement 4 years after seven-valent pneumococcal conjugate vaccination in England and Wales: an observational cohort study&lt;/IDText&gt;&lt;MDL Ref_Type="Journal"&gt;&lt;Ref_Type&gt;Journal&lt;/Ref_Type&gt;&lt;Ref_ID&gt;6136&lt;/Ref_ID&gt;&lt;Title_Primary&gt;Herd immunity and serotype replacement 4 years after seven-valent pneumococcal conjugate vaccination in England and Wales: an observational cohort study&lt;/Title_Primary&gt;&lt;Authors_Primary&gt;Miller,E.&lt;/Authors_Primary&gt;&lt;Authors_Primary&gt;Andrews,N.J.&lt;/Authors_Primary&gt;&lt;Authors_Primary&gt;Waight,P.A.&lt;/Authors_Primary&gt;&lt;Authors_Primary&gt;Slack,M.P.&lt;/Authors_Primary&gt;&lt;Authors_Primary&gt;George,R.C.&lt;/Authors_Primary&gt;&lt;Date_Primary&gt;2011/5/26&lt;/Date_Primary&gt;&lt;Keywords&gt;Aged&lt;/Keywords&gt;&lt;Keywords&gt;analysis&lt;/Keywords&gt;&lt;Keywords&gt;blood&lt;/Keywords&gt;&lt;Keywords&gt;Cohort Studies&lt;/Keywords&gt;&lt;Keywords&gt;Disease&lt;/Keywords&gt;&lt;Keywords&gt;England&lt;/Keywords&gt;&lt;Keywords&gt;Health&lt;/Keywords&gt;&lt;Keywords&gt;Hepatitis&lt;/Keywords&gt;&lt;Keywords&gt;Immunity&lt;/Keywords&gt;&lt;Keywords&gt;Incidence&lt;/Keywords&gt;&lt;Keywords&gt;Laboratories&lt;/Keywords&gt;&lt;Keywords&gt;London&lt;/Keywords&gt;&lt;Keywords&gt;methods&lt;/Keywords&gt;&lt;Keywords&gt;Population&lt;/Keywords&gt;&lt;Keywords&gt;Safety&lt;/Keywords&gt;&lt;Keywords&gt;Serotyping&lt;/Keywords&gt;&lt;Keywords&gt;Vaccination&lt;/Keywords&gt;&lt;Keywords&gt;Vaccines&lt;/Keywords&gt;&lt;Keywords&gt;Wales&lt;/Keywords&gt;&lt;Reprint&gt;Not in File&lt;/Reprint&gt;&lt;Start_Page&gt;760&lt;/Start_Page&gt;&lt;End_Page&gt;768&lt;/End_Page&gt;&lt;Periodical&gt;Lancet Infect.Dis.&lt;/Periodical&gt;&lt;Volume&gt;11&lt;/Volume&gt;&lt;Issue&gt;10&lt;/Issue&gt;&lt;Misc_3&gt;S1473-3099(11)70090-1 [pii];10.1016/S1473-3099(11)70090-1 [doi]&lt;/Misc_3&gt;&lt;Address&gt;Immunisation, Hepatitis and Blood Safety Department, Health Protection Agency, Colindale, London, UK&lt;/Address&gt;&lt;Web_URL&gt;PM:2162146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5</w:t>
      </w:r>
      <w:r w:rsidR="00B6004E">
        <w:fldChar w:fldCharType="end"/>
      </w:r>
      <w:r w:rsidR="003B0B8F">
        <w:t xml:space="preserve"> </w:t>
      </w:r>
      <w:r w:rsidR="00467E72" w:rsidRPr="00467E72">
        <w:t>Since 2010, diagnostic microbiology laboratories</w:t>
      </w:r>
      <w:r w:rsidR="00467E72">
        <w:t xml:space="preserve"> </w:t>
      </w:r>
      <w:r w:rsidR="00467E72" w:rsidRPr="00467E72">
        <w:t>in England and Wales are required under Health</w:t>
      </w:r>
      <w:r w:rsidR="00467E72">
        <w:t xml:space="preserve"> </w:t>
      </w:r>
      <w:r w:rsidR="00467E72" w:rsidRPr="00467E72">
        <w:t xml:space="preserve">Protection Legislation to notify </w:t>
      </w:r>
      <w:r w:rsidR="00467E72">
        <w:t xml:space="preserve">all confirmed IPD cases </w:t>
      </w:r>
      <w:r w:rsidR="00467E72" w:rsidRPr="00467E72">
        <w:t>to Public Health England or</w:t>
      </w:r>
      <w:r w:rsidR="00467E72">
        <w:t xml:space="preserve"> </w:t>
      </w:r>
      <w:r w:rsidR="00467E72" w:rsidRPr="00467E72">
        <w:t>Public Health Wales</w:t>
      </w:r>
      <w:r w:rsidR="00774E9A">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467E72">
        <w:t xml:space="preserve"> </w:t>
      </w:r>
      <w:r w:rsidR="00467E72" w:rsidRPr="00467E72">
        <w:t>Before 2010, reporting was</w:t>
      </w:r>
      <w:r w:rsidR="00467E72">
        <w:t xml:space="preserve"> v</w:t>
      </w:r>
      <w:r w:rsidR="00467E72" w:rsidRPr="00467E72">
        <w:t>oluntary</w:t>
      </w:r>
      <w:r w:rsidR="00467E72">
        <w:t>.</w:t>
      </w:r>
      <w:r w:rsidR="00467E72" w:rsidRPr="00467E72">
        <w:t xml:space="preserve"> </w:t>
      </w:r>
      <w:r w:rsidR="00467E72">
        <w:t>Consequently, p</w:t>
      </w:r>
      <w:r w:rsidR="003B0B8F">
        <w:t>re-PCV7 trends were assumed to increase until 20</w:t>
      </w:r>
      <w:r w:rsidR="00A2513B">
        <w:t>0</w:t>
      </w:r>
      <w:r w:rsidR="003B0B8F">
        <w:t xml:space="preserve">9/10 and then stabilise thereafter. For example, </w:t>
      </w:r>
      <w:r w:rsidR="00DE3247">
        <w:t xml:space="preserve">pre-PCV7 </w:t>
      </w:r>
      <w:r w:rsidR="003B0B8F">
        <w:t xml:space="preserve">IPD reports in &lt;2 year-olds increased by </w:t>
      </w:r>
      <w:r w:rsidR="003C2930">
        <w:t>1</w:t>
      </w:r>
      <w:r w:rsidR="00CA1BCE">
        <w:t>·</w:t>
      </w:r>
      <w:r w:rsidR="003C2930">
        <w:t>67</w:t>
      </w:r>
      <w:r w:rsidR="003B0B8F">
        <w:t>% annually</w:t>
      </w:r>
      <w:r w:rsidR="00185D06">
        <w:t xml:space="preserve">, so for </w:t>
      </w:r>
      <w:r w:rsidR="00185D06" w:rsidRPr="00185D06">
        <w:t>2005/06 (4</w:t>
      </w:r>
      <w:r w:rsidR="00185D06">
        <w:t xml:space="preserve"> years before 2009/10), an infl</w:t>
      </w:r>
      <w:r w:rsidR="00185D06" w:rsidRPr="00185D06">
        <w:t>ation factor</w:t>
      </w:r>
      <w:r w:rsidR="00185D06">
        <w:t xml:space="preserve"> of </w:t>
      </w:r>
      <w:r w:rsidR="003C2930" w:rsidRPr="003C2930">
        <w:rPr>
          <w:rFonts w:cs="Arial"/>
          <w:color w:val="000000" w:themeColor="text1"/>
        </w:rPr>
        <w:t>1.0167</w:t>
      </w:r>
      <w:r w:rsidR="003C2930" w:rsidRPr="003C2930">
        <w:rPr>
          <w:rFonts w:cs="Cambria Math"/>
          <w:color w:val="000000" w:themeColor="text1"/>
        </w:rPr>
        <w:t>⁴</w:t>
      </w:r>
      <w:r w:rsidR="003C2930" w:rsidRPr="003C2930">
        <w:rPr>
          <w:rFonts w:cs="Arial"/>
          <w:color w:val="000000" w:themeColor="text1"/>
        </w:rPr>
        <w:t>=1∙07</w:t>
      </w:r>
      <w:r w:rsidR="003C2930" w:rsidRPr="003C2930">
        <w:rPr>
          <w:color w:val="000000" w:themeColor="text1"/>
        </w:rPr>
        <w:t xml:space="preserve"> </w:t>
      </w:r>
      <w:r w:rsidR="00185D06" w:rsidRPr="00185D06">
        <w:t>was applied to the raw numbers for that</w:t>
      </w:r>
      <w:r w:rsidR="00185D06">
        <w:t xml:space="preserve"> </w:t>
      </w:r>
      <w:r w:rsidR="00185D06" w:rsidRPr="00185D06">
        <w:t>year</w:t>
      </w:r>
      <w:r w:rsidR="00185D06">
        <w:t>.</w:t>
      </w:r>
      <w:r w:rsidR="00775859">
        <w:t xml:space="preserve"> Cases were stratified by PCV7-type </w:t>
      </w:r>
      <w:r w:rsidR="00775859" w:rsidRPr="00775859">
        <w:t>(4, 6B, 9V, 14, 18C, 19F, and 23F), additional PCV13-type (1, 3, 5, 6A, 7F, and 19A) and non-</w:t>
      </w:r>
      <w:r w:rsidR="00775859">
        <w:t>PCV13 serotypes.</w:t>
      </w:r>
      <w:r w:rsidR="00775859" w:rsidRPr="00775859">
        <w:t xml:space="preserve"> </w:t>
      </w:r>
      <w:r w:rsidR="00322AED">
        <w:t xml:space="preserve">A 10-valent </w:t>
      </w:r>
      <w:r w:rsidR="00DD71DA">
        <w:t xml:space="preserve">vaccine (PCV10), which includes </w:t>
      </w:r>
      <w:r w:rsidR="00322AED">
        <w:t xml:space="preserve">serotypes 1, 5 and 7F in addition to the PCV7 serotypes, is licensed and used in other countries. </w:t>
      </w:r>
      <w:r w:rsidR="00CB35DD" w:rsidRPr="00CB35DD">
        <w:t xml:space="preserve">For </w:t>
      </w:r>
      <w:r w:rsidR="00CB35DD">
        <w:t xml:space="preserve">the pre-PCV13 baseline, </w:t>
      </w:r>
      <w:r w:rsidR="00CB35DD" w:rsidRPr="00CB35DD">
        <w:t>we averaged data for 2008/09 and</w:t>
      </w:r>
      <w:r w:rsidR="00CB35DD">
        <w:t xml:space="preserve"> </w:t>
      </w:r>
      <w:r w:rsidR="00CB35DD" w:rsidRPr="00CB35DD">
        <w:t>2009/10 because there was a relatively large increase in</w:t>
      </w:r>
      <w:r w:rsidR="00CB35DD">
        <w:t xml:space="preserve"> </w:t>
      </w:r>
      <w:r w:rsidR="00CB35DD" w:rsidRPr="00CB35DD">
        <w:t xml:space="preserve">non-PCV13 </w:t>
      </w:r>
      <w:r w:rsidR="00CB35DD">
        <w:t>IPD in &lt;</w:t>
      </w:r>
      <w:r w:rsidR="00CB35DD" w:rsidRPr="00CB35DD">
        <w:t>5 year</w:t>
      </w:r>
      <w:r w:rsidR="00CB35DD">
        <w:t>-old</w:t>
      </w:r>
      <w:r w:rsidR="00CB35DD" w:rsidRPr="00CB35DD">
        <w:t>s in 2008/9, which returned</w:t>
      </w:r>
      <w:r w:rsidR="005220E6">
        <w:t xml:space="preserve"> </w:t>
      </w:r>
      <w:r w:rsidR="00CB35DD" w:rsidRPr="00CB35DD">
        <w:t>to the 2007/08 rate in 2009/10</w:t>
      </w:r>
      <w:r w:rsidR="007E0330">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5220E6">
        <w:t xml:space="preserve"> </w:t>
      </w:r>
      <w:r w:rsidR="003B1450">
        <w:t>I</w:t>
      </w:r>
      <w:r w:rsidR="00775859">
        <w:t xml:space="preserve">ncidence rate ratio (IRR) was used to compare overall </w:t>
      </w:r>
      <w:r w:rsidR="003801BB">
        <w:t>and</w:t>
      </w:r>
      <w:r w:rsidR="00775859">
        <w:t xml:space="preserve"> age-specific changes in </w:t>
      </w:r>
      <w:r w:rsidR="00EA5F75">
        <w:t xml:space="preserve">IPD </w:t>
      </w:r>
      <w:r w:rsidR="00775859">
        <w:t>incidence during 201</w:t>
      </w:r>
      <w:r w:rsidR="00F812A2">
        <w:t>6</w:t>
      </w:r>
      <w:r w:rsidR="00775859">
        <w:t>/1</w:t>
      </w:r>
      <w:r w:rsidR="00F812A2">
        <w:t>7 (one year)</w:t>
      </w:r>
      <w:r w:rsidR="00775859">
        <w:t xml:space="preserve"> with the average incidence</w:t>
      </w:r>
      <w:r w:rsidR="00DC1D7B">
        <w:t xml:space="preserve"> </w:t>
      </w:r>
      <w:r w:rsidR="00775859">
        <w:t xml:space="preserve">during the two years prior to PCV13 introduction (2008/09-2009/10) and with the </w:t>
      </w:r>
      <w:r w:rsidR="00F812A2">
        <w:t xml:space="preserve">six </w:t>
      </w:r>
      <w:r w:rsidR="00775859">
        <w:t>pre-PCV7 baseline years (2000/</w:t>
      </w:r>
      <w:r w:rsidR="00170AD0">
        <w:t>0</w:t>
      </w:r>
      <w:r w:rsidR="00775859">
        <w:t>1-2005/</w:t>
      </w:r>
      <w:r w:rsidR="00170AD0">
        <w:t>0</w:t>
      </w:r>
      <w:r w:rsidR="00775859">
        <w:t>6) using Poisson regression</w:t>
      </w:r>
      <w:r w:rsidR="009073E0">
        <w:t xml:space="preserve"> </w:t>
      </w:r>
      <w:r w:rsidR="009073E0" w:rsidRPr="009073E0">
        <w:t>o</w:t>
      </w:r>
      <w:r w:rsidR="009073E0">
        <w:t xml:space="preserve">n </w:t>
      </w:r>
      <w:r w:rsidR="00004E0C">
        <w:t xml:space="preserve">uncorrected </w:t>
      </w:r>
      <w:r w:rsidR="009073E0">
        <w:t xml:space="preserve">counts with an offset </w:t>
      </w:r>
      <w:r w:rsidR="009073E0" w:rsidRPr="009073E0">
        <w:t>for denominators (person-years), proportion</w:t>
      </w:r>
      <w:r w:rsidR="009073E0">
        <w:t xml:space="preserve"> </w:t>
      </w:r>
      <w:r w:rsidR="009073E0" w:rsidRPr="009073E0">
        <w:t>of reports missing age or serotype each year, and the</w:t>
      </w:r>
      <w:r w:rsidR="009073E0">
        <w:t xml:space="preserve"> </w:t>
      </w:r>
      <w:r w:rsidR="009073E0" w:rsidRPr="009073E0">
        <w:t>underlying trend</w:t>
      </w:r>
      <w:r w:rsidR="000605EA">
        <w:t xml:space="preserve"> correction factors</w:t>
      </w:r>
      <w:r w:rsidR="009073E0" w:rsidRPr="009073E0">
        <w:t xml:space="preserve">. </w:t>
      </w:r>
      <w:r w:rsidR="009768C4">
        <w:t>For the all-age analysis</w:t>
      </w:r>
      <w:r w:rsidR="00936D20">
        <w:t>,</w:t>
      </w:r>
      <w:r w:rsidR="009768C4">
        <w:t xml:space="preserve"> age</w:t>
      </w:r>
      <w:r w:rsidR="00936D20">
        <w:t>-</w:t>
      </w:r>
      <w:r w:rsidR="009768C4">
        <w:t xml:space="preserve">group was included in the model to adjust for the changing age profile of the population over time. </w:t>
      </w:r>
      <w:r w:rsidR="009073E0" w:rsidRPr="009073E0">
        <w:t>To account for extra-Poisson variability</w:t>
      </w:r>
      <w:r w:rsidR="009073E0">
        <w:t xml:space="preserve"> between years, the confidence intervals were infl</w:t>
      </w:r>
      <w:r w:rsidR="009073E0" w:rsidRPr="009073E0">
        <w:t>ated on</w:t>
      </w:r>
      <w:r w:rsidR="009073E0">
        <w:t xml:space="preserve"> </w:t>
      </w:r>
      <w:r w:rsidR="009073E0" w:rsidRPr="009073E0">
        <w:t>the basis of the extra-Poisson variability seen in the</w:t>
      </w:r>
      <w:r w:rsidR="009073E0">
        <w:t xml:space="preserve"> </w:t>
      </w:r>
      <w:r w:rsidR="009073E0" w:rsidRPr="009073E0">
        <w:t>2000–06 corrected data (a</w:t>
      </w:r>
      <w:r w:rsidR="009073E0">
        <w:t xml:space="preserve"> </w:t>
      </w:r>
      <w:r w:rsidR="009073E0" w:rsidRPr="009073E0">
        <w:t>period without interventions).</w:t>
      </w:r>
      <w:r w:rsidR="009073E0">
        <w:t xml:space="preserve"> </w:t>
      </w:r>
    </w:p>
    <w:p w14:paraId="2625FC5F" w14:textId="4992A0E4" w:rsidR="002D3B8A" w:rsidRDefault="003801BB" w:rsidP="005F347B">
      <w:pPr>
        <w:autoSpaceDE w:val="0"/>
        <w:autoSpaceDN w:val="0"/>
        <w:adjustRightInd w:val="0"/>
        <w:spacing w:after="0" w:line="360" w:lineRule="auto"/>
      </w:pPr>
      <w:r w:rsidRPr="003267B4">
        <w:t>Cases prevented were estimated as the difference between the expected number of cases</w:t>
      </w:r>
      <w:r w:rsidR="006B2E4C">
        <w:t xml:space="preserve"> </w:t>
      </w:r>
      <w:r w:rsidR="00574C76" w:rsidRPr="003267B4">
        <w:t xml:space="preserve">by age-group </w:t>
      </w:r>
      <w:r w:rsidR="006B2E4C">
        <w:t>using the corrected trends</w:t>
      </w:r>
      <w:r w:rsidRPr="003267B4">
        <w:t xml:space="preserve"> in th</w:t>
      </w:r>
      <w:r w:rsidR="003267B4" w:rsidRPr="003267B4">
        <w:t xml:space="preserve">e absence of vaccination </w:t>
      </w:r>
      <w:r w:rsidRPr="003267B4">
        <w:t>and the observed number of cases after the introduction of each vaccine.</w:t>
      </w:r>
      <w:r w:rsidR="003267B4">
        <w:t xml:space="preserve"> </w:t>
      </w:r>
      <w:r w:rsidR="007359C2">
        <w:t>A P value of &lt;0</w:t>
      </w:r>
      <w:r w:rsidR="00CA1BCE">
        <w:t>·</w:t>
      </w:r>
      <w:r w:rsidR="007359C2">
        <w:t>05 was considered significant for overall and serotype group comparisons</w:t>
      </w:r>
      <w:r w:rsidR="0077372E">
        <w:t>.</w:t>
      </w:r>
      <w:r w:rsidR="007359C2">
        <w:t xml:space="preserve"> </w:t>
      </w:r>
    </w:p>
    <w:p w14:paraId="7E3A2007" w14:textId="77777777" w:rsidR="003267B4" w:rsidRDefault="003267B4" w:rsidP="005F347B">
      <w:pPr>
        <w:autoSpaceDE w:val="0"/>
        <w:autoSpaceDN w:val="0"/>
        <w:adjustRightInd w:val="0"/>
        <w:spacing w:after="0" w:line="360" w:lineRule="auto"/>
      </w:pPr>
    </w:p>
    <w:p w14:paraId="1A4F8728" w14:textId="77777777" w:rsidR="00B947E8" w:rsidRDefault="003C2930" w:rsidP="005F347B">
      <w:pPr>
        <w:autoSpaceDE w:val="0"/>
        <w:autoSpaceDN w:val="0"/>
        <w:adjustRightInd w:val="0"/>
        <w:spacing w:after="0" w:line="360" w:lineRule="auto"/>
        <w:rPr>
          <w:b/>
        </w:rPr>
      </w:pPr>
      <w:r>
        <w:rPr>
          <w:b/>
        </w:rPr>
        <w:t>Ethics approval</w:t>
      </w:r>
    </w:p>
    <w:p w14:paraId="7800B74F" w14:textId="77777777" w:rsidR="003C2930" w:rsidRPr="003C2930" w:rsidRDefault="003C2930" w:rsidP="005F347B">
      <w:pPr>
        <w:spacing w:line="360" w:lineRule="auto"/>
        <w:rPr>
          <w:b/>
          <w:sz w:val="24"/>
        </w:rPr>
      </w:pPr>
      <w:r w:rsidRPr="003C2930">
        <w:rPr>
          <w:rFonts w:cs="Arial"/>
          <w:color w:val="000000"/>
        </w:rPr>
        <w:t>PHE has legal permission, provided by Regulation 3 of The Health Service (Control of Patient Information) Regulations 2002, to process patient confidential information for national surveillance of</w:t>
      </w:r>
      <w:r w:rsidRPr="003C2930">
        <w:rPr>
          <w:rFonts w:cs="Arial"/>
          <w:color w:val="1F497D"/>
        </w:rPr>
        <w:t xml:space="preserve"> </w:t>
      </w:r>
      <w:r w:rsidRPr="003C2930">
        <w:rPr>
          <w:rFonts w:cs="Arial"/>
          <w:color w:val="000000"/>
        </w:rPr>
        <w:t>communicable diseases</w:t>
      </w:r>
      <w:r w:rsidRPr="003C2930">
        <w:rPr>
          <w:rFonts w:cs="Arial"/>
          <w:color w:val="1F497D"/>
        </w:rPr>
        <w:t xml:space="preserve"> </w:t>
      </w:r>
      <w:r w:rsidRPr="003C2930">
        <w:rPr>
          <w:rFonts w:cs="Arial"/>
          <w:color w:val="000000"/>
        </w:rPr>
        <w:t>(</w:t>
      </w:r>
      <w:hyperlink r:id="rId11" w:tgtFrame="_blank" w:history="1">
        <w:r w:rsidRPr="003C2930">
          <w:rPr>
            <w:rStyle w:val="Hyperlink"/>
            <w:rFonts w:cs="Arial"/>
          </w:rPr>
          <w:t>http://www.legislation.gov.uk/uksi/2002/1438/regulation/3/made</w:t>
        </w:r>
      </w:hyperlink>
      <w:r w:rsidRPr="003C2930">
        <w:rPr>
          <w:rFonts w:cs="Arial"/>
          <w:color w:val="000000"/>
        </w:rPr>
        <w:t>). This includes PHE’s responsibility to monitor the safety and effectiveness of vaccines.</w:t>
      </w:r>
    </w:p>
    <w:p w14:paraId="4E85513A" w14:textId="77777777" w:rsidR="003C2930" w:rsidRPr="003C2930" w:rsidRDefault="003C2930" w:rsidP="005F347B">
      <w:pPr>
        <w:autoSpaceDE w:val="0"/>
        <w:autoSpaceDN w:val="0"/>
        <w:adjustRightInd w:val="0"/>
        <w:spacing w:after="0" w:line="360" w:lineRule="auto"/>
        <w:rPr>
          <w:b/>
        </w:rPr>
      </w:pPr>
    </w:p>
    <w:p w14:paraId="6B89FDE7" w14:textId="77777777" w:rsidR="00893729" w:rsidRPr="008510A2" w:rsidRDefault="00893729" w:rsidP="005F347B">
      <w:pPr>
        <w:autoSpaceDE w:val="0"/>
        <w:autoSpaceDN w:val="0"/>
        <w:adjustRightInd w:val="0"/>
        <w:spacing w:after="0" w:line="360" w:lineRule="auto"/>
        <w:rPr>
          <w:b/>
        </w:rPr>
      </w:pPr>
      <w:r w:rsidRPr="008510A2">
        <w:rPr>
          <w:b/>
        </w:rPr>
        <w:t>Role of the funding source</w:t>
      </w:r>
    </w:p>
    <w:p w14:paraId="27DE6CF9" w14:textId="59A54AB5" w:rsidR="00893729" w:rsidRPr="008510A2" w:rsidRDefault="005F347B" w:rsidP="005F347B">
      <w:pPr>
        <w:autoSpaceDE w:val="0"/>
        <w:autoSpaceDN w:val="0"/>
        <w:adjustRightInd w:val="0"/>
        <w:spacing w:after="0" w:line="360" w:lineRule="auto"/>
      </w:pPr>
      <w:r>
        <w:t>IPD</w:t>
      </w:r>
      <w:r w:rsidRPr="008510A2">
        <w:t xml:space="preserve"> </w:t>
      </w:r>
      <w:r w:rsidR="00893729" w:rsidRPr="008510A2">
        <w:t xml:space="preserve">surveillance </w:t>
      </w:r>
      <w:r>
        <w:t>i</w:t>
      </w:r>
      <w:r w:rsidR="00184E38">
        <w:t xml:space="preserve">s </w:t>
      </w:r>
      <w:r w:rsidR="003267B4">
        <w:t xml:space="preserve">internally </w:t>
      </w:r>
      <w:r w:rsidR="00184E38">
        <w:t xml:space="preserve">funded </w:t>
      </w:r>
      <w:r w:rsidR="003267B4">
        <w:t>by PHE</w:t>
      </w:r>
      <w:r w:rsidR="00184E38">
        <w:t xml:space="preserve">. </w:t>
      </w:r>
      <w:r w:rsidR="003C2930">
        <w:t xml:space="preserve">The authors </w:t>
      </w:r>
      <w:r w:rsidR="003267B4">
        <w:t xml:space="preserve">are </w:t>
      </w:r>
      <w:r w:rsidR="003C2930">
        <w:t>responsible for the</w:t>
      </w:r>
      <w:r w:rsidR="00893729" w:rsidRPr="008510A2">
        <w:t xml:space="preserve"> study design, data analysis, data</w:t>
      </w:r>
      <w:r w:rsidR="00107742" w:rsidRPr="008510A2">
        <w:t xml:space="preserve"> </w:t>
      </w:r>
      <w:r w:rsidR="00893729" w:rsidRPr="008510A2">
        <w:t xml:space="preserve">interpretation, </w:t>
      </w:r>
      <w:r w:rsidR="003C2930">
        <w:t>and</w:t>
      </w:r>
      <w:r w:rsidR="003C2930" w:rsidRPr="008510A2">
        <w:t xml:space="preserve"> </w:t>
      </w:r>
      <w:r w:rsidR="00893729" w:rsidRPr="008510A2">
        <w:t>writing of the report. The corresponding author had full access to all the data and final responsibility for the decision</w:t>
      </w:r>
      <w:r w:rsidR="00107742" w:rsidRPr="008510A2">
        <w:t xml:space="preserve"> </w:t>
      </w:r>
      <w:r w:rsidR="00893729" w:rsidRPr="008510A2">
        <w:t>to submit for publication.</w:t>
      </w:r>
    </w:p>
    <w:p w14:paraId="1B074F39" w14:textId="77777777" w:rsidR="002C4A00" w:rsidRPr="008510A2" w:rsidRDefault="002C4A00" w:rsidP="005F347B">
      <w:pPr>
        <w:spacing w:line="360" w:lineRule="auto"/>
      </w:pPr>
      <w:r w:rsidRPr="008510A2">
        <w:br w:type="page"/>
      </w:r>
    </w:p>
    <w:p w14:paraId="0276EB1E" w14:textId="77777777" w:rsidR="00AA2B65" w:rsidRPr="006E5B15" w:rsidRDefault="00AA2B65" w:rsidP="00677355">
      <w:pPr>
        <w:spacing w:line="360" w:lineRule="auto"/>
        <w:rPr>
          <w:b/>
          <w:sz w:val="32"/>
        </w:rPr>
      </w:pPr>
      <w:r w:rsidRPr="006E5B15">
        <w:rPr>
          <w:b/>
          <w:sz w:val="32"/>
        </w:rPr>
        <w:t>Results</w:t>
      </w:r>
    </w:p>
    <w:p w14:paraId="27269439" w14:textId="352FDE4B" w:rsidR="0022703E" w:rsidRPr="006946F0" w:rsidRDefault="005C222E" w:rsidP="00677355">
      <w:pPr>
        <w:spacing w:line="360" w:lineRule="auto"/>
      </w:pPr>
      <w:r>
        <w:t xml:space="preserve">A total of 90,233 </w:t>
      </w:r>
      <w:r w:rsidR="000D0DE9">
        <w:t xml:space="preserve">laboratory-confirmed </w:t>
      </w:r>
      <w:r w:rsidR="00072584">
        <w:t>IPD cases</w:t>
      </w:r>
      <w:r>
        <w:t xml:space="preserve"> were </w:t>
      </w:r>
      <w:r w:rsidR="000D0DE9">
        <w:t>report</w:t>
      </w:r>
      <w:r>
        <w:t>ed in England and Wal</w:t>
      </w:r>
      <w:r w:rsidR="00015F14">
        <w:t>es over the 17</w:t>
      </w:r>
      <w:r>
        <w:t xml:space="preserve">-year surveillance period. </w:t>
      </w:r>
      <w:r w:rsidR="003E58B4">
        <w:t xml:space="preserve">The </w:t>
      </w:r>
      <w:r w:rsidR="0035212D">
        <w:t>(</w:t>
      </w:r>
      <w:r w:rsidR="003E58B4">
        <w:t>uncorrected</w:t>
      </w:r>
      <w:r w:rsidR="0035212D">
        <w:t>)</w:t>
      </w:r>
      <w:r w:rsidR="003E58B4">
        <w:t xml:space="preserve"> number of </w:t>
      </w:r>
      <w:r w:rsidR="0022254B" w:rsidRPr="006946F0">
        <w:rPr>
          <w:color w:val="FF0000"/>
        </w:rPr>
        <w:t>IPD cases</w:t>
      </w:r>
      <w:r w:rsidR="00AB055C">
        <w:t xml:space="preserve"> </w:t>
      </w:r>
      <w:r w:rsidR="0022254B" w:rsidRPr="006946F0">
        <w:t>declined from a peak of 6,346 in 2005/06 to 4,053 in 2013/14</w:t>
      </w:r>
      <w:r w:rsidR="0022703E" w:rsidRPr="006946F0">
        <w:t>,</w:t>
      </w:r>
      <w:r w:rsidR="0022254B" w:rsidRPr="006946F0">
        <w:t xml:space="preserve"> before increasing to 5,</w:t>
      </w:r>
      <w:r w:rsidR="004A5FC8">
        <w:t>760</w:t>
      </w:r>
      <w:r w:rsidR="004A5FC8" w:rsidRPr="006946F0">
        <w:t xml:space="preserve"> </w:t>
      </w:r>
      <w:r w:rsidR="0022254B" w:rsidRPr="006946F0">
        <w:t>in 201</w:t>
      </w:r>
      <w:r w:rsidR="001C4869">
        <w:t>6</w:t>
      </w:r>
      <w:r w:rsidR="0022254B" w:rsidRPr="006946F0">
        <w:t>/1</w:t>
      </w:r>
      <w:r w:rsidR="001C4869">
        <w:t>7</w:t>
      </w:r>
      <w:r w:rsidR="0035212D">
        <w:t>, when</w:t>
      </w:r>
      <w:r w:rsidR="007C0C54" w:rsidRPr="006946F0">
        <w:t xml:space="preserve"> </w:t>
      </w:r>
      <w:r w:rsidR="001706CF" w:rsidRPr="006946F0">
        <w:t xml:space="preserve">PCV7 serotypes accounted for </w:t>
      </w:r>
      <w:r w:rsidR="001C4869">
        <w:t xml:space="preserve">2.4% </w:t>
      </w:r>
      <w:r w:rsidR="001706CF" w:rsidRPr="006946F0">
        <w:t>(</w:t>
      </w:r>
      <w:r w:rsidR="00047B1F">
        <w:t>n=</w:t>
      </w:r>
      <w:r w:rsidR="001706CF" w:rsidRPr="006946F0">
        <w:t>1</w:t>
      </w:r>
      <w:r w:rsidR="004A5FC8">
        <w:t>34</w:t>
      </w:r>
      <w:r w:rsidR="001C4869">
        <w:t xml:space="preserve">) </w:t>
      </w:r>
      <w:r w:rsidR="001706CF" w:rsidRPr="006946F0">
        <w:t xml:space="preserve">of </w:t>
      </w:r>
      <w:r w:rsidR="00047B1F">
        <w:t xml:space="preserve">the </w:t>
      </w:r>
      <w:r w:rsidR="00047B1F" w:rsidRPr="006946F0">
        <w:t>5</w:t>
      </w:r>
      <w:r w:rsidR="00047B1F">
        <w:t>,570</w:t>
      </w:r>
      <w:r w:rsidR="00047B1F" w:rsidRPr="006946F0">
        <w:t xml:space="preserve"> (9</w:t>
      </w:r>
      <w:r w:rsidR="00047B1F">
        <w:t>6</w:t>
      </w:r>
      <w:r w:rsidR="00047B1F" w:rsidRPr="006946F0">
        <w:t>.</w:t>
      </w:r>
      <w:r w:rsidR="00047B1F">
        <w:t>7</w:t>
      </w:r>
      <w:r w:rsidR="00047B1F" w:rsidRPr="006946F0">
        <w:t xml:space="preserve">%) </w:t>
      </w:r>
      <w:r w:rsidR="00047B1F">
        <w:t>cases with serotyped isolates</w:t>
      </w:r>
      <w:r w:rsidR="001706CF" w:rsidRPr="006946F0">
        <w:t xml:space="preserve">, the extra PCV10 serotypes </w:t>
      </w:r>
      <w:r w:rsidR="008F3624">
        <w:t xml:space="preserve">1.7% </w:t>
      </w:r>
      <w:r w:rsidR="001706CF" w:rsidRPr="006946F0">
        <w:t>(</w:t>
      </w:r>
      <w:r w:rsidR="008F3624">
        <w:t>n=</w:t>
      </w:r>
      <w:r w:rsidR="004A5FC8">
        <w:t>96</w:t>
      </w:r>
      <w:r w:rsidR="008F3624">
        <w:t>),</w:t>
      </w:r>
      <w:r w:rsidR="001706CF" w:rsidRPr="006946F0">
        <w:t xml:space="preserve"> </w:t>
      </w:r>
      <w:r w:rsidR="0022703E" w:rsidRPr="006946F0">
        <w:t xml:space="preserve">the additional </w:t>
      </w:r>
      <w:r w:rsidR="00923E9B" w:rsidRPr="006946F0">
        <w:t>PCV13 serotypes</w:t>
      </w:r>
      <w:r w:rsidR="008F3624">
        <w:t xml:space="preserve"> 15.1% </w:t>
      </w:r>
      <w:r w:rsidR="00923E9B" w:rsidRPr="006946F0">
        <w:t xml:space="preserve"> (</w:t>
      </w:r>
      <w:r w:rsidR="008F3624">
        <w:t>n=</w:t>
      </w:r>
      <w:r w:rsidR="004A5FC8">
        <w:t>842</w:t>
      </w:r>
      <w:r w:rsidR="008F3624">
        <w:t xml:space="preserve">) </w:t>
      </w:r>
      <w:r w:rsidR="00923E9B" w:rsidRPr="006946F0">
        <w:t>and non-PCV13 serotypes</w:t>
      </w:r>
      <w:r w:rsidR="008F3624">
        <w:t xml:space="preserve"> </w:t>
      </w:r>
      <w:r w:rsidR="00A71E0C">
        <w:t>80.8</w:t>
      </w:r>
      <w:r w:rsidR="008F3624">
        <w:t>% (n=</w:t>
      </w:r>
      <w:r w:rsidR="00923E9B" w:rsidRPr="006946F0">
        <w:t>4</w:t>
      </w:r>
      <w:r w:rsidR="004A5FC8">
        <w:t>,498</w:t>
      </w:r>
      <w:r w:rsidR="008F3624">
        <w:t>)</w:t>
      </w:r>
      <w:r w:rsidR="0022703E" w:rsidRPr="006946F0">
        <w:t xml:space="preserve">. </w:t>
      </w:r>
    </w:p>
    <w:p w14:paraId="0E111CA3" w14:textId="479F495B" w:rsidR="009D59A8" w:rsidRPr="006946F0" w:rsidRDefault="007742FC" w:rsidP="00ED19FC">
      <w:pPr>
        <w:spacing w:line="360" w:lineRule="auto"/>
      </w:pPr>
      <w:r w:rsidRPr="006946F0">
        <w:t>Compared to the pre-vaccine period (2000/01</w:t>
      </w:r>
      <w:r w:rsidR="00BB2FBF" w:rsidRPr="006946F0">
        <w:t>-</w:t>
      </w:r>
      <w:r w:rsidRPr="006946F0">
        <w:t xml:space="preserve">2005/06), </w:t>
      </w:r>
      <w:r w:rsidRPr="006946F0">
        <w:rPr>
          <w:color w:val="FF0000"/>
        </w:rPr>
        <w:t>overall IPD incidence</w:t>
      </w:r>
      <w:r w:rsidR="003C568D">
        <w:rPr>
          <w:color w:val="FF0000"/>
        </w:rPr>
        <w:t xml:space="preserve"> </w:t>
      </w:r>
      <w:r w:rsidRPr="006946F0">
        <w:rPr>
          <w:color w:val="FF0000"/>
        </w:rPr>
        <w:t xml:space="preserve">declined </w:t>
      </w:r>
      <w:r w:rsidRPr="006946F0">
        <w:t xml:space="preserve">until </w:t>
      </w:r>
      <w:r w:rsidRPr="00047B1F">
        <w:t xml:space="preserve">2013/14 </w:t>
      </w:r>
      <w:r w:rsidR="00D205E9" w:rsidRPr="00047B1F">
        <w:t>to 7</w:t>
      </w:r>
      <w:r w:rsidR="00CA1BCE" w:rsidRPr="00047B1F">
        <w:t>·</w:t>
      </w:r>
      <w:r w:rsidR="00D205E9" w:rsidRPr="00047B1F">
        <w:t>12/100,000</w:t>
      </w:r>
      <w:r w:rsidR="00BB2FBF" w:rsidRPr="00047B1F">
        <w:t>,</w:t>
      </w:r>
      <w:r w:rsidR="003E6A7E" w:rsidRPr="00047B1F">
        <w:t xml:space="preserve"> before increasing</w:t>
      </w:r>
      <w:r w:rsidR="00CC4654" w:rsidRPr="00047B1F">
        <w:t xml:space="preserve"> to 9</w:t>
      </w:r>
      <w:r w:rsidR="00CA1BCE" w:rsidRPr="00047B1F">
        <w:t>·</w:t>
      </w:r>
      <w:r w:rsidR="00CF7A1E" w:rsidRPr="00047B1F">
        <w:t>87</w:t>
      </w:r>
      <w:r w:rsidR="00CC4654" w:rsidRPr="00047B1F">
        <w:t xml:space="preserve">/100,000 </w:t>
      </w:r>
      <w:r w:rsidR="00D205E9" w:rsidRPr="00047B1F">
        <w:t>in 201</w:t>
      </w:r>
      <w:r w:rsidR="00CF7A1E" w:rsidRPr="00047B1F">
        <w:t>6</w:t>
      </w:r>
      <w:r w:rsidR="00D205E9" w:rsidRPr="00047B1F">
        <w:t>/1</w:t>
      </w:r>
      <w:r w:rsidR="00CF7A1E" w:rsidRPr="00047B1F">
        <w:t>7</w:t>
      </w:r>
      <w:r w:rsidR="0091092D" w:rsidRPr="00047B1F">
        <w:t xml:space="preserve"> (Table 1</w:t>
      </w:r>
      <w:r w:rsidR="00DB6CE9" w:rsidRPr="00047B1F">
        <w:t>, Figure 1</w:t>
      </w:r>
      <w:r w:rsidR="0091092D" w:rsidRPr="00047B1F">
        <w:t>)</w:t>
      </w:r>
      <w:r w:rsidR="00CC4654" w:rsidRPr="00047B1F">
        <w:t xml:space="preserve">. </w:t>
      </w:r>
      <w:r w:rsidR="009608BE" w:rsidRPr="00047B1F">
        <w:t>In 201</w:t>
      </w:r>
      <w:r w:rsidR="00C4059D" w:rsidRPr="00047B1F">
        <w:t>6</w:t>
      </w:r>
      <w:r w:rsidR="009608BE" w:rsidRPr="00047B1F">
        <w:t>/1</w:t>
      </w:r>
      <w:r w:rsidR="00C4059D" w:rsidRPr="00047B1F">
        <w:t>7</w:t>
      </w:r>
      <w:r w:rsidR="009608BE" w:rsidRPr="00047B1F">
        <w:t xml:space="preserve">, </w:t>
      </w:r>
      <w:r w:rsidR="00F068C3" w:rsidRPr="00864283">
        <w:t xml:space="preserve">IPD </w:t>
      </w:r>
      <w:r w:rsidR="009608BE" w:rsidRPr="00864283">
        <w:t>incidence</w:t>
      </w:r>
      <w:r w:rsidR="00F068C3" w:rsidRPr="00864283">
        <w:t xml:space="preserve"> </w:t>
      </w:r>
      <w:r w:rsidR="00922039">
        <w:t xml:space="preserve">across </w:t>
      </w:r>
      <w:r w:rsidR="00022A38" w:rsidRPr="00864283">
        <w:t xml:space="preserve">all ages </w:t>
      </w:r>
      <w:r w:rsidR="0091092D" w:rsidRPr="00864283">
        <w:t xml:space="preserve">was </w:t>
      </w:r>
      <w:r w:rsidR="00F068C3" w:rsidRPr="00047B1F">
        <w:t>3</w:t>
      </w:r>
      <w:r w:rsidR="006717F1" w:rsidRPr="00047B1F">
        <w:t>7</w:t>
      </w:r>
      <w:r w:rsidR="00F068C3" w:rsidRPr="00047B1F">
        <w:t xml:space="preserve">% </w:t>
      </w:r>
      <w:r w:rsidR="00BB2FBF" w:rsidRPr="00047B1F">
        <w:t xml:space="preserve">lower </w:t>
      </w:r>
      <w:r w:rsidR="00F068C3" w:rsidRPr="00047B1F">
        <w:t>(</w:t>
      </w:r>
      <w:r w:rsidR="00F068C3" w:rsidRPr="00922039">
        <w:t>IRR,</w:t>
      </w:r>
      <w:r w:rsidR="006717F1" w:rsidRPr="00D57942">
        <w:t xml:space="preserve"> 0.63; </w:t>
      </w:r>
      <w:r w:rsidR="0035223F" w:rsidRPr="00D57942">
        <w:t>9</w:t>
      </w:r>
      <w:r w:rsidR="006717F1" w:rsidRPr="00D57942">
        <w:t>5%CI</w:t>
      </w:r>
      <w:r w:rsidR="004F4560">
        <w:t>,</w:t>
      </w:r>
      <w:r w:rsidR="006717F1" w:rsidRPr="00D57942">
        <w:t xml:space="preserve"> 0.60-0.65)</w:t>
      </w:r>
      <w:r w:rsidR="00F068C3" w:rsidRPr="00F93A96">
        <w:t xml:space="preserve"> compared to the pre-PCV7 period </w:t>
      </w:r>
      <w:r w:rsidR="00B430D9" w:rsidRPr="00922039">
        <w:t xml:space="preserve">but </w:t>
      </w:r>
      <w:r w:rsidR="00922039">
        <w:t xml:space="preserve">only </w:t>
      </w:r>
      <w:r w:rsidR="006717F1" w:rsidRPr="00864283">
        <w:t xml:space="preserve">7% lower compared </w:t>
      </w:r>
      <w:r w:rsidR="00B430D9" w:rsidRPr="00864283">
        <w:t xml:space="preserve">to the pre-PCV13 </w:t>
      </w:r>
      <w:r w:rsidR="00C4059D" w:rsidRPr="00F93A96">
        <w:t xml:space="preserve">period </w:t>
      </w:r>
      <w:r w:rsidR="00B430D9" w:rsidRPr="00F93A96">
        <w:t>(IRR</w:t>
      </w:r>
      <w:r w:rsidR="004F4560">
        <w:t>,</w:t>
      </w:r>
      <w:r w:rsidR="00B430D9" w:rsidRPr="00F93A96">
        <w:t xml:space="preserve"> </w:t>
      </w:r>
      <w:r w:rsidR="006717F1" w:rsidRPr="00D57942">
        <w:t>0.93; 95%CI</w:t>
      </w:r>
      <w:r w:rsidR="004F4560">
        <w:t>,</w:t>
      </w:r>
      <w:r w:rsidR="006717F1" w:rsidRPr="00D57942">
        <w:t xml:space="preserve"> 0.89-0.97</w:t>
      </w:r>
      <w:r w:rsidR="00ED4206" w:rsidRPr="00D57942">
        <w:t>)</w:t>
      </w:r>
      <w:r w:rsidR="006717F1" w:rsidRPr="00D57942">
        <w:t xml:space="preserve">. </w:t>
      </w:r>
      <w:r w:rsidR="00C4059D">
        <w:t>(</w:t>
      </w:r>
      <w:r w:rsidR="00DB6CE9">
        <w:t xml:space="preserve">Table </w:t>
      </w:r>
      <w:r w:rsidR="00C4059D">
        <w:t>1)</w:t>
      </w:r>
      <w:r w:rsidR="00B430D9" w:rsidRPr="006946F0">
        <w:t>. This was because the large reductions in vaccine-serotype IPD were offset by large increase</w:t>
      </w:r>
      <w:r w:rsidR="003F207E" w:rsidRPr="006946F0">
        <w:t>s</w:t>
      </w:r>
      <w:r w:rsidR="00B430D9" w:rsidRPr="006946F0">
        <w:t xml:space="preserve"> in non-PCV13 IPD</w:t>
      </w:r>
      <w:r w:rsidR="00ED4206">
        <w:t>.</w:t>
      </w:r>
      <w:r w:rsidR="00047B1F">
        <w:t xml:space="preserve"> </w:t>
      </w:r>
      <w:r w:rsidR="006A2FE3">
        <w:t xml:space="preserve">In those aged </w:t>
      </w:r>
      <w:r w:rsidR="00047B1F">
        <w:t>&lt;</w:t>
      </w:r>
      <w:r w:rsidR="006A2FE3">
        <w:t>45 years</w:t>
      </w:r>
      <w:r w:rsidR="00922039">
        <w:t>,</w:t>
      </w:r>
      <w:r w:rsidR="00022A38">
        <w:t xml:space="preserve"> </w:t>
      </w:r>
      <w:r w:rsidR="006A2FE3">
        <w:t>there w</w:t>
      </w:r>
      <w:r w:rsidR="00FC29D0">
        <w:t xml:space="preserve">ere </w:t>
      </w:r>
      <w:r w:rsidR="006A2FE3">
        <w:t>significant reduction</w:t>
      </w:r>
      <w:r w:rsidR="00FC29D0">
        <w:t>s</w:t>
      </w:r>
      <w:r w:rsidR="006A2FE3">
        <w:t xml:space="preserve"> in IPD compared with the pre-PCV13 baseline</w:t>
      </w:r>
      <w:r w:rsidR="00AC1BED">
        <w:t>,</w:t>
      </w:r>
      <w:r w:rsidR="008F3624">
        <w:t xml:space="preserve"> ranging between </w:t>
      </w:r>
      <w:r w:rsidR="00FC29D0">
        <w:t>26% and 59%</w:t>
      </w:r>
      <w:r w:rsidR="004F4560">
        <w:t>. I</w:t>
      </w:r>
      <w:r w:rsidR="00ED4206">
        <w:t>n older age groups</w:t>
      </w:r>
      <w:r w:rsidR="00022A38">
        <w:t>,</w:t>
      </w:r>
      <w:r w:rsidR="00ED4206">
        <w:t xml:space="preserve"> </w:t>
      </w:r>
      <w:r w:rsidR="00FC29D0">
        <w:t xml:space="preserve">where </w:t>
      </w:r>
      <w:r w:rsidR="004F4560">
        <w:t xml:space="preserve">non-PCV13 </w:t>
      </w:r>
      <w:r w:rsidR="00FC29D0">
        <w:t xml:space="preserve">increases were </w:t>
      </w:r>
      <w:r w:rsidR="00ED4206">
        <w:t xml:space="preserve">the </w:t>
      </w:r>
      <w:r w:rsidR="00FC29D0">
        <w:t>largest</w:t>
      </w:r>
      <w:r w:rsidR="00BA0666">
        <w:t>,</w:t>
      </w:r>
      <w:r w:rsidR="00A71E0C">
        <w:t xml:space="preserve"> and</w:t>
      </w:r>
      <w:r w:rsidR="00922039">
        <w:t xml:space="preserve"> </w:t>
      </w:r>
      <w:r w:rsidR="00FC29D0">
        <w:t xml:space="preserve">reductions in </w:t>
      </w:r>
      <w:r w:rsidR="00DB7E4C">
        <w:t xml:space="preserve">PCV13-type </w:t>
      </w:r>
      <w:r w:rsidR="00FC29D0">
        <w:t xml:space="preserve">IPD </w:t>
      </w:r>
      <w:r w:rsidR="00DB7E4C">
        <w:t>the smallest</w:t>
      </w:r>
      <w:r w:rsidR="00ED4206">
        <w:t>, IPD rates in 2016/17 were not significantly different from the pre-PC</w:t>
      </w:r>
      <w:r w:rsidR="005A5475">
        <w:t>V</w:t>
      </w:r>
      <w:r w:rsidR="00ED4206">
        <w:t>13 baseline</w:t>
      </w:r>
      <w:r w:rsidR="009D27FB">
        <w:t xml:space="preserve"> (Figure 2)</w:t>
      </w:r>
      <w:r w:rsidR="00ED4206">
        <w:t>.</w:t>
      </w:r>
    </w:p>
    <w:p w14:paraId="41846019" w14:textId="154F8F03" w:rsidR="0022254B" w:rsidRPr="00905734" w:rsidRDefault="004F4560" w:rsidP="00677355">
      <w:pPr>
        <w:spacing w:line="360" w:lineRule="auto"/>
      </w:pPr>
      <w:r>
        <w:rPr>
          <w:color w:val="FF0000"/>
        </w:rPr>
        <w:t xml:space="preserve">By 2016/17, </w:t>
      </w:r>
      <w:r w:rsidR="00CC4654" w:rsidRPr="006946F0">
        <w:rPr>
          <w:color w:val="FF0000"/>
        </w:rPr>
        <w:t>PCV7</w:t>
      </w:r>
      <w:r w:rsidR="009608BE" w:rsidRPr="006946F0">
        <w:rPr>
          <w:color w:val="FF0000"/>
        </w:rPr>
        <w:t>-</w:t>
      </w:r>
      <w:r w:rsidR="00CC4654" w:rsidRPr="006946F0">
        <w:rPr>
          <w:color w:val="FF0000"/>
        </w:rPr>
        <w:t xml:space="preserve">type IPD </w:t>
      </w:r>
      <w:r w:rsidR="00CC4654" w:rsidRPr="006946F0">
        <w:t xml:space="preserve">rates </w:t>
      </w:r>
      <w:r w:rsidR="009D59A8" w:rsidRPr="006946F0">
        <w:t xml:space="preserve">fell by 97% </w:t>
      </w:r>
      <w:r w:rsidR="00DE7E00" w:rsidRPr="006946F0">
        <w:t xml:space="preserve">across all age-groups </w:t>
      </w:r>
      <w:r w:rsidR="00CC4654" w:rsidRPr="006946F0">
        <w:t>since PCV7 introduction</w:t>
      </w:r>
      <w:r w:rsidR="007B3E15" w:rsidRPr="006946F0">
        <w:t xml:space="preserve"> (Table 1, Figure 1)</w:t>
      </w:r>
      <w:r w:rsidR="00CF7A1E" w:rsidRPr="00905734">
        <w:t>,</w:t>
      </w:r>
      <w:r w:rsidR="001706CF" w:rsidRPr="00905734">
        <w:t xml:space="preserve"> w</w:t>
      </w:r>
      <w:r>
        <w:t>ith</w:t>
      </w:r>
      <w:r w:rsidR="001706CF" w:rsidRPr="00905734">
        <w:t xml:space="preserve"> </w:t>
      </w:r>
      <w:r w:rsidR="005F1FF6" w:rsidRPr="00905734">
        <w:t xml:space="preserve">most </w:t>
      </w:r>
      <w:r w:rsidR="007B6927" w:rsidRPr="00905734">
        <w:t xml:space="preserve">cases </w:t>
      </w:r>
      <w:r>
        <w:t>occurring</w:t>
      </w:r>
      <w:r w:rsidRPr="00905734">
        <w:t xml:space="preserve"> </w:t>
      </w:r>
      <w:r w:rsidR="005F1FF6" w:rsidRPr="00905734">
        <w:t xml:space="preserve">in </w:t>
      </w:r>
      <w:r w:rsidR="0022703E" w:rsidRPr="00905734">
        <w:t>≥</w:t>
      </w:r>
      <w:r w:rsidR="005F1FF6" w:rsidRPr="00905734">
        <w:t>65 year-olds (</w:t>
      </w:r>
      <w:r w:rsidR="007B6927" w:rsidRPr="00905734">
        <w:t xml:space="preserve">74/134, 55%; </w:t>
      </w:r>
      <w:r w:rsidR="006D2478" w:rsidRPr="00905734">
        <w:t xml:space="preserve">mainly </w:t>
      </w:r>
      <w:r w:rsidR="005F1FF6" w:rsidRPr="00905734">
        <w:t>serotype 19F</w:t>
      </w:r>
      <w:r w:rsidR="006D2478" w:rsidRPr="00905734">
        <w:t xml:space="preserve"> [</w:t>
      </w:r>
      <w:r w:rsidR="007B6927" w:rsidRPr="00905734">
        <w:t>n=40</w:t>
      </w:r>
      <w:r w:rsidR="006D2478" w:rsidRPr="00905734">
        <w:t>]</w:t>
      </w:r>
      <w:r w:rsidR="007B6927" w:rsidRPr="00905734">
        <w:t xml:space="preserve">, </w:t>
      </w:r>
      <w:r w:rsidR="0087667A">
        <w:t xml:space="preserve">serotype </w:t>
      </w:r>
      <w:r w:rsidR="007B6927" w:rsidRPr="00905734">
        <w:t xml:space="preserve">14 [n=11] </w:t>
      </w:r>
      <w:r w:rsidR="006D2478" w:rsidRPr="00905734">
        <w:t xml:space="preserve">and </w:t>
      </w:r>
      <w:r w:rsidR="0087667A">
        <w:t xml:space="preserve">serotype </w:t>
      </w:r>
      <w:r w:rsidR="007B6927" w:rsidRPr="00905734">
        <w:t>6B</w:t>
      </w:r>
      <w:r w:rsidR="006D2478" w:rsidRPr="00905734">
        <w:t xml:space="preserve"> [</w:t>
      </w:r>
      <w:r w:rsidR="007B6927" w:rsidRPr="00905734">
        <w:t>n=9</w:t>
      </w:r>
      <w:r w:rsidR="006D2478" w:rsidRPr="00905734">
        <w:t>]</w:t>
      </w:r>
      <w:r w:rsidR="005F1FF6" w:rsidRPr="00905734">
        <w:t>) and 45-64 year-</w:t>
      </w:r>
      <w:r w:rsidR="005F1FF6" w:rsidRPr="00864283">
        <w:t>olds (</w:t>
      </w:r>
      <w:r w:rsidR="007B6927" w:rsidRPr="00864283">
        <w:t>31/134, 23%</w:t>
      </w:r>
      <w:r w:rsidR="006154F3" w:rsidRPr="00864283">
        <w:t xml:space="preserve">; </w:t>
      </w:r>
      <w:r w:rsidR="006D2478" w:rsidRPr="00864283">
        <w:t xml:space="preserve">mainly </w:t>
      </w:r>
      <w:r w:rsidR="006154F3" w:rsidRPr="00864283">
        <w:t>serotypes 19F</w:t>
      </w:r>
      <w:r w:rsidR="006D2478" w:rsidRPr="00864283">
        <w:t xml:space="preserve"> [</w:t>
      </w:r>
      <w:r w:rsidR="007B6927" w:rsidRPr="00864283">
        <w:t>n=15</w:t>
      </w:r>
      <w:r w:rsidR="006D2478" w:rsidRPr="00864283">
        <w:t xml:space="preserve">] and </w:t>
      </w:r>
      <w:r w:rsidR="00026264" w:rsidRPr="00864283">
        <w:t xml:space="preserve">serotype </w:t>
      </w:r>
      <w:r w:rsidR="002E3DD9" w:rsidRPr="00864283">
        <w:t>4</w:t>
      </w:r>
      <w:r w:rsidR="006D2478" w:rsidRPr="00864283">
        <w:t xml:space="preserve"> [</w:t>
      </w:r>
      <w:r w:rsidR="007B6927" w:rsidRPr="00864283">
        <w:t>n=9</w:t>
      </w:r>
      <w:r w:rsidR="006D2478" w:rsidRPr="00864283">
        <w:t>]</w:t>
      </w:r>
      <w:r w:rsidR="005F1FF6" w:rsidRPr="00864283">
        <w:t>)</w:t>
      </w:r>
      <w:r w:rsidR="00B430D9" w:rsidRPr="00864283">
        <w:t>. O</w:t>
      </w:r>
      <w:r w:rsidR="00BC0024" w:rsidRPr="00864283">
        <w:t xml:space="preserve">nly </w:t>
      </w:r>
      <w:r w:rsidR="007B6927" w:rsidRPr="00864283">
        <w:t xml:space="preserve">five </w:t>
      </w:r>
      <w:r w:rsidR="006D2478" w:rsidRPr="00864283">
        <w:t>PCV7-type</w:t>
      </w:r>
      <w:r w:rsidR="006D2478" w:rsidRPr="00905734">
        <w:t xml:space="preserve"> IPD </w:t>
      </w:r>
      <w:r w:rsidR="007B43D6" w:rsidRPr="00905734">
        <w:t xml:space="preserve">cases </w:t>
      </w:r>
      <w:r w:rsidR="00BC0024" w:rsidRPr="00905734">
        <w:t>(</w:t>
      </w:r>
      <w:r w:rsidR="007B6927" w:rsidRPr="00905734">
        <w:t>4</w:t>
      </w:r>
      <w:r w:rsidR="00BC0024" w:rsidRPr="00905734">
        <w:t>%)</w:t>
      </w:r>
      <w:r w:rsidR="007B43D6" w:rsidRPr="00905734">
        <w:t xml:space="preserve"> </w:t>
      </w:r>
      <w:r w:rsidR="003530E2" w:rsidRPr="00905734">
        <w:t>occurred i</w:t>
      </w:r>
      <w:r w:rsidR="007B43D6" w:rsidRPr="00905734">
        <w:t xml:space="preserve">n </w:t>
      </w:r>
      <w:r w:rsidR="003530E2" w:rsidRPr="00905734">
        <w:t xml:space="preserve">children aged </w:t>
      </w:r>
      <w:r w:rsidR="007B43D6" w:rsidRPr="00905734">
        <w:t>&lt;15 years (</w:t>
      </w:r>
      <w:r w:rsidR="005F1FF6" w:rsidRPr="00905734">
        <w:t xml:space="preserve">four </w:t>
      </w:r>
      <w:r w:rsidR="007B43D6" w:rsidRPr="00905734">
        <w:t>19F</w:t>
      </w:r>
      <w:r w:rsidR="005F1FF6" w:rsidRPr="00905734">
        <w:t>, one 23F)</w:t>
      </w:r>
      <w:r w:rsidR="00C25CCC" w:rsidRPr="00905734">
        <w:t>.</w:t>
      </w:r>
    </w:p>
    <w:p w14:paraId="60B92722" w14:textId="1D8B9313" w:rsidR="00AD3E6C" w:rsidRDefault="005D464B" w:rsidP="00AD3E6C">
      <w:pPr>
        <w:spacing w:line="360" w:lineRule="auto"/>
      </w:pPr>
      <w:r w:rsidRPr="00905734">
        <w:t xml:space="preserve">IPD due to the </w:t>
      </w:r>
      <w:r w:rsidRPr="00905734">
        <w:rPr>
          <w:color w:val="FF0000"/>
        </w:rPr>
        <w:t xml:space="preserve">additional </w:t>
      </w:r>
      <w:r w:rsidR="001706CF" w:rsidRPr="00905734">
        <w:rPr>
          <w:color w:val="FF0000"/>
        </w:rPr>
        <w:t>PCV13 seroty</w:t>
      </w:r>
      <w:r w:rsidRPr="00905734">
        <w:rPr>
          <w:color w:val="FF0000"/>
        </w:rPr>
        <w:t xml:space="preserve">pes </w:t>
      </w:r>
      <w:r w:rsidR="006154F3" w:rsidRPr="00905734">
        <w:t>increased after PCV7 introduction and then decline</w:t>
      </w:r>
      <w:r w:rsidR="00466B33" w:rsidRPr="00905734">
        <w:t>d</w:t>
      </w:r>
      <w:r w:rsidR="006154F3" w:rsidRPr="00905734">
        <w:t xml:space="preserve"> when </w:t>
      </w:r>
      <w:r w:rsidR="00466B33" w:rsidRPr="00905734">
        <w:t>PCV</w:t>
      </w:r>
      <w:r w:rsidR="00EB598F" w:rsidRPr="00905734">
        <w:t>13</w:t>
      </w:r>
      <w:r w:rsidR="00466B33" w:rsidRPr="00905734">
        <w:t xml:space="preserve"> </w:t>
      </w:r>
      <w:r w:rsidR="006154F3" w:rsidRPr="00905734">
        <w:t>replaced PCV</w:t>
      </w:r>
      <w:r w:rsidR="00EB598F" w:rsidRPr="00905734">
        <w:t>7</w:t>
      </w:r>
      <w:r w:rsidR="006154F3" w:rsidRPr="00905734">
        <w:t xml:space="preserve"> in 2010</w:t>
      </w:r>
      <w:r w:rsidR="00A043F4">
        <w:t xml:space="preserve"> (Supplement Figure 1)</w:t>
      </w:r>
      <w:r w:rsidR="006154F3" w:rsidRPr="00905734">
        <w:t xml:space="preserve">. </w:t>
      </w:r>
      <w:r w:rsidR="006778F2" w:rsidRPr="00905734">
        <w:t>Compared to 2008/09-2009/10</w:t>
      </w:r>
      <w:r w:rsidR="00EB598F" w:rsidRPr="00905734">
        <w:t xml:space="preserve"> (incidence, 4</w:t>
      </w:r>
      <w:r w:rsidR="00CA1BCE" w:rsidRPr="00905734">
        <w:t>·</w:t>
      </w:r>
      <w:r w:rsidR="00EB598F" w:rsidRPr="00905734">
        <w:t>46/100,000)</w:t>
      </w:r>
      <w:r w:rsidR="006778F2" w:rsidRPr="00905734">
        <w:t xml:space="preserve">, </w:t>
      </w:r>
      <w:r w:rsidR="00EB598F" w:rsidRPr="00905734">
        <w:t xml:space="preserve">the incidence of IPD due to </w:t>
      </w:r>
      <w:r w:rsidR="006778F2" w:rsidRPr="00905734">
        <w:t>the extra PCV13-type</w:t>
      </w:r>
      <w:r w:rsidR="00022A38">
        <w:t>s</w:t>
      </w:r>
      <w:r w:rsidR="006778F2" w:rsidRPr="00905734">
        <w:t xml:space="preserve"> declined </w:t>
      </w:r>
      <w:r w:rsidR="00EB598F" w:rsidRPr="00905734">
        <w:t>to 1</w:t>
      </w:r>
      <w:r w:rsidR="00CA1BCE" w:rsidRPr="00905734">
        <w:t>·</w:t>
      </w:r>
      <w:r w:rsidR="00EB598F" w:rsidRPr="00905734">
        <w:t>45/100,00</w:t>
      </w:r>
      <w:r w:rsidR="00972E1B" w:rsidRPr="00905734">
        <w:t>0</w:t>
      </w:r>
      <w:r w:rsidR="00EB598F" w:rsidRPr="00905734">
        <w:t xml:space="preserve"> in</w:t>
      </w:r>
      <w:r w:rsidR="006778F2" w:rsidRPr="00905734">
        <w:t xml:space="preserve"> 2013/14 </w:t>
      </w:r>
      <w:r w:rsidR="00466B33" w:rsidRPr="00905734">
        <w:t>before increasing</w:t>
      </w:r>
      <w:r w:rsidR="005B6D3E" w:rsidRPr="00905734">
        <w:t xml:space="preserve"> </w:t>
      </w:r>
      <w:r w:rsidR="00466B33" w:rsidRPr="00905734">
        <w:t>to</w:t>
      </w:r>
      <w:r w:rsidR="006778F2" w:rsidRPr="00905734">
        <w:t xml:space="preserve"> 1</w:t>
      </w:r>
      <w:r w:rsidR="00CA1BCE" w:rsidRPr="006B6AF9">
        <w:t>·</w:t>
      </w:r>
      <w:r w:rsidR="006778F2" w:rsidRPr="006B6AF9">
        <w:t>6</w:t>
      </w:r>
      <w:r w:rsidR="005211D1" w:rsidRPr="006B6AF9">
        <w:t>6</w:t>
      </w:r>
      <w:r w:rsidR="006778F2" w:rsidRPr="006B6AF9">
        <w:t>/100,000 in 201</w:t>
      </w:r>
      <w:r w:rsidR="005211D1" w:rsidRPr="006B6AF9">
        <w:t>6</w:t>
      </w:r>
      <w:r w:rsidR="006778F2" w:rsidRPr="006B6AF9">
        <w:t>/1</w:t>
      </w:r>
      <w:r w:rsidR="005211D1" w:rsidRPr="006B6AF9">
        <w:t>7</w:t>
      </w:r>
      <w:r w:rsidR="006778F2" w:rsidRPr="006B6AF9">
        <w:t xml:space="preserve"> </w:t>
      </w:r>
      <w:r w:rsidR="00466B33" w:rsidRPr="006B6AF9">
        <w:t>(IRR, 0</w:t>
      </w:r>
      <w:r w:rsidR="00CA1BCE" w:rsidRPr="006B6AF9">
        <w:t>·</w:t>
      </w:r>
      <w:r w:rsidR="00466B33" w:rsidRPr="006B6AF9">
        <w:t>3</w:t>
      </w:r>
      <w:r w:rsidR="0087667A">
        <w:t>6</w:t>
      </w:r>
      <w:r w:rsidR="00466B33" w:rsidRPr="006B6AF9">
        <w:t>; 95% CI, 0</w:t>
      </w:r>
      <w:r w:rsidR="00CA1BCE" w:rsidRPr="006B6AF9">
        <w:t>·</w:t>
      </w:r>
      <w:r w:rsidR="00466B33" w:rsidRPr="006B6AF9">
        <w:t>3</w:t>
      </w:r>
      <w:r w:rsidR="0087667A">
        <w:t>2</w:t>
      </w:r>
      <w:r w:rsidR="00466B33" w:rsidRPr="006B6AF9">
        <w:t>-0</w:t>
      </w:r>
      <w:r w:rsidR="00CA1BCE" w:rsidRPr="006B6AF9">
        <w:t>·</w:t>
      </w:r>
      <w:r w:rsidR="005211D1" w:rsidRPr="006B6AF9">
        <w:t>4</w:t>
      </w:r>
      <w:r w:rsidR="0087667A">
        <w:t>0</w:t>
      </w:r>
      <w:r w:rsidR="00972E1B" w:rsidRPr="006B6AF9">
        <w:t>)</w:t>
      </w:r>
      <w:r w:rsidR="00972E1B" w:rsidRPr="00905734">
        <w:t xml:space="preserve"> (Figure 1, Table 1). </w:t>
      </w:r>
      <w:r w:rsidR="005B6D3E" w:rsidRPr="00905734">
        <w:t>Whilst serotypes 1 (</w:t>
      </w:r>
      <w:r w:rsidR="007C0C54" w:rsidRPr="00905734">
        <w:t xml:space="preserve">serotyped </w:t>
      </w:r>
      <w:r w:rsidR="00466B33" w:rsidRPr="00905734">
        <w:t xml:space="preserve">cases: </w:t>
      </w:r>
      <w:r w:rsidR="00ED2FE4" w:rsidRPr="00905734">
        <w:t>87</w:t>
      </w:r>
      <w:r w:rsidR="00F80DC1" w:rsidRPr="00905734">
        <w:t xml:space="preserve"> to 7</w:t>
      </w:r>
      <w:r w:rsidR="005B6D3E" w:rsidRPr="00905734">
        <w:t>)</w:t>
      </w:r>
      <w:r w:rsidR="006845C6" w:rsidRPr="00905734">
        <w:t xml:space="preserve"> </w:t>
      </w:r>
      <w:r w:rsidR="00E15CDD">
        <w:t xml:space="preserve">and </w:t>
      </w:r>
      <w:r w:rsidR="005B6D3E" w:rsidRPr="00905734">
        <w:t>7F (237</w:t>
      </w:r>
      <w:r w:rsidR="00F80DC1" w:rsidRPr="00905734">
        <w:t xml:space="preserve"> to 89</w:t>
      </w:r>
      <w:r w:rsidR="005B6D3E" w:rsidRPr="00905734">
        <w:t xml:space="preserve">) continued to decline </w:t>
      </w:r>
      <w:r w:rsidR="00F80DC1">
        <w:t>between 2013/14 and 2016/17</w:t>
      </w:r>
      <w:r w:rsidR="005B6D3E" w:rsidRPr="006946F0">
        <w:t>, serotype</w:t>
      </w:r>
      <w:r w:rsidR="00A75F02">
        <w:t>s</w:t>
      </w:r>
      <w:r w:rsidR="005B6D3E" w:rsidRPr="006946F0">
        <w:t xml:space="preserve"> 3 (222</w:t>
      </w:r>
      <w:r w:rsidR="00F80DC1">
        <w:t xml:space="preserve"> to 525</w:t>
      </w:r>
      <w:r w:rsidR="005B6D3E" w:rsidRPr="006946F0">
        <w:t xml:space="preserve">) </w:t>
      </w:r>
      <w:r w:rsidR="00716983">
        <w:t xml:space="preserve">and </w:t>
      </w:r>
      <w:r w:rsidR="005B6D3E" w:rsidRPr="006946F0">
        <w:t>19A (202</w:t>
      </w:r>
      <w:r w:rsidR="00F80DC1">
        <w:t xml:space="preserve"> to 310</w:t>
      </w:r>
      <w:r w:rsidR="005B6D3E" w:rsidRPr="006946F0">
        <w:t>)</w:t>
      </w:r>
      <w:r w:rsidR="00A75F02">
        <w:t xml:space="preserve"> increased. </w:t>
      </w:r>
      <w:r w:rsidR="00E52FC1" w:rsidRPr="006946F0">
        <w:t xml:space="preserve">During </w:t>
      </w:r>
      <w:r w:rsidR="00E52FC1">
        <w:t>the last three epidemiological years</w:t>
      </w:r>
      <w:r w:rsidR="00E52FC1" w:rsidRPr="006946F0">
        <w:t>, 8</w:t>
      </w:r>
      <w:r w:rsidR="00E52FC1">
        <w:t>2</w:t>
      </w:r>
      <w:r w:rsidR="00E52FC1" w:rsidRPr="006946F0">
        <w:t xml:space="preserve">% of </w:t>
      </w:r>
      <w:r w:rsidR="00E52FC1" w:rsidRPr="006946F0">
        <w:rPr>
          <w:color w:val="FF0000"/>
        </w:rPr>
        <w:t xml:space="preserve">serotype 19A IPD cases </w:t>
      </w:r>
      <w:r w:rsidR="00E52FC1" w:rsidRPr="006946F0">
        <w:t>(</w:t>
      </w:r>
      <w:r w:rsidR="00E52FC1">
        <w:t>704</w:t>
      </w:r>
      <w:r w:rsidR="00E52FC1" w:rsidRPr="006946F0">
        <w:t>/</w:t>
      </w:r>
      <w:r w:rsidR="00E52FC1">
        <w:t>85</w:t>
      </w:r>
      <w:r w:rsidR="00E52FC1" w:rsidRPr="006946F0">
        <w:t>7; age not known for 2 isolates) were in adults aged ≥45 years</w:t>
      </w:r>
      <w:r w:rsidR="00C103EC">
        <w:t>; s</w:t>
      </w:r>
      <w:r w:rsidR="00AD3E6C">
        <w:t xml:space="preserve">erotype 19A IPD cases among </w:t>
      </w:r>
      <w:r w:rsidR="00AD3E6C" w:rsidRPr="006946F0">
        <w:t>≥65 year-olds</w:t>
      </w:r>
      <w:r w:rsidR="00AD3E6C">
        <w:t xml:space="preserve"> increased from 100 in 2013/14 to 178 in 2016/17, and from 56 to 84 cases among 4</w:t>
      </w:r>
      <w:r w:rsidR="00AD3E6C" w:rsidRPr="006946F0">
        <w:t>5</w:t>
      </w:r>
      <w:r w:rsidR="00716983">
        <w:t>-64</w:t>
      </w:r>
      <w:r w:rsidR="00AD3E6C" w:rsidRPr="006946F0">
        <w:t xml:space="preserve"> year-olds</w:t>
      </w:r>
      <w:r w:rsidR="00AD3E6C">
        <w:t xml:space="preserve">. </w:t>
      </w:r>
      <w:r w:rsidR="00545CE7" w:rsidRPr="006946F0">
        <w:t xml:space="preserve">In &lt;5 year-olds, </w:t>
      </w:r>
      <w:r w:rsidR="00AD3E6C">
        <w:t xml:space="preserve">serotype 19A </w:t>
      </w:r>
      <w:r w:rsidR="00540C3A" w:rsidRPr="006946F0">
        <w:t xml:space="preserve">IPD </w:t>
      </w:r>
      <w:r w:rsidR="00545CE7" w:rsidRPr="006946F0">
        <w:t xml:space="preserve">declined from a </w:t>
      </w:r>
      <w:r w:rsidR="007C78C7" w:rsidRPr="006946F0">
        <w:t xml:space="preserve">peak </w:t>
      </w:r>
      <w:r w:rsidR="00545CE7" w:rsidRPr="006946F0">
        <w:t xml:space="preserve">of 93 cases in 2009/10 to 7 in 2013/14 before increasing to </w:t>
      </w:r>
      <w:r w:rsidR="00540C3A" w:rsidRPr="006946F0">
        <w:t>14</w:t>
      </w:r>
      <w:r w:rsidR="007F5892">
        <w:t xml:space="preserve">, </w:t>
      </w:r>
      <w:r w:rsidR="00545CE7" w:rsidRPr="006946F0">
        <w:t xml:space="preserve">13 </w:t>
      </w:r>
      <w:r w:rsidR="007F5892">
        <w:t xml:space="preserve">and 12 </w:t>
      </w:r>
      <w:r w:rsidR="00545CE7" w:rsidRPr="006946F0">
        <w:t>cases in subsequent years</w:t>
      </w:r>
      <w:r w:rsidR="006946F0">
        <w:t>.</w:t>
      </w:r>
      <w:r w:rsidR="00AD3E6C">
        <w:t xml:space="preserve"> There were very few cases due to serotypes </w:t>
      </w:r>
      <w:r w:rsidR="00AD3E6C" w:rsidRPr="006946F0">
        <w:t>5 (</w:t>
      </w:r>
      <w:r w:rsidR="00AD3E6C">
        <w:t xml:space="preserve">range, </w:t>
      </w:r>
      <w:r w:rsidR="00AD3E6C" w:rsidRPr="006946F0">
        <w:t>0</w:t>
      </w:r>
      <w:r w:rsidR="00AD3E6C">
        <w:t>-8/year</w:t>
      </w:r>
      <w:r w:rsidR="00AD3E6C" w:rsidRPr="006946F0">
        <w:t>) and 6A (</w:t>
      </w:r>
      <w:r w:rsidR="00AD3E6C">
        <w:t>range, 7-16/year</w:t>
      </w:r>
      <w:r w:rsidR="00AD3E6C" w:rsidRPr="006946F0">
        <w:t xml:space="preserve">) </w:t>
      </w:r>
      <w:r w:rsidR="00AD3E6C">
        <w:t xml:space="preserve">during </w:t>
      </w:r>
      <w:r w:rsidR="00C103EC">
        <w:t>2013/14-2016/17</w:t>
      </w:r>
      <w:r w:rsidR="00AD3E6C" w:rsidRPr="006946F0">
        <w:t>.</w:t>
      </w:r>
      <w:r w:rsidR="00AD3E6C">
        <w:t xml:space="preserve"> </w:t>
      </w:r>
    </w:p>
    <w:p w14:paraId="138C06C6" w14:textId="18BC38ED" w:rsidR="006C0AED" w:rsidRPr="006946F0" w:rsidRDefault="00057407" w:rsidP="00677355">
      <w:pPr>
        <w:spacing w:line="360" w:lineRule="auto"/>
      </w:pPr>
      <w:r w:rsidRPr="006946F0">
        <w:rPr>
          <w:color w:val="FF0000"/>
        </w:rPr>
        <w:t>S</w:t>
      </w:r>
      <w:r w:rsidR="000A4D0C" w:rsidRPr="006946F0">
        <w:rPr>
          <w:color w:val="FF0000"/>
        </w:rPr>
        <w:t xml:space="preserve">erotype 3 IPD </w:t>
      </w:r>
      <w:r w:rsidR="005F57C7" w:rsidRPr="006946F0">
        <w:t xml:space="preserve">incidence </w:t>
      </w:r>
      <w:r w:rsidRPr="006946F0">
        <w:t xml:space="preserve">fluctuated across the surveillance period, with the lowest incidence in 2013/14, followed by an increase in the next </w:t>
      </w:r>
      <w:r w:rsidR="007F5892">
        <w:t xml:space="preserve">three </w:t>
      </w:r>
      <w:r w:rsidRPr="006946F0">
        <w:t>years</w:t>
      </w:r>
      <w:r w:rsidR="0048197F" w:rsidRPr="006946F0">
        <w:t xml:space="preserve"> (Figure </w:t>
      </w:r>
      <w:r w:rsidR="00101CEC">
        <w:t>3</w:t>
      </w:r>
      <w:r w:rsidR="0048197F" w:rsidRPr="006946F0">
        <w:t>)</w:t>
      </w:r>
      <w:r w:rsidR="000A4D0C" w:rsidRPr="006946F0">
        <w:t>. In 201</w:t>
      </w:r>
      <w:r w:rsidR="007F5892">
        <w:t>6</w:t>
      </w:r>
      <w:r w:rsidR="000A4D0C" w:rsidRPr="006946F0">
        <w:t>/1</w:t>
      </w:r>
      <w:r w:rsidR="007F5892">
        <w:t>7</w:t>
      </w:r>
      <w:r w:rsidR="000A4D0C" w:rsidRPr="006946F0">
        <w:t xml:space="preserve">, </w:t>
      </w:r>
      <w:r w:rsidR="00297937" w:rsidRPr="006946F0">
        <w:t>≥</w:t>
      </w:r>
      <w:r w:rsidR="000A4D0C" w:rsidRPr="006946F0">
        <w:t>65</w:t>
      </w:r>
      <w:r w:rsidR="00297937" w:rsidRPr="006946F0">
        <w:t xml:space="preserve"> </w:t>
      </w:r>
      <w:r w:rsidR="000A4D0C" w:rsidRPr="006946F0">
        <w:t>year</w:t>
      </w:r>
      <w:r w:rsidR="00297937" w:rsidRPr="006946F0">
        <w:t>-olds</w:t>
      </w:r>
      <w:r w:rsidR="000A4D0C" w:rsidRPr="006946F0">
        <w:t xml:space="preserve"> were responsible for 6</w:t>
      </w:r>
      <w:r w:rsidR="007F5892">
        <w:t>5</w:t>
      </w:r>
      <w:r w:rsidR="000A4D0C" w:rsidRPr="006946F0">
        <w:t>% (</w:t>
      </w:r>
      <w:r w:rsidR="007F5892">
        <w:t>340/52</w:t>
      </w:r>
      <w:r w:rsidR="004152A6">
        <w:t>5</w:t>
      </w:r>
      <w:r w:rsidR="000A4D0C" w:rsidRPr="006946F0">
        <w:t xml:space="preserve">) </w:t>
      </w:r>
      <w:r w:rsidR="0051649F">
        <w:t xml:space="preserve">of </w:t>
      </w:r>
      <w:r w:rsidR="0048197F" w:rsidRPr="006946F0">
        <w:t>serotype</w:t>
      </w:r>
      <w:r w:rsidR="0051649F">
        <w:t xml:space="preserve"> 3 IPD </w:t>
      </w:r>
      <w:r w:rsidR="000A4D0C" w:rsidRPr="006946F0">
        <w:t>cases, followed by 45-64 (n=1</w:t>
      </w:r>
      <w:r w:rsidR="007F5892">
        <w:t>25</w:t>
      </w:r>
      <w:r w:rsidR="000A4D0C" w:rsidRPr="006946F0">
        <w:t>,</w:t>
      </w:r>
      <w:r w:rsidR="00297937" w:rsidRPr="006946F0">
        <w:t xml:space="preserve"> 2</w:t>
      </w:r>
      <w:r w:rsidR="007F5892">
        <w:t>4</w:t>
      </w:r>
      <w:r w:rsidR="000A4D0C" w:rsidRPr="006946F0">
        <w:t>%) and 15-44 year-olds (</w:t>
      </w:r>
      <w:r w:rsidR="00EC5B87" w:rsidRPr="006946F0">
        <w:t>n=</w:t>
      </w:r>
      <w:r w:rsidR="007F5892">
        <w:t>34</w:t>
      </w:r>
      <w:r w:rsidR="00EC5B87" w:rsidRPr="006946F0">
        <w:t xml:space="preserve">, </w:t>
      </w:r>
      <w:r w:rsidR="007F5892">
        <w:t>7</w:t>
      </w:r>
      <w:r w:rsidR="00EC5B87" w:rsidRPr="006946F0">
        <w:t>%). Thes</w:t>
      </w:r>
      <w:r w:rsidR="009B40D9" w:rsidRPr="006946F0">
        <w:t>e</w:t>
      </w:r>
      <w:r w:rsidR="00297937" w:rsidRPr="006946F0">
        <w:t xml:space="preserve"> age-</w:t>
      </w:r>
      <w:r w:rsidR="00EC5B87" w:rsidRPr="006946F0">
        <w:t xml:space="preserve">groups were responsible for nearly all the </w:t>
      </w:r>
      <w:r w:rsidR="0051649F">
        <w:t xml:space="preserve">recent </w:t>
      </w:r>
      <w:r w:rsidR="00EC5B87" w:rsidRPr="006946F0">
        <w:t xml:space="preserve">increase, although small </w:t>
      </w:r>
      <w:r w:rsidR="007F5892">
        <w:t xml:space="preserve">year-on-year </w:t>
      </w:r>
      <w:r w:rsidR="00EC5B87" w:rsidRPr="006946F0">
        <w:t>increases were al</w:t>
      </w:r>
      <w:r w:rsidR="00204395" w:rsidRPr="006946F0">
        <w:t>so observed in &lt;5 year-olds (7</w:t>
      </w:r>
      <w:r w:rsidR="007F5892">
        <w:t xml:space="preserve"> to </w:t>
      </w:r>
      <w:r w:rsidR="00EC5B87" w:rsidRPr="006946F0">
        <w:t>1</w:t>
      </w:r>
      <w:r w:rsidR="007F5892">
        <w:t>9</w:t>
      </w:r>
      <w:r w:rsidR="00EC5B87" w:rsidRPr="006946F0">
        <w:t xml:space="preserve"> cases) and 5-9 year-olds (1</w:t>
      </w:r>
      <w:r w:rsidR="007F5892">
        <w:t xml:space="preserve"> to </w:t>
      </w:r>
      <w:r w:rsidR="00EC5B87" w:rsidRPr="006946F0">
        <w:t>4 cases).</w:t>
      </w:r>
    </w:p>
    <w:p w14:paraId="7DECA1A2" w14:textId="77777777" w:rsidR="000A4D0C" w:rsidRPr="006C0AED" w:rsidRDefault="009B40D9" w:rsidP="00677355">
      <w:pPr>
        <w:spacing w:line="360" w:lineRule="auto"/>
        <w:rPr>
          <w:b/>
          <w:sz w:val="24"/>
        </w:rPr>
      </w:pPr>
      <w:r>
        <w:rPr>
          <w:b/>
          <w:sz w:val="24"/>
        </w:rPr>
        <w:t>Non-PCV13 Serot</w:t>
      </w:r>
      <w:r w:rsidR="006C0AED" w:rsidRPr="006C0AED">
        <w:rPr>
          <w:b/>
          <w:sz w:val="24"/>
        </w:rPr>
        <w:t>ypes</w:t>
      </w:r>
    </w:p>
    <w:p w14:paraId="7A01BD88" w14:textId="2D471824" w:rsidR="006C0AED" w:rsidRPr="006946F0" w:rsidRDefault="006C0AED" w:rsidP="00677355">
      <w:pPr>
        <w:spacing w:line="360" w:lineRule="auto"/>
      </w:pPr>
      <w:r w:rsidRPr="006946F0">
        <w:t xml:space="preserve">IPD </w:t>
      </w:r>
      <w:r w:rsidR="009B40D9" w:rsidRPr="006946F0">
        <w:t xml:space="preserve">incidence </w:t>
      </w:r>
      <w:r w:rsidRPr="006946F0">
        <w:t xml:space="preserve">due to non-PCV13 serotypes </w:t>
      </w:r>
      <w:r w:rsidR="009B40D9" w:rsidRPr="006946F0">
        <w:t>increased</w:t>
      </w:r>
      <w:r w:rsidRPr="006946F0">
        <w:t xml:space="preserve"> </w:t>
      </w:r>
      <w:r w:rsidR="009B40D9" w:rsidRPr="006946F0">
        <w:t xml:space="preserve">across all age groups </w:t>
      </w:r>
      <w:r w:rsidR="007C50EB" w:rsidRPr="006946F0">
        <w:t>after</w:t>
      </w:r>
      <w:r w:rsidRPr="006946F0">
        <w:t xml:space="preserve"> PCV7 introduction</w:t>
      </w:r>
      <w:r w:rsidR="00C9582E" w:rsidRPr="006946F0">
        <w:t>,</w:t>
      </w:r>
      <w:r w:rsidRPr="006946F0">
        <w:t xml:space="preserve"> </w:t>
      </w:r>
      <w:r w:rsidR="00C9582E" w:rsidRPr="006946F0">
        <w:t>and</w:t>
      </w:r>
      <w:r w:rsidR="006A5DAE" w:rsidRPr="006946F0">
        <w:t xml:space="preserve"> </w:t>
      </w:r>
      <w:r w:rsidR="00C9582E" w:rsidRPr="006946F0">
        <w:t>accelerated</w:t>
      </w:r>
      <w:r w:rsidRPr="006946F0">
        <w:t xml:space="preserve"> in the </w:t>
      </w:r>
      <w:r w:rsidR="00C9582E" w:rsidRPr="006946F0">
        <w:t>l</w:t>
      </w:r>
      <w:r w:rsidRPr="006946F0">
        <w:t xml:space="preserve">ast </w:t>
      </w:r>
      <w:r w:rsidR="00AA7380">
        <w:t xml:space="preserve">three </w:t>
      </w:r>
      <w:r w:rsidRPr="006946F0">
        <w:t>years (Fig</w:t>
      </w:r>
      <w:r w:rsidR="00101CEC">
        <w:t>ure</w:t>
      </w:r>
      <w:r w:rsidRPr="006946F0">
        <w:t xml:space="preserve"> </w:t>
      </w:r>
      <w:r w:rsidR="004C3169" w:rsidRPr="006946F0">
        <w:t>1</w:t>
      </w:r>
      <w:r w:rsidR="00101CEC">
        <w:t xml:space="preserve"> and 2</w:t>
      </w:r>
      <w:r w:rsidR="0048197F" w:rsidRPr="006946F0">
        <w:t>)</w:t>
      </w:r>
      <w:r w:rsidRPr="006946F0">
        <w:t xml:space="preserve">. </w:t>
      </w:r>
      <w:r w:rsidR="00C9582E" w:rsidRPr="006946F0">
        <w:t xml:space="preserve">Among ≥65 </w:t>
      </w:r>
      <w:r w:rsidRPr="006946F0">
        <w:t xml:space="preserve">year-olds, </w:t>
      </w:r>
      <w:r w:rsidR="00C9582E" w:rsidRPr="006946F0">
        <w:t>th</w:t>
      </w:r>
      <w:r w:rsidR="00210681" w:rsidRPr="006946F0">
        <w:t>e increase</w:t>
      </w:r>
      <w:r w:rsidR="00C9582E" w:rsidRPr="006946F0">
        <w:t xml:space="preserve"> </w:t>
      </w:r>
      <w:r w:rsidR="009B40D9" w:rsidRPr="006946F0">
        <w:t xml:space="preserve">was </w:t>
      </w:r>
      <w:r w:rsidR="00C9582E" w:rsidRPr="006946F0">
        <w:t xml:space="preserve">noticeable </w:t>
      </w:r>
      <w:r w:rsidR="006A5DAE" w:rsidRPr="006946F0">
        <w:t xml:space="preserve">soon </w:t>
      </w:r>
      <w:r w:rsidRPr="006946F0">
        <w:t xml:space="preserve">after PCV7 introduction, whilst </w:t>
      </w:r>
      <w:r w:rsidR="009B40D9" w:rsidRPr="006946F0">
        <w:t xml:space="preserve">among </w:t>
      </w:r>
      <w:r w:rsidRPr="006946F0">
        <w:t xml:space="preserve">45-64 year-olds and 15-44 year-olds </w:t>
      </w:r>
      <w:r w:rsidR="006A5DAE" w:rsidRPr="006946F0">
        <w:t xml:space="preserve">increases </w:t>
      </w:r>
      <w:r w:rsidR="00210681" w:rsidRPr="006946F0">
        <w:t>only became apparent</w:t>
      </w:r>
      <w:r w:rsidR="009B40D9" w:rsidRPr="006946F0">
        <w:t xml:space="preserve"> after PCV13 introduction</w:t>
      </w:r>
      <w:r w:rsidRPr="006946F0">
        <w:t xml:space="preserve">, </w:t>
      </w:r>
      <w:r w:rsidR="00210681" w:rsidRPr="006946F0">
        <w:t xml:space="preserve">and </w:t>
      </w:r>
      <w:r w:rsidRPr="006946F0">
        <w:t xml:space="preserve">especially in the </w:t>
      </w:r>
      <w:r w:rsidR="00C9582E" w:rsidRPr="006946F0">
        <w:t>l</w:t>
      </w:r>
      <w:r w:rsidR="00A621BF">
        <w:t>ast three</w:t>
      </w:r>
      <w:r w:rsidRPr="006946F0">
        <w:t xml:space="preserve"> years (Figure </w:t>
      </w:r>
      <w:r w:rsidR="00101CEC">
        <w:t>2</w:t>
      </w:r>
      <w:r w:rsidRPr="006946F0">
        <w:t>)</w:t>
      </w:r>
      <w:r w:rsidR="00C9582E" w:rsidRPr="006946F0">
        <w:t xml:space="preserve">. </w:t>
      </w:r>
      <w:r w:rsidR="00861D58" w:rsidRPr="006946F0">
        <w:t>In 201</w:t>
      </w:r>
      <w:r w:rsidR="00D13AC5">
        <w:t>6</w:t>
      </w:r>
      <w:r w:rsidR="00861D58" w:rsidRPr="006946F0">
        <w:t>/1</w:t>
      </w:r>
      <w:r w:rsidR="00D13AC5">
        <w:t>7</w:t>
      </w:r>
      <w:r w:rsidR="00861D58" w:rsidRPr="006946F0">
        <w:t xml:space="preserve">, </w:t>
      </w:r>
      <w:r w:rsidR="00766707" w:rsidRPr="006946F0">
        <w:t xml:space="preserve">non-PCV13 serotypes were responsible for </w:t>
      </w:r>
      <w:r w:rsidR="00C9582E" w:rsidRPr="006946F0">
        <w:t>7</w:t>
      </w:r>
      <w:r w:rsidR="00D13AC5">
        <w:t>8</w:t>
      </w:r>
      <w:r w:rsidR="00C9582E" w:rsidRPr="006946F0">
        <w:t>-8</w:t>
      </w:r>
      <w:r w:rsidR="00D13AC5">
        <w:t>8</w:t>
      </w:r>
      <w:r w:rsidR="00C9582E" w:rsidRPr="006946F0">
        <w:t xml:space="preserve">% </w:t>
      </w:r>
      <w:r w:rsidR="00766707" w:rsidRPr="006946F0">
        <w:t xml:space="preserve">of IPD </w:t>
      </w:r>
      <w:r w:rsidR="00C9582E" w:rsidRPr="006946F0">
        <w:t xml:space="preserve">cases in </w:t>
      </w:r>
      <w:r w:rsidR="00210681" w:rsidRPr="006946F0">
        <w:t xml:space="preserve">each </w:t>
      </w:r>
      <w:r w:rsidR="00C9582E" w:rsidRPr="006946F0">
        <w:t>age</w:t>
      </w:r>
      <w:r w:rsidR="008067C2" w:rsidRPr="006946F0">
        <w:t>-</w:t>
      </w:r>
      <w:r w:rsidR="00C9582E" w:rsidRPr="006946F0">
        <w:t>group</w:t>
      </w:r>
      <w:r w:rsidR="00C65861" w:rsidRPr="006946F0">
        <w:t>.</w:t>
      </w:r>
      <w:r w:rsidR="00766707" w:rsidRPr="006946F0">
        <w:t xml:space="preserve">  </w:t>
      </w:r>
    </w:p>
    <w:p w14:paraId="2FD10A03" w14:textId="29F2FB01" w:rsidR="00BD3805" w:rsidRDefault="00886141" w:rsidP="00677355">
      <w:pPr>
        <w:spacing w:line="360" w:lineRule="auto"/>
      </w:pPr>
      <w:r w:rsidRPr="006946F0">
        <w:t xml:space="preserve">The individual </w:t>
      </w:r>
      <w:r w:rsidR="00EC46F2" w:rsidRPr="006946F0">
        <w:rPr>
          <w:color w:val="FF0000"/>
        </w:rPr>
        <w:t xml:space="preserve">non-PCV13 serotypes </w:t>
      </w:r>
      <w:r w:rsidR="00EC46F2" w:rsidRPr="006946F0">
        <w:t>exhibited</w:t>
      </w:r>
      <w:r w:rsidR="00EC46F2">
        <w:t xml:space="preserve"> variable trends over time; some serotypes increased after PCV7 introduction and either continued to increase (23A</w:t>
      </w:r>
      <w:r w:rsidR="00BD3805">
        <w:t>, 23B, 16F, 31, 35B</w:t>
      </w:r>
      <w:r w:rsidR="00C64626">
        <w:t>,</w:t>
      </w:r>
      <w:r w:rsidR="00BD3805">
        <w:t xml:space="preserve"> 35F, 38</w:t>
      </w:r>
      <w:r w:rsidR="00EC46F2">
        <w:t xml:space="preserve">), plateaued (22F) or declined (24F), whilst others increased </w:t>
      </w:r>
      <w:r w:rsidR="00355873">
        <w:t xml:space="preserve">mainly </w:t>
      </w:r>
      <w:r w:rsidR="00EC46F2">
        <w:t xml:space="preserve">after PCV13 </w:t>
      </w:r>
      <w:r w:rsidR="00AA7380">
        <w:t xml:space="preserve">introduction </w:t>
      </w:r>
      <w:r w:rsidR="00BD3805">
        <w:t>(8, 12F, 9N, 15A,</w:t>
      </w:r>
      <w:r w:rsidR="00BD3805" w:rsidRPr="00BD3805">
        <w:t xml:space="preserve"> </w:t>
      </w:r>
      <w:r w:rsidR="00BD3805">
        <w:t>15B/C)</w:t>
      </w:r>
      <w:r>
        <w:t xml:space="preserve"> </w:t>
      </w:r>
      <w:r w:rsidR="0048197F">
        <w:t xml:space="preserve">(Figure </w:t>
      </w:r>
      <w:r w:rsidR="001E019B">
        <w:t>4</w:t>
      </w:r>
      <w:r w:rsidR="00AA7380">
        <w:t>;</w:t>
      </w:r>
      <w:r w:rsidR="001E019B">
        <w:t xml:space="preserve"> </w:t>
      </w:r>
      <w:r w:rsidR="001E019B" w:rsidRPr="006946F0">
        <w:t>Supplementary</w:t>
      </w:r>
      <w:r w:rsidR="001E019B">
        <w:t xml:space="preserve"> Figure </w:t>
      </w:r>
      <w:r w:rsidR="00A043F4">
        <w:t>2</w:t>
      </w:r>
      <w:r w:rsidR="0048197F">
        <w:t>)</w:t>
      </w:r>
      <w:r w:rsidR="00AA047C">
        <w:t>. Vaccine</w:t>
      </w:r>
      <w:r w:rsidR="00266F3E">
        <w:t>-</w:t>
      </w:r>
      <w:r w:rsidR="00AA047C">
        <w:t>related s</w:t>
      </w:r>
      <w:r w:rsidR="00BD3805">
        <w:t xml:space="preserve">erotype 6C </w:t>
      </w:r>
      <w:r w:rsidR="00C65861">
        <w:t xml:space="preserve">IPD </w:t>
      </w:r>
      <w:r w:rsidR="00BD3805">
        <w:t xml:space="preserve">increased rapidly after PCV7 introduction </w:t>
      </w:r>
      <w:r>
        <w:t>until 20</w:t>
      </w:r>
      <w:r w:rsidR="006A2472">
        <w:t>0</w:t>
      </w:r>
      <w:r>
        <w:t>9/10</w:t>
      </w:r>
      <w:r w:rsidR="00BD3805">
        <w:t xml:space="preserve">, and then declined rapidly after </w:t>
      </w:r>
      <w:r>
        <w:t>PCV13 was introduced</w:t>
      </w:r>
      <w:r w:rsidR="00A043F4">
        <w:t xml:space="preserve"> (Figure 3)</w:t>
      </w:r>
      <w:r w:rsidR="00BD3805">
        <w:t>.</w:t>
      </w:r>
    </w:p>
    <w:p w14:paraId="0179D575" w14:textId="137AF5FE" w:rsidR="00A6770D" w:rsidRDefault="008067C2" w:rsidP="00677355">
      <w:pPr>
        <w:spacing w:line="360" w:lineRule="auto"/>
      </w:pPr>
      <w:r>
        <w:t xml:space="preserve">Three </w:t>
      </w:r>
      <w:r w:rsidR="00266F3E">
        <w:t xml:space="preserve">of the emerging </w:t>
      </w:r>
      <w:r>
        <w:t xml:space="preserve">serotypes (8, 12F and 9N) exhibited rapid increases in the last </w:t>
      </w:r>
      <w:r w:rsidR="00266F3E">
        <w:t xml:space="preserve">three </w:t>
      </w:r>
      <w:r w:rsidRPr="00230733">
        <w:t xml:space="preserve">years and are now responsible for more than 40% of total IPD cases; </w:t>
      </w:r>
      <w:r w:rsidR="006D772A" w:rsidRPr="00230733">
        <w:t>serotype 8 alone was responsible for 20% in 201</w:t>
      </w:r>
      <w:r w:rsidR="00266F3E">
        <w:t>6</w:t>
      </w:r>
      <w:r w:rsidR="006D772A" w:rsidRPr="00230733">
        <w:t>/1</w:t>
      </w:r>
      <w:r w:rsidR="00266F3E">
        <w:t>7</w:t>
      </w:r>
      <w:r w:rsidR="006D772A" w:rsidRPr="00230733">
        <w:t xml:space="preserve"> (Table </w:t>
      </w:r>
      <w:r w:rsidR="001E019B">
        <w:t>2</w:t>
      </w:r>
      <w:r w:rsidR="00E15CDD">
        <w:t>;</w:t>
      </w:r>
      <w:r w:rsidR="001E019B">
        <w:t xml:space="preserve"> </w:t>
      </w:r>
      <w:r w:rsidR="001E019B" w:rsidRPr="006946F0">
        <w:t>Supplementary</w:t>
      </w:r>
      <w:r w:rsidR="001E019B">
        <w:t xml:space="preserve"> Figure 1</w:t>
      </w:r>
      <w:r w:rsidR="006D772A" w:rsidRPr="00230733">
        <w:t xml:space="preserve">). </w:t>
      </w:r>
      <w:r w:rsidR="00E15CDD">
        <w:t>E</w:t>
      </w:r>
      <w:r w:rsidR="006D772A" w:rsidRPr="00230733">
        <w:t>ight of the ten most</w:t>
      </w:r>
      <w:r w:rsidR="006D772A">
        <w:t xml:space="preserve"> prevalent serotypes causing IPD in 201</w:t>
      </w:r>
      <w:r w:rsidR="00AA397F">
        <w:t>6</w:t>
      </w:r>
      <w:r w:rsidR="006D772A">
        <w:t>/1</w:t>
      </w:r>
      <w:r w:rsidR="00AA397F">
        <w:t>7</w:t>
      </w:r>
      <w:r w:rsidR="006D772A">
        <w:t xml:space="preserve"> are included in </w:t>
      </w:r>
      <w:r>
        <w:t>the 23-valent pneumococcal polysaccharide vaccine (</w:t>
      </w:r>
      <w:r w:rsidR="006D772A">
        <w:t>PPV23</w:t>
      </w:r>
      <w:r>
        <w:t>)</w:t>
      </w:r>
      <w:r w:rsidR="006D772A">
        <w:t xml:space="preserve">. These serotypes had </w:t>
      </w:r>
      <w:r w:rsidR="00D01345">
        <w:t xml:space="preserve">variable contribution to </w:t>
      </w:r>
      <w:r w:rsidR="006D772A">
        <w:t xml:space="preserve">IPD </w:t>
      </w:r>
      <w:r w:rsidR="00D01345">
        <w:t>cases in different age groups (</w:t>
      </w:r>
      <w:r w:rsidR="009345C3">
        <w:t>Table 2</w:t>
      </w:r>
      <w:r w:rsidR="003D7D8A">
        <w:t xml:space="preserve">; </w:t>
      </w:r>
      <w:r w:rsidR="001E019B" w:rsidRPr="006946F0">
        <w:t>Supplementary</w:t>
      </w:r>
      <w:r w:rsidR="001E019B">
        <w:t xml:space="preserve"> Table 1</w:t>
      </w:r>
      <w:r w:rsidR="00D01345">
        <w:t>).</w:t>
      </w:r>
      <w:r w:rsidR="00A621BF">
        <w:t xml:space="preserve"> The recent increase in IPD due to these additional PPV23 serotypes was also evident among </w:t>
      </w:r>
      <w:r w:rsidR="00A621BF" w:rsidRPr="006946F0">
        <w:t>≥65 year-olds</w:t>
      </w:r>
      <w:r w:rsidR="00A621BF">
        <w:t xml:space="preserve"> (Supplement Figure 3), despite </w:t>
      </w:r>
      <w:r w:rsidR="00A72154">
        <w:t xml:space="preserve">a national PPV23 </w:t>
      </w:r>
      <w:r w:rsidR="00680238">
        <w:t xml:space="preserve">immunisation </w:t>
      </w:r>
      <w:r w:rsidR="00A72154">
        <w:t>programme for 65 year-olds since 2003.</w:t>
      </w:r>
    </w:p>
    <w:p w14:paraId="39FE9E1B" w14:textId="77777777" w:rsidR="006C0AED" w:rsidRPr="00CF19ED" w:rsidRDefault="00CF19ED" w:rsidP="00677355">
      <w:pPr>
        <w:spacing w:line="360" w:lineRule="auto"/>
        <w:rPr>
          <w:b/>
        </w:rPr>
      </w:pPr>
      <w:r w:rsidRPr="00CF19ED">
        <w:rPr>
          <w:b/>
        </w:rPr>
        <w:t>Cases prevented</w:t>
      </w:r>
    </w:p>
    <w:p w14:paraId="780438EA" w14:textId="2E6210CD" w:rsidR="00CF19ED" w:rsidRDefault="00CF19ED" w:rsidP="00677355">
      <w:pPr>
        <w:spacing w:line="360" w:lineRule="auto"/>
      </w:pPr>
      <w:r w:rsidRPr="006C0995">
        <w:t xml:space="preserve">Overall, we estimated </w:t>
      </w:r>
      <w:r w:rsidR="0035223F" w:rsidRPr="006C0995">
        <w:t>38,366</w:t>
      </w:r>
      <w:r w:rsidRPr="006C0995">
        <w:t xml:space="preserve"> </w:t>
      </w:r>
      <w:r w:rsidR="00A621BF">
        <w:t xml:space="preserve">IPD </w:t>
      </w:r>
      <w:r w:rsidRPr="006C0995">
        <w:t>cases were prevented since PCV7 introduction</w:t>
      </w:r>
      <w:r w:rsidR="00C57D68" w:rsidRPr="006C0995">
        <w:t xml:space="preserve"> </w:t>
      </w:r>
      <w:r w:rsidR="006C0995" w:rsidRPr="006C0995">
        <w:t xml:space="preserve">11 years ago, </w:t>
      </w:r>
      <w:r w:rsidR="00C57D68" w:rsidRPr="006C0995">
        <w:t xml:space="preserve">even after taking into account serotype replacement disease after both vaccine introductions. There were </w:t>
      </w:r>
      <w:r w:rsidR="0035223F" w:rsidRPr="006C0995">
        <w:t>39,975</w:t>
      </w:r>
      <w:r w:rsidR="00C57D68" w:rsidRPr="006C0995">
        <w:t xml:space="preserve"> fewer cases due to PCV7 serotypes and </w:t>
      </w:r>
      <w:r w:rsidR="00452DCF" w:rsidRPr="006C0995">
        <w:t>4,479</w:t>
      </w:r>
      <w:r w:rsidR="00C57D68" w:rsidRPr="006C0995">
        <w:t xml:space="preserve"> fewer cases due to PCV13 </w:t>
      </w:r>
      <w:r w:rsidR="00C57D68" w:rsidRPr="0000179C">
        <w:t xml:space="preserve">serotypes (after accounting for the </w:t>
      </w:r>
      <w:r w:rsidR="00C57D68" w:rsidRPr="00D57942">
        <w:t>1,396 additional PCV13-serotype IPD</w:t>
      </w:r>
      <w:r w:rsidR="00C57D68" w:rsidRPr="0000179C">
        <w:t xml:space="preserve"> cases after PCV7</w:t>
      </w:r>
      <w:r w:rsidR="00C57D68" w:rsidRPr="006C0995">
        <w:t xml:space="preserve"> introduction), compared to an estimated </w:t>
      </w:r>
      <w:r w:rsidR="007E2ADC" w:rsidRPr="006C0995">
        <w:t>6,</w:t>
      </w:r>
      <w:r w:rsidR="00AE6CAF">
        <w:t>08</w:t>
      </w:r>
      <w:r w:rsidR="007E2ADC" w:rsidRPr="006C0995">
        <w:t>8</w:t>
      </w:r>
      <w:r w:rsidR="00C57D68" w:rsidRPr="006C0995">
        <w:t xml:space="preserve"> </w:t>
      </w:r>
      <w:r w:rsidR="006C0995" w:rsidRPr="006C0995">
        <w:t xml:space="preserve">increase in </w:t>
      </w:r>
      <w:r w:rsidR="00C57D68" w:rsidRPr="006C0995">
        <w:t xml:space="preserve">non-PCV13 </w:t>
      </w:r>
      <w:r w:rsidR="0000179C">
        <w:t>IPD</w:t>
      </w:r>
      <w:r w:rsidR="00C57D68" w:rsidRPr="006C0995">
        <w:t>. During the PC</w:t>
      </w:r>
      <w:r w:rsidR="00DD7144" w:rsidRPr="006C0995">
        <w:t>V</w:t>
      </w:r>
      <w:r w:rsidR="00C57D68" w:rsidRPr="006C0995">
        <w:t xml:space="preserve">7 period (2006/7-2009/10), an estimated </w:t>
      </w:r>
      <w:r w:rsidRPr="006C0995">
        <w:t xml:space="preserve">9,735 cases </w:t>
      </w:r>
      <w:r w:rsidR="00C57D68" w:rsidRPr="006C0995">
        <w:t xml:space="preserve">were prevented, followed by </w:t>
      </w:r>
      <w:r w:rsidR="00F62D67" w:rsidRPr="006C0995">
        <w:t>28,631</w:t>
      </w:r>
      <w:r w:rsidRPr="006C0995">
        <w:t xml:space="preserve"> cases during 2010/11-201</w:t>
      </w:r>
      <w:r w:rsidR="00F62D67" w:rsidRPr="006C0995">
        <w:t>6</w:t>
      </w:r>
      <w:r w:rsidRPr="006C0995">
        <w:t>/1</w:t>
      </w:r>
      <w:r w:rsidR="00F62D67" w:rsidRPr="006C0995">
        <w:t>7</w:t>
      </w:r>
      <w:r w:rsidRPr="006C0995">
        <w:t xml:space="preserve">. Overall, </w:t>
      </w:r>
      <w:r w:rsidR="00F62D67" w:rsidRPr="006C0995">
        <w:t>9,116</w:t>
      </w:r>
      <w:r w:rsidRPr="006C0995">
        <w:t xml:space="preserve"> cases were prevented in children (&lt;15 year-olds) and </w:t>
      </w:r>
      <w:r w:rsidR="00F62D67" w:rsidRPr="006C0995">
        <w:t>29,250</w:t>
      </w:r>
      <w:r w:rsidRPr="006C0995">
        <w:t xml:space="preserve"> cases </w:t>
      </w:r>
      <w:r w:rsidR="00FC74A6" w:rsidRPr="006C0995">
        <w:t>in adults (≥15</w:t>
      </w:r>
      <w:r w:rsidRPr="006C0995">
        <w:t xml:space="preserve"> year-olds).</w:t>
      </w:r>
      <w:r>
        <w:t xml:space="preserve">  </w:t>
      </w:r>
    </w:p>
    <w:p w14:paraId="55085CC5" w14:textId="77777777" w:rsidR="00CF19ED" w:rsidRDefault="00CF19ED" w:rsidP="00677355">
      <w:pPr>
        <w:spacing w:line="360" w:lineRule="auto"/>
      </w:pPr>
    </w:p>
    <w:p w14:paraId="15BA2359" w14:textId="77777777" w:rsidR="00F6458E" w:rsidRDefault="00F6458E">
      <w:pPr>
        <w:rPr>
          <w:b/>
          <w:sz w:val="28"/>
          <w:u w:val="single"/>
        </w:rPr>
      </w:pPr>
      <w:r>
        <w:rPr>
          <w:b/>
          <w:sz w:val="28"/>
          <w:u w:val="single"/>
        </w:rPr>
        <w:br w:type="page"/>
      </w:r>
    </w:p>
    <w:p w14:paraId="591B1279" w14:textId="4A76A1DA" w:rsidR="002233D0" w:rsidRDefault="00EC5B87" w:rsidP="00677355">
      <w:pPr>
        <w:spacing w:line="360" w:lineRule="auto"/>
      </w:pPr>
      <w:r w:rsidRPr="004D4C94">
        <w:rPr>
          <w:b/>
          <w:sz w:val="28"/>
          <w:u w:val="single"/>
        </w:rPr>
        <w:t>DISCUSSION</w:t>
      </w:r>
    </w:p>
    <w:p w14:paraId="5AC03C4B" w14:textId="4DE31F46" w:rsidR="00B21776" w:rsidRDefault="00D22C72" w:rsidP="00677355">
      <w:pPr>
        <w:spacing w:line="360" w:lineRule="auto"/>
      </w:pPr>
      <w:r>
        <w:t xml:space="preserve">The UK was </w:t>
      </w:r>
      <w:r w:rsidR="006673F3">
        <w:t xml:space="preserve">one of the first countries to replace PCV7 with PCV13 </w:t>
      </w:r>
      <w:r>
        <w:t xml:space="preserve">in </w:t>
      </w:r>
      <w:r w:rsidR="007A1F12">
        <w:t xml:space="preserve">April </w:t>
      </w:r>
      <w:r>
        <w:t xml:space="preserve">2010. </w:t>
      </w:r>
      <w:r w:rsidR="00427989">
        <w:t xml:space="preserve">In England and Wales, the maximum benefit from the </w:t>
      </w:r>
      <w:r w:rsidR="00343131">
        <w:t xml:space="preserve">childhood </w:t>
      </w:r>
      <w:r w:rsidR="004D4C94">
        <w:t>PCV</w:t>
      </w:r>
      <w:r w:rsidR="00343131">
        <w:t xml:space="preserve"> </w:t>
      </w:r>
      <w:r w:rsidR="00427989">
        <w:t>programme</w:t>
      </w:r>
      <w:r w:rsidR="00127A5F">
        <w:t xml:space="preserve"> </w:t>
      </w:r>
      <w:r w:rsidR="00427989">
        <w:t xml:space="preserve">was achieved four years </w:t>
      </w:r>
      <w:r w:rsidR="00C61331">
        <w:t xml:space="preserve">after </w:t>
      </w:r>
      <w:r w:rsidR="00427989">
        <w:t>PCV</w:t>
      </w:r>
      <w:r w:rsidR="00C61331">
        <w:t xml:space="preserve">13 </w:t>
      </w:r>
      <w:r w:rsidR="00127A5F">
        <w:t xml:space="preserve">introduction. </w:t>
      </w:r>
      <w:r w:rsidR="00C61331">
        <w:t xml:space="preserve">From </w:t>
      </w:r>
      <w:r w:rsidR="00427989">
        <w:t xml:space="preserve">2013/14, IPD incidence </w:t>
      </w:r>
      <w:r w:rsidR="00111BDD">
        <w:t>increased</w:t>
      </w:r>
      <w:r w:rsidR="00EE6334">
        <w:t xml:space="preserve"> in most age groups </w:t>
      </w:r>
      <w:r w:rsidR="00C61331">
        <w:t>such tha</w:t>
      </w:r>
      <w:r w:rsidR="00300DBF">
        <w:t xml:space="preserve">t the </w:t>
      </w:r>
      <w:r w:rsidR="00D73BEE">
        <w:t xml:space="preserve">overall </w:t>
      </w:r>
      <w:r w:rsidR="00300DBF">
        <w:t xml:space="preserve">IPD </w:t>
      </w:r>
      <w:r w:rsidR="00EE6334">
        <w:t xml:space="preserve">incidence </w:t>
      </w:r>
      <w:r w:rsidR="00300DBF">
        <w:t>in 201</w:t>
      </w:r>
      <w:r w:rsidR="00EE6334">
        <w:t>6</w:t>
      </w:r>
      <w:r w:rsidR="00300DBF">
        <w:t>/1</w:t>
      </w:r>
      <w:r w:rsidR="00EE6334">
        <w:t>7</w:t>
      </w:r>
      <w:r w:rsidR="00300DBF">
        <w:t xml:space="preserve"> was </w:t>
      </w:r>
      <w:r w:rsidR="008F3624">
        <w:t xml:space="preserve">only 7% lower than </w:t>
      </w:r>
      <w:r w:rsidR="00300DBF">
        <w:t>the pre-PCV13 baseline</w:t>
      </w:r>
      <w:r w:rsidR="00431D88">
        <w:t xml:space="preserve">. Compared to the pre-PCV7 period, </w:t>
      </w:r>
      <w:r w:rsidR="00C61331">
        <w:t>however, there was</w:t>
      </w:r>
      <w:r w:rsidR="00431D88">
        <w:t xml:space="preserve"> </w:t>
      </w:r>
      <w:r w:rsidR="00FA3D37">
        <w:t xml:space="preserve">still </w:t>
      </w:r>
      <w:r w:rsidR="00431D88">
        <w:t>a 3</w:t>
      </w:r>
      <w:r w:rsidR="008F3624">
        <w:t>7</w:t>
      </w:r>
      <w:r w:rsidR="00431D88">
        <w:t>% reduction in overall IPD</w:t>
      </w:r>
      <w:r w:rsidR="004B19B7">
        <w:t xml:space="preserve"> incidence</w:t>
      </w:r>
      <w:r w:rsidR="00431D88">
        <w:t>. Children</w:t>
      </w:r>
      <w:r w:rsidR="00EE6334">
        <w:t xml:space="preserve"> under 15 years</w:t>
      </w:r>
      <w:r w:rsidR="00431D88">
        <w:t xml:space="preserve"> continue to benefit </w:t>
      </w:r>
      <w:r w:rsidR="0039757A">
        <w:t xml:space="preserve">hugely </w:t>
      </w:r>
      <w:r w:rsidR="00431D88">
        <w:t xml:space="preserve">from the </w:t>
      </w:r>
      <w:r w:rsidR="0039757A">
        <w:t>programme</w:t>
      </w:r>
      <w:r w:rsidR="00431D88">
        <w:t xml:space="preserve">, with </w:t>
      </w:r>
      <w:r w:rsidR="00EE6334">
        <w:t>72</w:t>
      </w:r>
      <w:r w:rsidR="003C42C0">
        <w:t>-</w:t>
      </w:r>
      <w:r w:rsidR="00EE6334">
        <w:t xml:space="preserve">81% </w:t>
      </w:r>
      <w:r w:rsidR="00442297">
        <w:t xml:space="preserve">and 36-59% </w:t>
      </w:r>
      <w:r w:rsidR="00C61331">
        <w:t>lower</w:t>
      </w:r>
      <w:r w:rsidR="00431D88">
        <w:t xml:space="preserve"> </w:t>
      </w:r>
      <w:r w:rsidR="0039757A">
        <w:t xml:space="preserve">IPD </w:t>
      </w:r>
      <w:r w:rsidR="00B82B22">
        <w:t xml:space="preserve">rates </w:t>
      </w:r>
      <w:r w:rsidR="0039757A">
        <w:t xml:space="preserve">compared to the pre-PCV7 </w:t>
      </w:r>
      <w:r w:rsidR="00442297">
        <w:t>and pre-</w:t>
      </w:r>
      <w:r w:rsidR="0039757A">
        <w:t xml:space="preserve">PCV13 </w:t>
      </w:r>
      <w:r w:rsidR="00442297">
        <w:t>periods, respectively</w:t>
      </w:r>
      <w:r w:rsidR="0003083C">
        <w:t>.</w:t>
      </w:r>
      <w:r w:rsidR="00343131">
        <w:t xml:space="preserve"> </w:t>
      </w:r>
      <w:r w:rsidR="003D0050">
        <w:t xml:space="preserve">While </w:t>
      </w:r>
      <w:r w:rsidR="00070903">
        <w:t xml:space="preserve">PCV7-type </w:t>
      </w:r>
      <w:r w:rsidR="003D0050">
        <w:t xml:space="preserve">IPD </w:t>
      </w:r>
      <w:r w:rsidR="00D32AED">
        <w:t>continued to decline</w:t>
      </w:r>
      <w:r w:rsidR="003D0050">
        <w:t xml:space="preserve">, cases </w:t>
      </w:r>
      <w:r w:rsidR="00D32AED">
        <w:t xml:space="preserve">due to two of the six additional PCV13 serotypes, namely serotypes 3 and 19A, unexpectedly plateaued </w:t>
      </w:r>
      <w:r w:rsidR="000259B8">
        <w:t>in</w:t>
      </w:r>
      <w:r w:rsidR="00D32AED">
        <w:t xml:space="preserve"> 2013/14 and then increased, mainly in adult age-groups. </w:t>
      </w:r>
      <w:r w:rsidR="00C76B00">
        <w:t>The 6A component of PCV13 was expected to provide some cross</w:t>
      </w:r>
      <w:r w:rsidR="003D0050">
        <w:t>-</w:t>
      </w:r>
      <w:r w:rsidR="00C76B00">
        <w:t>protection against 6C on the basis of immunogenicity studies</w:t>
      </w:r>
      <w:r w:rsidR="003D0050">
        <w:t>,</w:t>
      </w:r>
      <w:r w:rsidR="00C76B00">
        <w:t xml:space="preserve"> and th</w:t>
      </w:r>
      <w:r w:rsidR="003D0050">
        <w:t>is has been confirmed by the</w:t>
      </w:r>
      <w:r w:rsidR="00C76B00">
        <w:t xml:space="preserve"> </w:t>
      </w:r>
      <w:r w:rsidR="003D0050">
        <w:t xml:space="preserve">continuing </w:t>
      </w:r>
      <w:r w:rsidR="00C76B00">
        <w:t xml:space="preserve">decline in </w:t>
      </w:r>
      <w:r w:rsidR="003D0050">
        <w:t xml:space="preserve">IPD due to this serotype </w:t>
      </w:r>
      <w:r w:rsidR="00C76B00">
        <w:t>in both children and adults. The overall decline in PCV13 type disease was</w:t>
      </w:r>
      <w:r w:rsidR="003D0050">
        <w:t>,</w:t>
      </w:r>
      <w:r w:rsidR="00C76B00">
        <w:t xml:space="preserve"> however</w:t>
      </w:r>
      <w:r w:rsidR="003D0050">
        <w:t>,</w:t>
      </w:r>
      <w:r w:rsidR="00C76B00">
        <w:t xml:space="preserve"> offset by an increase </w:t>
      </w:r>
      <w:r w:rsidR="00B21776">
        <w:t xml:space="preserve">in non-PCV13 </w:t>
      </w:r>
      <w:r w:rsidR="004805EA">
        <w:t>IPD</w:t>
      </w:r>
      <w:r w:rsidR="00B21776">
        <w:t xml:space="preserve">, </w:t>
      </w:r>
      <w:r w:rsidR="004B19B7">
        <w:t>especially serotypes 8, 12F and 9N</w:t>
      </w:r>
      <w:r w:rsidR="003D0050">
        <w:t>,</w:t>
      </w:r>
      <w:r w:rsidR="00C76B00">
        <w:t xml:space="preserve"> since 2013/14.</w:t>
      </w:r>
      <w:r w:rsidR="00127A5F">
        <w:t xml:space="preserve"> </w:t>
      </w:r>
      <w:r w:rsidR="00B21776">
        <w:t xml:space="preserve"> </w:t>
      </w:r>
      <w:r w:rsidR="009B27FF">
        <w:t>Th</w:t>
      </w:r>
      <w:r w:rsidR="00E96D84">
        <w:t>e</w:t>
      </w:r>
      <w:r w:rsidR="009B27FF">
        <w:t>s</w:t>
      </w:r>
      <w:r w:rsidR="00E96D84">
        <w:t>e</w:t>
      </w:r>
      <w:r w:rsidR="009B27FF">
        <w:t xml:space="preserve"> increase</w:t>
      </w:r>
      <w:r w:rsidR="00E96D84">
        <w:t>s</w:t>
      </w:r>
      <w:r w:rsidR="009B27FF">
        <w:t xml:space="preserve"> </w:t>
      </w:r>
      <w:r w:rsidR="00E96D84">
        <w:t>were</w:t>
      </w:r>
      <w:r w:rsidR="009B27FF">
        <w:t xml:space="preserve"> observed throughout England and Wales</w:t>
      </w:r>
      <w:r w:rsidR="00E96D84">
        <w:t xml:space="preserve"> with no geographic or temporal clustering</w:t>
      </w:r>
      <w:r w:rsidR="003D0050">
        <w:t xml:space="preserve">, as has been reported </w:t>
      </w:r>
      <w:r w:rsidR="007F6C31">
        <w:t xml:space="preserve">with some of these serotypes </w:t>
      </w:r>
      <w:r w:rsidR="003D0050" w:rsidRPr="00EB52C9">
        <w:t>elsewhere</w:t>
      </w:r>
      <w:r w:rsidR="007F6C31">
        <w:t>.</w:t>
      </w:r>
      <w:r w:rsidR="00B6004E">
        <w:rPr>
          <w:lang w:val="en-US"/>
        </w:rPr>
        <w:fldChar w:fldCharType="begin"/>
      </w:r>
      <w:r w:rsidR="00B6004E">
        <w:rPr>
          <w:lang w:val="en-US"/>
        </w:rPr>
        <w:instrText xml:space="preserve"> ADDIN REFMGR.CITE &lt;Refman&gt;&lt;Cite&gt;&lt;Author&gt;Ihekweazu&lt;/Author&gt;&lt;Year&gt;2010&lt;/Year&gt;&lt;RecNum&gt;378&lt;/RecNum&gt;&lt;IDText&gt;Outbreaks of serious pneumococcal disease in closed settings in the post-antibiotic era: a systematic review&lt;/IDText&gt;&lt;MDL Ref_Type="Journal"&gt;&lt;Ref_Type&gt;Journal&lt;/Ref_Type&gt;&lt;Ref_ID&gt;378&lt;/Ref_ID&gt;&lt;Title_Primary&gt;Outbreaks of serious pneumococcal disease in closed settings in the post-antibiotic era: a systematic review&lt;/Title_Primary&gt;&lt;Authors_Primary&gt;Ihekweazu,C.&lt;/Authors_Primary&gt;&lt;Authors_Primary&gt;Basarab,M.&lt;/Authors_Primary&gt;&lt;Authors_Primary&gt;Wilson,D.&lt;/Authors_Primary&gt;&lt;Authors_Primary&gt;Oliver,I.&lt;/Authors_Primary&gt;&lt;Authors_Primary&gt;Dance,D.&lt;/Authors_Primary&gt;&lt;Authors_Primary&gt;George,R.&lt;/Authors_Primary&gt;&lt;Authors_Primary&gt;Pebody,R.&lt;/Authors_Primary&gt;&lt;Date_Primary&gt;2010/7&lt;/Date_Primary&gt;&lt;Keywords&gt;Anti-Bacterial Agents&lt;/Keywords&gt;&lt;Keywords&gt;therapeutic use&lt;/Keywords&gt;&lt;Keywords&gt;Cross Infection&lt;/Keywords&gt;&lt;Keywords&gt;drug therapy&lt;/Keywords&gt;&lt;Keywords&gt;epidemiology&lt;/Keywords&gt;&lt;Keywords&gt;prevention &amp;amp; control&lt;/Keywords&gt;&lt;Keywords&gt;Disease Outbreaks&lt;/Keywords&gt;&lt;Keywords&gt;Great Britain&lt;/Keywords&gt;&lt;Keywords&gt;Humans&lt;/Keywords&gt;&lt;Keywords&gt;Pneumococcal Infections&lt;/Keywords&gt;&lt;Reprint&gt;Not in File&lt;/Reprint&gt;&lt;Start_Page&gt;21&lt;/Start_Page&gt;&lt;End_Page&gt;27&lt;/End_Page&gt;&lt;Periodical&gt;J.Infect.&lt;/Periodical&gt;&lt;Volume&gt;61&lt;/Volume&gt;&lt;Issue&gt;1&lt;/Issue&gt;&lt;Misc_3&gt;S0163-4453(10)00100-3 [pii];10.1016/j.jinf.2010.03.032 [doi]&lt;/Misc_3&gt;&lt;Address&gt;Health Protection Agency, Centre for Infections, 61 Colindale Avenue, London NW9 5EQ, UK&lt;/Address&gt;&lt;Web_URL&gt;PM:20381524&lt;/Web_URL&gt;&lt;ZZ_JournalStdAbbrev&gt;&lt;f name="System"&gt;J.Infect.&lt;/f&gt;&lt;/ZZ_JournalStdAbbrev&gt;&lt;ZZ_WorkformID&gt;1&lt;/ZZ_WorkformID&gt;&lt;/MDL&gt;&lt;/Cite&gt;&lt;/Refman&gt;</w:instrText>
      </w:r>
      <w:r w:rsidR="00B6004E">
        <w:rPr>
          <w:lang w:val="en-US"/>
        </w:rPr>
        <w:fldChar w:fldCharType="separate"/>
      </w:r>
      <w:r w:rsidR="00B6004E" w:rsidRPr="00D57942">
        <w:rPr>
          <w:noProof/>
          <w:vertAlign w:val="superscript"/>
          <w:lang w:val="en-US"/>
        </w:rPr>
        <w:t>12</w:t>
      </w:r>
      <w:r w:rsidR="00B6004E">
        <w:rPr>
          <w:lang w:val="en-US"/>
        </w:rPr>
        <w:fldChar w:fldCharType="end"/>
      </w:r>
      <w:r w:rsidR="006E167B">
        <w:rPr>
          <w:lang w:val="en-US"/>
        </w:rPr>
        <w:t xml:space="preserve"> </w:t>
      </w:r>
      <w:r w:rsidR="003F3B1B" w:rsidRPr="00EB52C9">
        <w:t xml:space="preserve">Overall, we estimate that </w:t>
      </w:r>
      <w:r w:rsidR="003F3B1B" w:rsidRPr="00FB71BD">
        <w:t xml:space="preserve">nearly </w:t>
      </w:r>
      <w:r w:rsidR="003D0050" w:rsidRPr="00FB71BD">
        <w:t>40,000</w:t>
      </w:r>
      <w:r w:rsidR="003F3B1B" w:rsidRPr="00FB71BD">
        <w:t xml:space="preserve"> cases of IPD</w:t>
      </w:r>
      <w:r w:rsidR="003F3B1B" w:rsidRPr="00EB52C9">
        <w:t xml:space="preserve"> have been</w:t>
      </w:r>
      <w:r w:rsidR="003F3B1B">
        <w:t xml:space="preserve"> prevented since PCV7 introduction</w:t>
      </w:r>
      <w:r w:rsidR="003D0050">
        <w:t xml:space="preserve"> 11 years ago</w:t>
      </w:r>
      <w:r w:rsidR="007C0997">
        <w:t>, even after taking into account the additional cases due to serotype replacement disease</w:t>
      </w:r>
      <w:r w:rsidR="003F3B1B">
        <w:t>.</w:t>
      </w:r>
    </w:p>
    <w:p w14:paraId="58D68B31" w14:textId="1D3390FB" w:rsidR="006F5BAE" w:rsidRDefault="006F5BAE" w:rsidP="00EB52C9">
      <w:pPr>
        <w:autoSpaceDE w:val="0"/>
        <w:autoSpaceDN w:val="0"/>
        <w:adjustRightInd w:val="0"/>
        <w:spacing w:before="240" w:after="0" w:line="360" w:lineRule="auto"/>
      </w:pPr>
      <w:r>
        <w:t>Our national findings confirm a recent report of regional trends in North England</w:t>
      </w:r>
      <w:r w:rsidR="006E167B">
        <w:t>.</w:t>
      </w:r>
      <w:r w:rsidR="00B6004E">
        <w:fldChar w:fldCharType="begin"/>
      </w:r>
      <w:r w:rsidR="00B6004E">
        <w:instrText xml:space="preserve"> ADDIN REFMGR.CITE &lt;Refman&gt;&lt;Cite&gt;&lt;Author&gt;Houseman&lt;/Author&gt;&lt;Year&gt;2017&lt;/Year&gt;&lt;RecNum&gt;12560&lt;/RecNum&gt;&lt;IDText&gt;Increased Invasive Pneumococcal Disease, North East England, UK&lt;/IDText&gt;&lt;MDL Ref_Type="Journal"&gt;&lt;Ref_Type&gt;Journal&lt;/Ref_Type&gt;&lt;Ref_ID&gt;12560&lt;/Ref_ID&gt;&lt;Title_Primary&gt;Increased Invasive Pneumococcal Disease, North East England, UK&lt;/Title_Primary&gt;&lt;Authors_Primary&gt;Houseman,C.&lt;/Authors_Primary&gt;&lt;Authors_Primary&gt;Hughes,G.J.&lt;/Authors_Primary&gt;&lt;Authors_Primary&gt;Chapman,K.E.&lt;/Authors_Primary&gt;&lt;Authors_Primary&gt;Wilson,D.&lt;/Authors_Primary&gt;&lt;Authors_Primary&gt;Gorton,R.&lt;/Authors_Primary&gt;&lt;Date_Primary&gt;2017/1&lt;/Date_Primary&gt;&lt;Keywords&gt;Disease&lt;/Keywords&gt;&lt;Keywords&gt;England&lt;/Keywords&gt;&lt;Keywords&gt;Incidence&lt;/Keywords&gt;&lt;Keywords&gt;trends&lt;/Keywords&gt;&lt;Keywords&gt;United Kingdom&lt;/Keywords&gt;&lt;Keywords&gt;Vaccines&lt;/Keywords&gt;&lt;Reprint&gt;Not in File&lt;/Reprint&gt;&lt;Start_Page&gt;122&lt;/Start_Page&gt;&lt;End_Page&gt;126&lt;/End_Page&gt;&lt;Periodical&gt;Emerg.Infect.Dis.&lt;/Periodical&gt;&lt;Volume&gt;23&lt;/Volume&gt;&lt;Issue&gt;1&lt;/Issue&gt;&lt;User_Def_5&gt;PMC5176212&lt;/User_Def_5&gt;&lt;Misc_3&gt;10.3201/eid2301.160897 [doi]&lt;/Misc_3&gt;&lt;Web_URL&gt;PM:27983490&lt;/Web_URL&gt;&lt;ZZ_JournalStdAbbrev&gt;&lt;f name="System"&gt;Emerg.Infect.Dis.&lt;/f&gt;&lt;/ZZ_JournalStdAbbrev&gt;&lt;ZZ_WorkformID&gt;1&lt;/ZZ_WorkformID&gt;&lt;/MDL&gt;&lt;/Cite&gt;&lt;/Refman&gt;</w:instrText>
      </w:r>
      <w:r w:rsidR="00B6004E">
        <w:fldChar w:fldCharType="separate"/>
      </w:r>
      <w:r w:rsidR="00B6004E" w:rsidRPr="00D57942">
        <w:rPr>
          <w:noProof/>
          <w:vertAlign w:val="superscript"/>
        </w:rPr>
        <w:t>13</w:t>
      </w:r>
      <w:r w:rsidR="00B6004E">
        <w:fldChar w:fldCharType="end"/>
      </w:r>
      <w:r>
        <w:t xml:space="preserve"> </w:t>
      </w:r>
      <w:r w:rsidRPr="004C7108">
        <w:t>Other countries have also reported large declines in PCV13-type</w:t>
      </w:r>
      <w:r w:rsidR="008346FA">
        <w:t xml:space="preserve"> IPD</w:t>
      </w:r>
      <w:r w:rsidR="00F93A96">
        <w:t>, al</w:t>
      </w:r>
      <w:r w:rsidR="00BA2604">
        <w:t xml:space="preserve">though </w:t>
      </w:r>
      <w:r w:rsidR="008346FA">
        <w:t>t</w:t>
      </w:r>
      <w:r>
        <w:t>he extent of replacement disease with non-PCV13 serotypes</w:t>
      </w:r>
      <w:r w:rsidR="008346FA">
        <w:t xml:space="preserve"> </w:t>
      </w:r>
      <w:r>
        <w:t>has been variable</w:t>
      </w:r>
      <w:r w:rsidR="00FA3D37" w:rsidRPr="004C7108">
        <w:t>.</w:t>
      </w:r>
      <w:r w:rsidR="00B6004E">
        <w:fldChar w:fldCharType="begin">
          <w:fldData xml:space="preserve">PFJlZm1hbj48Q2l0ZT48QXV0aG9yPkNhbWFyYTwvQXV0aG9yPjxZZWFyPjIwMTc8L1llYXI+PFJl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</w:fldData>
        </w:fldChar>
      </w:r>
      <w:r w:rsidR="00B6004E">
        <w:instrText xml:space="preserve"> ADDIN REFMGR.CITE </w:instrText>
      </w:r>
      <w:r w:rsidR="00B6004E">
        <w:fldChar w:fldCharType="begin">
          <w:fldData xml:space="preserve">PFJlZm1hbj48Q2l0ZT48QXV0aG9yPkNhbWFyYTwvQXV0aG9yPjxZZWFyPjIwMTc8L1llYXI+PFJl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</w:fldData>
        </w:fldChar>
      </w:r>
      <w:r w:rsidR="00B6004E">
        <w:instrText xml:space="preserve"> ADDIN EN.CITE.DATA </w:instrText>
      </w:r>
      <w:r w:rsidR="00B6004E">
        <w:fldChar w:fldCharType="end"/>
      </w:r>
      <w:r w:rsidR="00B6004E">
        <w:fldChar w:fldCharType="separate"/>
      </w:r>
      <w:r w:rsidR="00B6004E" w:rsidRPr="00D57942">
        <w:rPr>
          <w:noProof/>
          <w:vertAlign w:val="superscript"/>
        </w:rPr>
        <w:t>14-21</w:t>
      </w:r>
      <w:r w:rsidR="00B6004E">
        <w:fldChar w:fldCharType="end"/>
      </w:r>
      <w:r w:rsidR="00743FFD">
        <w:t xml:space="preserve"> </w:t>
      </w:r>
      <w:r>
        <w:t xml:space="preserve">Comparing the current UK situation with other countries, however, is difficult because most reports </w:t>
      </w:r>
      <w:r w:rsidR="009C0DE2">
        <w:t xml:space="preserve">to date </w:t>
      </w:r>
      <w:r>
        <w:t xml:space="preserve">have been limited to the first three </w:t>
      </w:r>
      <w:r w:rsidR="009C0DE2">
        <w:t xml:space="preserve">to four </w:t>
      </w:r>
      <w:r>
        <w:t>years after PCV13 implementation</w:t>
      </w:r>
      <w:r w:rsidR="008346FA">
        <w:t xml:space="preserve">, a period when the increase in </w:t>
      </w:r>
      <w:r w:rsidR="004805EA">
        <w:t>non-</w:t>
      </w:r>
      <w:r w:rsidR="006B6AF9">
        <w:t xml:space="preserve">PCV13 </w:t>
      </w:r>
      <w:r w:rsidR="004805EA">
        <w:t>IPD</w:t>
      </w:r>
      <w:r w:rsidR="006B6AF9">
        <w:t xml:space="preserve"> </w:t>
      </w:r>
      <w:r w:rsidR="008346FA">
        <w:t>in England and Wales w</w:t>
      </w:r>
      <w:r w:rsidR="00FA3D37">
        <w:t xml:space="preserve">as </w:t>
      </w:r>
      <w:r w:rsidR="008346FA">
        <w:t>not so marked. In the US,</w:t>
      </w:r>
      <w:r w:rsidR="006B6AF9" w:rsidRPr="006B6AF9">
        <w:t xml:space="preserve"> </w:t>
      </w:r>
      <w:r w:rsidR="006B6AF9">
        <w:t>up until 2015,</w:t>
      </w:r>
      <w:r w:rsidR="008346FA">
        <w:t xml:space="preserve"> no increase in non-PCV13 </w:t>
      </w:r>
      <w:r w:rsidR="00804733">
        <w:t>IPD</w:t>
      </w:r>
      <w:r w:rsidR="008346FA">
        <w:t xml:space="preserve"> has been </w:t>
      </w:r>
      <w:r w:rsidR="00F207B4">
        <w:t>observed</w:t>
      </w:r>
      <w:r w:rsidR="00DB2995">
        <w:t>.</w:t>
      </w:r>
      <w:r w:rsidR="00B6004E">
        <w:fldChar w:fldCharType="begin"/>
      </w:r>
      <w:r w:rsidR="00B6004E">
        <w:instrText xml:space="preserve"> ADDIN REFMGR.CITE &lt;Refman&gt;&lt;Cite&gt;&lt;Author&gt;Center for Disease Control and Prevention&lt;/Author&gt;&lt;Year&gt;2017&lt;/Year&gt;&lt;RecNum&gt;12576&lt;/RecNum&gt;&lt;IDText&gt;Pneumococcal Disease: Surveillance and Reporting&lt;/IDText&gt;&lt;MDL Ref_Type="Internet Communication"&gt;&lt;Ref_Type&gt;Internet Communication&lt;/Ref_Type&gt;&lt;Ref_ID&gt;12576&lt;/Ref_ID&gt;&lt;Title_Primary&gt;Pneumococcal Disease: Surveillance and Reporting&lt;/Title_Primary&gt;&lt;Authors_Primary&gt;Center for Disease Control and Prevention&lt;/Authors_Primary&gt;&lt;Date_Primary&gt;2017&lt;/Date_Primary&gt;&lt;Keywords&gt;Disease&lt;/Keywords&gt;&lt;Keywords&gt;trends&lt;/Keywords&gt;&lt;Reprint&gt;Not in File&lt;/Reprint&gt;&lt;Web_URL&gt;&lt;u&gt;https://www.cdc.gov/pneumococcal/surveillance.html&lt;/u&gt;&lt;/Web_URL&gt;&lt;ZZ_WorkformID&gt;35&lt;/ZZ_WorkformID&gt;&lt;/MDL&gt;&lt;/Cite&gt;&lt;/Refman&gt;</w:instrText>
      </w:r>
      <w:r w:rsidR="00B6004E">
        <w:fldChar w:fldCharType="separate"/>
      </w:r>
      <w:r w:rsidR="00B6004E" w:rsidRPr="00D57942">
        <w:rPr>
          <w:noProof/>
          <w:vertAlign w:val="superscript"/>
        </w:rPr>
        <w:t>22</w:t>
      </w:r>
      <w:r w:rsidR="00B6004E">
        <w:fldChar w:fldCharType="end"/>
      </w:r>
      <w:r w:rsidR="008346FA">
        <w:t xml:space="preserve"> </w:t>
      </w:r>
      <w:r>
        <w:t xml:space="preserve">In </w:t>
      </w:r>
      <w:r w:rsidR="00F207B4">
        <w:t>contrast</w:t>
      </w:r>
      <w:r w:rsidR="006B6AF9">
        <w:t>,</w:t>
      </w:r>
      <w:r w:rsidR="00F207B4">
        <w:t xml:space="preserve"> in </w:t>
      </w:r>
      <w:r>
        <w:t>Israel,</w:t>
      </w:r>
      <w:r w:rsidR="00107A5C">
        <w:t xml:space="preserve"> where PCV13 gradually replaced PCV7 from November 2010, </w:t>
      </w:r>
      <w:r w:rsidR="0040089D">
        <w:t xml:space="preserve">overall IPD incidence </w:t>
      </w:r>
      <w:r w:rsidR="00107A5C">
        <w:t xml:space="preserve">in </w:t>
      </w:r>
      <w:r w:rsidR="006B6AF9">
        <w:rPr>
          <w:rFonts w:ascii="Arial" w:hAnsi="Arial" w:cs="Arial"/>
        </w:rPr>
        <w:t>≥</w:t>
      </w:r>
      <w:r w:rsidR="00107A5C">
        <w:t>65 year</w:t>
      </w:r>
      <w:r w:rsidR="006B6AF9">
        <w:t>-old</w:t>
      </w:r>
      <w:r w:rsidR="00107A5C">
        <w:t xml:space="preserve">s </w:t>
      </w:r>
      <w:r w:rsidR="0040089D">
        <w:t xml:space="preserve">remained stable </w:t>
      </w:r>
      <w:r w:rsidR="006B6AF9">
        <w:t xml:space="preserve">during </w:t>
      </w:r>
      <w:r w:rsidR="0040089D">
        <w:t>2012/13</w:t>
      </w:r>
      <w:r w:rsidR="006B6AF9">
        <w:t>-</w:t>
      </w:r>
      <w:r w:rsidR="0040089D">
        <w:t xml:space="preserve">2014/15 after </w:t>
      </w:r>
      <w:r w:rsidR="00746A90">
        <w:t>an</w:t>
      </w:r>
      <w:r w:rsidR="0040089D">
        <w:t xml:space="preserve"> initial </w:t>
      </w:r>
      <w:r w:rsidR="006B6AF9">
        <w:t>decline a</w:t>
      </w:r>
      <w:r w:rsidR="00746A90">
        <w:t>s the reduction in</w:t>
      </w:r>
      <w:r w:rsidR="006B6AF9">
        <w:t xml:space="preserve"> </w:t>
      </w:r>
      <w:r w:rsidR="0040089D">
        <w:t>PCV13</w:t>
      </w:r>
      <w:r w:rsidR="006B6AF9">
        <w:t xml:space="preserve">-type IPD </w:t>
      </w:r>
      <w:r w:rsidR="0040089D">
        <w:t xml:space="preserve">was offset by a </w:t>
      </w:r>
      <w:r w:rsidR="00FA3D37">
        <w:t xml:space="preserve">progressive </w:t>
      </w:r>
      <w:r w:rsidR="0040089D">
        <w:t>increase in non</w:t>
      </w:r>
      <w:r w:rsidR="006B6AF9">
        <w:t>-</w:t>
      </w:r>
      <w:r w:rsidR="0040089D">
        <w:t>PCV13 IPD</w:t>
      </w:r>
      <w:r w:rsidR="0072027B">
        <w:t xml:space="preserve">, which had an </w:t>
      </w:r>
      <w:r w:rsidR="00BA2604">
        <w:t xml:space="preserve">IRR </w:t>
      </w:r>
      <w:r w:rsidR="006B6AF9">
        <w:t xml:space="preserve">was </w:t>
      </w:r>
      <w:r w:rsidR="006B6AF9" w:rsidRPr="004C7108">
        <w:t>1.85 (</w:t>
      </w:r>
      <w:r w:rsidR="006B6AF9">
        <w:t xml:space="preserve">95% CI, </w:t>
      </w:r>
      <w:r w:rsidR="006B6AF9" w:rsidRPr="004C7108">
        <w:t>1.38–2.47)</w:t>
      </w:r>
      <w:r w:rsidR="006B6AF9">
        <w:t xml:space="preserve"> </w:t>
      </w:r>
      <w:r w:rsidR="0072027B">
        <w:t xml:space="preserve">in 2014/15 </w:t>
      </w:r>
      <w:r w:rsidR="00BA2604">
        <w:t>co</w:t>
      </w:r>
      <w:r w:rsidR="0040089D">
        <w:t>mpared with the pre-PC</w:t>
      </w:r>
      <w:r w:rsidR="00411EDC">
        <w:t>V</w:t>
      </w:r>
      <w:r w:rsidR="0040089D">
        <w:t>13 baseline</w:t>
      </w:r>
      <w:r>
        <w:t>.</w:t>
      </w:r>
      <w:r w:rsidR="00B6004E">
        <w:fldChar w:fldCharType="begin">
          <w:fldData xml:space="preserve">PFJlZm1hbj48Q2l0ZT48QXV0aG9yPlJlZ2V2LVlvY2hheTwvQXV0aG9yPjxZZWFyPjIwMTc8L1ll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==
</w:fldData>
        </w:fldChar>
      </w:r>
      <w:r w:rsidR="00B6004E">
        <w:instrText xml:space="preserve"> ADDIN REFMGR.CITE </w:instrText>
      </w:r>
      <w:r w:rsidR="00B6004E">
        <w:fldChar w:fldCharType="begin">
          <w:fldData xml:space="preserve">PFJlZm1hbj48Q2l0ZT48QXV0aG9yPlJlZ2V2LVlvY2hheTwvQXV0aG9yPjxZZWFyPjIwMTc8L1ll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==
</w:fldData>
        </w:fldChar>
      </w:r>
      <w:r w:rsidR="00B6004E">
        <w:instrText xml:space="preserve"> ADDIN EN.CITE.DATA </w:instrText>
      </w:r>
      <w:r w:rsidR="00B6004E">
        <w:fldChar w:fldCharType="end"/>
      </w:r>
      <w:r w:rsidR="00B6004E">
        <w:fldChar w:fldCharType="separate"/>
      </w:r>
      <w:r w:rsidR="00B6004E" w:rsidRPr="00D57942">
        <w:rPr>
          <w:noProof/>
          <w:vertAlign w:val="superscript"/>
        </w:rPr>
        <w:t>19</w:t>
      </w:r>
      <w:r w:rsidR="00B6004E">
        <w:fldChar w:fldCharType="end"/>
      </w:r>
      <w:r w:rsidR="00FA3D37">
        <w:t xml:space="preserve"> </w:t>
      </w:r>
      <w:r w:rsidR="004C64D8">
        <w:t>Also</w:t>
      </w:r>
      <w:r w:rsidR="006B6AF9">
        <w:t>,</w:t>
      </w:r>
      <w:r w:rsidR="004C64D8">
        <w:t xml:space="preserve"> i</w:t>
      </w:r>
      <w:r w:rsidR="00BA2604">
        <w:t xml:space="preserve">n Ireland, where PCV13 replaced PCV7 in December 2010, IPD </w:t>
      </w:r>
      <w:r w:rsidR="006B6AF9">
        <w:t xml:space="preserve">incidence </w:t>
      </w:r>
      <w:r w:rsidR="00BA2604">
        <w:t xml:space="preserve">due to the serotypes covered by PPV23 </w:t>
      </w:r>
      <w:r w:rsidR="006B6AF9">
        <w:t xml:space="preserve">only </w:t>
      </w:r>
      <w:r w:rsidR="00BA2604">
        <w:t>and non</w:t>
      </w:r>
      <w:r w:rsidR="00F207B4">
        <w:t>-</w:t>
      </w:r>
      <w:r w:rsidR="00BA2604">
        <w:t>PPV23  serotypes increased significantly by June 2016  (IRR 2·17</w:t>
      </w:r>
      <w:r w:rsidR="00FA3D37">
        <w:t xml:space="preserve"> and </w:t>
      </w:r>
      <w:r w:rsidR="00BA2604">
        <w:t>3·43</w:t>
      </w:r>
      <w:r w:rsidR="00537A7D">
        <w:t>,</w:t>
      </w:r>
      <w:r w:rsidR="00FA3D37">
        <w:t xml:space="preserve"> </w:t>
      </w:r>
      <w:r w:rsidR="00BA2604">
        <w:t>respectively)</w:t>
      </w:r>
      <w:r w:rsidR="006B6AF9">
        <w:t>,</w:t>
      </w:r>
      <w:r w:rsidR="00FA3D37">
        <w:t xml:space="preserve"> with no overall reduction in IPD from the  pre</w:t>
      </w:r>
      <w:r w:rsidR="006B6AF9">
        <w:t>-</w:t>
      </w:r>
      <w:r w:rsidR="00FA3D37">
        <w:t>PCV13 baseline</w:t>
      </w:r>
      <w:r w:rsidR="00BA2604">
        <w:t>.</w:t>
      </w:r>
      <w:r w:rsidR="00B6004E">
        <w:fldChar w:fldCharType="begin">
          <w:fldData xml:space="preserve">PFJlZm1hbj48Q2l0ZT48QXV0aG9yPkNvcmNvcmFuPC9BdXRob3I+PFllYXI+MjAxNzwvWWVhcj48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</w:fldData>
        </w:fldChar>
      </w:r>
      <w:r w:rsidR="00B6004E">
        <w:instrText xml:space="preserve"> ADDIN REFMGR.CITE </w:instrText>
      </w:r>
      <w:r w:rsidR="00B6004E">
        <w:fldChar w:fldCharType="begin">
          <w:fldData xml:space="preserve">PFJlZm1hbj48Q2l0ZT48QXV0aG9yPkNvcmNvcmFuPC9BdXRob3I+PFllYXI+MjAxNzwvWWVhcj48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</w:fldData>
        </w:fldChar>
      </w:r>
      <w:r w:rsidR="00B6004E">
        <w:instrText xml:space="preserve"> ADDIN EN.CITE.DATA </w:instrText>
      </w:r>
      <w:r w:rsidR="00B6004E">
        <w:fldChar w:fldCharType="end"/>
      </w:r>
      <w:r w:rsidR="00B6004E">
        <w:fldChar w:fldCharType="separate"/>
      </w:r>
      <w:r w:rsidR="00B6004E" w:rsidRPr="00D57942">
        <w:rPr>
          <w:noProof/>
          <w:vertAlign w:val="superscript"/>
        </w:rPr>
        <w:t>15</w:t>
      </w:r>
      <w:r w:rsidR="00B6004E">
        <w:fldChar w:fldCharType="end"/>
      </w:r>
      <w:r w:rsidR="00BA2604">
        <w:t xml:space="preserve"> </w:t>
      </w:r>
      <w:r>
        <w:t>Possible reasons for the variable impact of PCV13 on replacement disease include differences in emerging serotypes after PCV7 introduction</w:t>
      </w:r>
      <w:r w:rsidR="008346FA">
        <w:t xml:space="preserve"> potentially reflecting differences in </w:t>
      </w:r>
      <w:r w:rsidR="00F207B4">
        <w:t>longer term s</w:t>
      </w:r>
      <w:r w:rsidR="008346FA">
        <w:t>ecular trend</w:t>
      </w:r>
      <w:r w:rsidR="00F207B4">
        <w:t>s in individual non-PCV13 serotypes between countries</w:t>
      </w:r>
      <w:r>
        <w:t>, contribution of PCV13 serotypes to total IPD prior to PCV13 introduction, vaccination schedules</w:t>
      </w:r>
      <w:r w:rsidR="00F207B4">
        <w:t xml:space="preserve"> and coverage</w:t>
      </w:r>
      <w:r>
        <w:t xml:space="preserve">, </w:t>
      </w:r>
      <w:r w:rsidR="006B6AF9">
        <w:t xml:space="preserve">as well as </w:t>
      </w:r>
      <w:r>
        <w:t>differences in clinical practices for investigating and treating patients with suspected IPD</w:t>
      </w:r>
      <w:r w:rsidR="009537E8">
        <w:t>, case ascertainment and surveillance methodologies.</w:t>
      </w:r>
    </w:p>
    <w:p w14:paraId="0967C5B2" w14:textId="5E4DAAC6" w:rsidR="001953E9" w:rsidRDefault="00D541B6" w:rsidP="00EB52C9">
      <w:pPr>
        <w:spacing w:before="240" w:line="360" w:lineRule="auto"/>
      </w:pPr>
      <w:r>
        <w:t xml:space="preserve">Nasopharyngeal carriage studies after PCV7 introduction revealed </w:t>
      </w:r>
      <w:r w:rsidR="0004720F">
        <w:t xml:space="preserve">complete replacement with non-PCV7 serotypes among vaccinated </w:t>
      </w:r>
      <w:r w:rsidR="00790247">
        <w:t xml:space="preserve">UK </w:t>
      </w:r>
      <w:r w:rsidR="0004720F">
        <w:t>children and their family members.</w: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L1JlZm1hbj5=
</w:fldData>
        </w:fldChar>
      </w:r>
      <w:r w:rsidR="00B6004E">
        <w:instrText xml:space="preserve"> ADDIN REFMGR.CITE </w:instrTex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3</w:t>
      </w:r>
      <w:r w:rsidR="00B6004E">
        <w:fldChar w:fldCharType="end"/>
      </w:r>
      <w:r w:rsidR="00B34209">
        <w:t xml:space="preserve"> </w:t>
      </w:r>
      <w:r>
        <w:t>Notably, t</w:t>
      </w:r>
      <w:r w:rsidR="00B76DB9">
        <w:t xml:space="preserve">he additional PCV13 serotypes were responsible for </w:t>
      </w:r>
      <w:r>
        <w:t xml:space="preserve">only </w:t>
      </w:r>
      <w:r w:rsidR="00967A71">
        <w:t>14</w:t>
      </w:r>
      <w:r w:rsidR="00B76DB9">
        <w:t>% of carried serotypes</w:t>
      </w:r>
      <w:r w:rsidR="00AA047C">
        <w:t xml:space="preserve"> in 2008/09</w:t>
      </w:r>
      <w:r w:rsidR="00B76DB9">
        <w:t xml:space="preserve"> (mainly serotypes 3, 7F and 19A) but 48% of invasiv</w:t>
      </w:r>
      <w:r>
        <w:t xml:space="preserve">e disease, indicating that these serotypes </w:t>
      </w:r>
      <w:r w:rsidR="00AA23B1">
        <w:t>were highly invasive</w:t>
      </w:r>
      <w:r w:rsidR="001953E9">
        <w:t>, i.e</w:t>
      </w:r>
      <w:r w:rsidR="006B6AF9">
        <w:t>.</w:t>
      </w:r>
      <w:r w:rsidR="001953E9">
        <w:t xml:space="preserve"> </w:t>
      </w:r>
      <w:r w:rsidR="00B76DB9">
        <w:t>had a high case:carrier ratio (CCR)</w:t>
      </w:r>
      <w:r w:rsidR="00790247">
        <w:t>.</w: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L1JlZm1hbj5=
</w:fldData>
        </w:fldChar>
      </w:r>
      <w:r w:rsidR="00B6004E">
        <w:instrText xml:space="preserve"> ADDIN REFMGR.CITE </w:instrTex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3</w:t>
      </w:r>
      <w:r w:rsidR="00B6004E">
        <w:fldChar w:fldCharType="end"/>
      </w:r>
      <w:r w:rsidR="00686910">
        <w:t xml:space="preserve"> </w:t>
      </w:r>
      <w:r w:rsidR="00C21EFF">
        <w:t>Because the non-PCV13 serotypes identified in carriage had lower CCR</w:t>
      </w:r>
      <w:r w:rsidR="001953E9">
        <w:t>s</w:t>
      </w:r>
      <w:r w:rsidR="00C21EFF">
        <w:t>, the introduction of PCV13 was expected to further reduce IPD cases</w:t>
      </w:r>
      <w:r w:rsidR="00790247">
        <w:t>.</w: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L1JlZm1hbj5=
</w:fldData>
        </w:fldChar>
      </w:r>
      <w:r w:rsidR="00B6004E">
        <w:instrText xml:space="preserve"> ADDIN REFMGR.CITE </w:instrText>
      </w:r>
      <w:r w:rsidR="00B6004E">
        <w:fldChar w:fldCharType="begin">
          <w:fldData xml:space="preserve">PFJlZm1hbj48Q2l0ZT48QXV0aG9yPkZsYXNjaGU8L0F1dGhvcj48WWVhcj4yMDExPC9ZZWFyPjxS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3</w:t>
      </w:r>
      <w:r w:rsidR="00B6004E">
        <w:fldChar w:fldCharType="end"/>
      </w:r>
      <w:r w:rsidR="00686910">
        <w:t xml:space="preserve"> </w:t>
      </w:r>
      <w:r w:rsidR="00AA23B1">
        <w:t>At that time, however, it was already noted that some n</w:t>
      </w:r>
      <w:r w:rsidR="004B0795">
        <w:t xml:space="preserve">on-PCV13 serotypes causing IPD </w:t>
      </w:r>
      <w:r w:rsidR="00424BC9">
        <w:t>(e.g.</w:t>
      </w:r>
      <w:r w:rsidR="004B0795">
        <w:t xml:space="preserve"> 8, 12F and 22F</w:t>
      </w:r>
      <w:r w:rsidR="00424BC9">
        <w:t xml:space="preserve">) were rarely carried and, therefore, </w:t>
      </w:r>
      <w:r w:rsidR="007C5929">
        <w:t xml:space="preserve">had </w:t>
      </w:r>
      <w:r w:rsidR="00AA23B1">
        <w:t>high CCR</w:t>
      </w:r>
      <w:r w:rsidR="001953E9">
        <w:t>s</w:t>
      </w:r>
      <w:r w:rsidR="00424BC9">
        <w:t xml:space="preserve">, raising concerns that </w:t>
      </w:r>
      <w:r w:rsidR="00AA23B1">
        <w:t xml:space="preserve">these </w:t>
      </w:r>
      <w:r w:rsidR="00E348CF">
        <w:t xml:space="preserve">serotypes could </w:t>
      </w:r>
      <w:r w:rsidR="00E348CF" w:rsidRPr="00403295">
        <w:t xml:space="preserve">potentially reduce the overall benefits of </w:t>
      </w:r>
      <w:r w:rsidR="00AA23B1" w:rsidRPr="00403295">
        <w:t>PCV13</w:t>
      </w:r>
      <w:r w:rsidR="00CF7A84" w:rsidRPr="00403295">
        <w:t xml:space="preserve">. </w:t>
      </w:r>
      <w:r w:rsidR="009F3377" w:rsidRPr="00403295">
        <w:t>Six years after PCV13 introduction, the</w:t>
      </w:r>
      <w:r w:rsidR="001953E9" w:rsidRPr="00403295">
        <w:t>se three</w:t>
      </w:r>
      <w:r w:rsidR="001953E9">
        <w:t xml:space="preserve"> serotypes are indeed the </w:t>
      </w:r>
      <w:r w:rsidR="009F3377">
        <w:t xml:space="preserve">most prevalent </w:t>
      </w:r>
      <w:r w:rsidR="00AD05CC">
        <w:t xml:space="preserve">non-PCV13 serotypes </w:t>
      </w:r>
      <w:r w:rsidR="009F3377">
        <w:t>causing IPD</w:t>
      </w:r>
      <w:r w:rsidR="001953E9">
        <w:t>. Their impact on mortality</w:t>
      </w:r>
      <w:r w:rsidR="00990C34">
        <w:t>, however,</w:t>
      </w:r>
      <w:r w:rsidR="001953E9">
        <w:t xml:space="preserve"> may be l</w:t>
      </w:r>
      <w:r w:rsidR="00990C34">
        <w:t>ower</w:t>
      </w:r>
      <w:r w:rsidR="001953E9">
        <w:t xml:space="preserve"> because of the negative correlation between invasiveness and case fatality rate</w:t>
      </w:r>
      <w:r w:rsidR="001417A3">
        <w:t>;</w:t>
      </w:r>
      <w:r w:rsidR="00B6004E">
        <w:fldChar w:fldCharType="begin">
          <w:fldData xml:space="preserve">PFJlZm1hbj48Q2l0ZT48QXV0aG9yPldlaW5iZXJnZXI8L0F1dGhvcj48WWVhcj4yMDEwPC9ZZWFy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</w:fldData>
        </w:fldChar>
      </w:r>
      <w:r w:rsidR="00B6004E">
        <w:instrText xml:space="preserve"> ADDIN REFMGR.CITE </w:instrText>
      </w:r>
      <w:r w:rsidR="00B6004E">
        <w:fldChar w:fldCharType="begin">
          <w:fldData xml:space="preserve">PFJlZm1hbj48Q2l0ZT48QXV0aG9yPldlaW5iZXJnZXI8L0F1dGhvcj48WWVhcj4yMDEwPC9ZZWFy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</w:fldData>
        </w:fldChar>
      </w:r>
      <w:r w:rsidR="00B6004E">
        <w:instrText xml:space="preserve"> ADDIN EN.CITE.DATA </w:instrText>
      </w:r>
      <w:r w:rsidR="00B6004E">
        <w:fldChar w:fldCharType="end"/>
      </w:r>
      <w:r w:rsidR="00B6004E">
        <w:fldChar w:fldCharType="separate"/>
      </w:r>
      <w:r w:rsidR="00B6004E" w:rsidRPr="00D57942">
        <w:rPr>
          <w:noProof/>
          <w:vertAlign w:val="superscript"/>
        </w:rPr>
        <w:t>23</w:t>
      </w:r>
      <w:r w:rsidR="00B6004E">
        <w:fldChar w:fldCharType="end"/>
      </w:r>
      <w:r w:rsidR="001953E9">
        <w:t xml:space="preserve"> this is </w:t>
      </w:r>
      <w:r w:rsidR="007A447B">
        <w:t>curr</w:t>
      </w:r>
      <w:r w:rsidR="00AB4DC3">
        <w:t>ent</w:t>
      </w:r>
      <w:r w:rsidR="007A447B">
        <w:t>l</w:t>
      </w:r>
      <w:r w:rsidR="00AB4DC3">
        <w:t>y</w:t>
      </w:r>
      <w:r w:rsidR="001953E9">
        <w:t xml:space="preserve"> being assessed in our dataset.</w:t>
      </w:r>
    </w:p>
    <w:p w14:paraId="7C05F79F" w14:textId="67BEB246" w:rsidR="005674A8" w:rsidRDefault="009568B3" w:rsidP="00677355">
      <w:pPr>
        <w:spacing w:line="360" w:lineRule="auto"/>
      </w:pPr>
      <w:r w:rsidRPr="009568B3">
        <w:t xml:space="preserve"> </w:t>
      </w:r>
      <w:r>
        <w:t xml:space="preserve">In the UK, the maternal immunisation programme against pertussis began in </w:t>
      </w:r>
      <w:r w:rsidR="00397475">
        <w:t xml:space="preserve">October </w:t>
      </w:r>
      <w:r>
        <w:t>201</w:t>
      </w:r>
      <w:r w:rsidR="00397475">
        <w:t>2</w:t>
      </w:r>
      <w:r>
        <w:t xml:space="preserve"> and </w:t>
      </w:r>
      <w:r w:rsidR="001977C7">
        <w:t>was associated with</w:t>
      </w:r>
      <w:r>
        <w:t xml:space="preserve"> lower serotype-specific pneumococcal antibody responses after primary immunisation in infants whose mothers were vaccinated antenatally</w:t>
      </w:r>
      <w:r w:rsidR="0080485E">
        <w:t>.</w:t>
      </w:r>
      <w:r w:rsidR="00B6004E">
        <w:fldChar w:fldCharType="begin">
          <w:fldData xml:space="preserve">PFJlZm1hbj48Q2l0ZT48QXV0aG9yPkxhZGhhbmk8L0F1dGhvcj48WWVhcj4yMDE1PC9ZZWFyPjxS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=
</w:fldData>
        </w:fldChar>
      </w:r>
      <w:r w:rsidR="00B6004E">
        <w:instrText xml:space="preserve"> ADDIN REFMGR.CITE </w:instrText>
      </w:r>
      <w:r w:rsidR="00B6004E">
        <w:fldChar w:fldCharType="begin">
          <w:fldData xml:space="preserve">PFJlZm1hbj48Q2l0ZT48QXV0aG9yPkxhZGhhbmk8L0F1dGhvcj48WWVhcj4yMDE1PC9ZZWFyPjxS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24</w:t>
      </w:r>
      <w:r w:rsidR="00B6004E">
        <w:fldChar w:fldCharType="end"/>
      </w:r>
      <w:r>
        <w:t xml:space="preserve"> This could potentially affect the protection afforded for some PCV13 serotypes, but does not explain the </w:t>
      </w:r>
      <w:r w:rsidR="001977C7">
        <w:t xml:space="preserve">recent </w:t>
      </w:r>
      <w:r>
        <w:t>increase in</w:t>
      </w:r>
      <w:r w:rsidR="00990963">
        <w:t xml:space="preserve"> </w:t>
      </w:r>
      <w:r>
        <w:t xml:space="preserve">non-PCV13 </w:t>
      </w:r>
      <w:r w:rsidR="00990963">
        <w:t>IPD</w:t>
      </w:r>
      <w:r>
        <w:t>.</w:t>
      </w:r>
      <w:r w:rsidR="000A7608">
        <w:t xml:space="preserve"> Among</w:t>
      </w:r>
      <w:r>
        <w:t xml:space="preserve"> the PCV13 serotypes</w:t>
      </w:r>
      <w:r w:rsidR="000A7608">
        <w:t xml:space="preserve">, </w:t>
      </w:r>
      <w:r w:rsidR="00B9427E">
        <w:t>v</w:t>
      </w:r>
      <w:r w:rsidR="000E6B52">
        <w:t xml:space="preserve">accine effectiveness estimate for </w:t>
      </w:r>
      <w:r w:rsidR="002C72BD">
        <w:t>19A</w:t>
      </w:r>
      <w:r w:rsidR="00F639F5">
        <w:t xml:space="preserve"> (67%;</w:t>
      </w:r>
      <w:r w:rsidR="005D7AEA">
        <w:t xml:space="preserve"> 95% CI</w:t>
      </w:r>
      <w:r w:rsidR="00F639F5">
        <w:t>,</w:t>
      </w:r>
      <w:r w:rsidR="005D7AEA">
        <w:t xml:space="preserve"> 33</w:t>
      </w:r>
      <w:r w:rsidR="00F639F5">
        <w:t xml:space="preserve"> to </w:t>
      </w:r>
      <w:r w:rsidR="005D7AEA">
        <w:t>84%)</w:t>
      </w:r>
      <w:r w:rsidR="002C72BD">
        <w:t xml:space="preserve"> </w:t>
      </w:r>
      <w:r w:rsidR="005D7AEA">
        <w:t>i</w:t>
      </w:r>
      <w:r w:rsidR="002C72BD">
        <w:t xml:space="preserve">s lower than for other serotypes </w:t>
      </w:r>
      <w:r w:rsidR="00B9427E">
        <w:t>and non</w:t>
      </w:r>
      <w:r w:rsidR="001428B0">
        <w:t>-</w:t>
      </w:r>
      <w:r w:rsidR="00B9427E">
        <w:t>significant for serotype 3 (26%</w:t>
      </w:r>
      <w:r w:rsidR="00F639F5">
        <w:t>;</w:t>
      </w:r>
      <w:r w:rsidR="00B9427E">
        <w:t xml:space="preserve"> -69 to 68%)</w:t>
      </w:r>
      <w:r w:rsidR="000A7608">
        <w:t>;</w:t>
      </w:r>
      <w:r w:rsidR="00B6004E">
        <w:fldChar w:fldCharType="begin">
          <w:fldData xml:space="preserve">PFJlZm1hbj48Q2l0ZT48QXV0aG9yPkFuZHJld3M8L0F1dGhvcj48WWVhcj4yMDE0PC9ZZWFyPjxS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</w:fldData>
        </w:fldChar>
      </w:r>
      <w:r w:rsidR="00B6004E">
        <w:instrText xml:space="preserve"> ADDIN REFMGR.CITE </w:instrText>
      </w:r>
      <w:r w:rsidR="00B6004E">
        <w:fldChar w:fldCharType="begin">
          <w:fldData xml:space="preserve">PFJlZm1hbj48Q2l0ZT48QXV0aG9yPkFuZHJld3M8L0F1dGhvcj48WWVhcj4yMDE0PC9ZZWFyPjxS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2</w:t>
      </w:r>
      <w:r w:rsidR="00B6004E">
        <w:fldChar w:fldCharType="end"/>
      </w:r>
      <w:r w:rsidR="002D498F">
        <w:t xml:space="preserve"> </w:t>
      </w:r>
      <w:r w:rsidR="000E6B52">
        <w:t>the</w:t>
      </w:r>
      <w:r w:rsidR="000A7608">
        <w:t>se two serotypes</w:t>
      </w:r>
      <w:r w:rsidR="00744285">
        <w:t xml:space="preserve"> </w:t>
      </w:r>
      <w:r w:rsidR="002D498F">
        <w:t>a</w:t>
      </w:r>
      <w:r w:rsidR="00D95006">
        <w:t>re</w:t>
      </w:r>
      <w:r w:rsidR="001977C7">
        <w:t xml:space="preserve"> also</w:t>
      </w:r>
      <w:r w:rsidR="00D95006">
        <w:t xml:space="preserve"> </w:t>
      </w:r>
      <w:r w:rsidR="00712FCF">
        <w:t xml:space="preserve">the </w:t>
      </w:r>
      <w:r w:rsidR="009A1CA1">
        <w:t>most prevalent causes of vaccine failure in children</w:t>
      </w:r>
      <w:r w:rsidR="004C4D7F">
        <w:t>.</w:t>
      </w:r>
      <w:r w:rsidR="00B6004E">
        <w:fldChar w:fldCharType="begin">
          <w:fldData xml:space="preserve">PFJlZm1hbj48Q2l0ZT48QXV0aG9yPk9saWdidTwvQXV0aG9yPjxZZWFyPjIwMTY8L1llYXI+PFJl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</w:fldData>
        </w:fldChar>
      </w:r>
      <w:r w:rsidR="00B6004E">
        <w:instrText xml:space="preserve"> ADDIN REFMGR.CITE </w:instrText>
      </w:r>
      <w:r w:rsidR="00B6004E">
        <w:fldChar w:fldCharType="begin">
          <w:fldData xml:space="preserve">PFJlZm1hbj48Q2l0ZT48QXV0aG9yPk9saWdidTwvQXV0aG9yPjxZZWFyPjIwMTY8L1llYXI+PFJl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</w:fldData>
        </w:fldChar>
      </w:r>
      <w:r w:rsidR="00B6004E">
        <w:instrText xml:space="preserve"> ADDIN EN.CITE.DATA </w:instrText>
      </w:r>
      <w:r w:rsidR="00B6004E">
        <w:fldChar w:fldCharType="end"/>
      </w:r>
      <w:r w:rsidR="00B6004E">
        <w:fldChar w:fldCharType="separate"/>
      </w:r>
      <w:r w:rsidR="00B6004E" w:rsidRPr="00D57942">
        <w:rPr>
          <w:noProof/>
          <w:vertAlign w:val="superscript"/>
        </w:rPr>
        <w:t>25</w:t>
      </w:r>
      <w:r w:rsidR="00B6004E">
        <w:fldChar w:fldCharType="end"/>
      </w:r>
      <w:r w:rsidR="008C02E8">
        <w:t xml:space="preserve"> </w:t>
      </w:r>
      <w:r w:rsidR="00744285">
        <w:t>The fluctuating incidence of serotype 3 IPD throughout the surveillance period adds to the concerns that the vaccine does not provide any direct or indirect protection against this serotype.</w:t>
      </w:r>
      <w:r w:rsidR="00B6004E">
        <w:fldChar w:fldCharType="begin">
          <w:fldData xml:space="preserve">PFJlZm1hbj48Q2l0ZT48QXV0aG9yPldhaWdodDwvQXV0aG9yPjxZZWFyPjIwMTU8L1llYXI+PFJl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</w:fldData>
        </w:fldChar>
      </w:r>
      <w:r w:rsidR="00B6004E">
        <w:instrText xml:space="preserve"> ADDIN REFMGR.CITE </w:instrText>
      </w:r>
      <w:r w:rsidR="00B6004E">
        <w:fldChar w:fldCharType="begin">
          <w:fldData xml:space="preserve">PFJlZm1hbj48Q2l0ZT48QXV0aG9yPldhaWdodDwvQXV0aG9yPjxZZWFyPjIwMTU8L1llYXI+PFJl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</w:fldData>
        </w:fldChar>
      </w:r>
      <w:r w:rsidR="00B6004E">
        <w:instrText xml:space="preserve"> ADDIN EN.CITE.DATA </w:instrText>
      </w:r>
      <w:r w:rsidR="00B6004E">
        <w:fldChar w:fldCharType="end"/>
      </w:r>
      <w:r w:rsidR="00B6004E">
        <w:fldChar w:fldCharType="separate"/>
      </w:r>
      <w:r w:rsidR="00B6004E" w:rsidRPr="00D57942">
        <w:rPr>
          <w:noProof/>
          <w:vertAlign w:val="superscript"/>
        </w:rPr>
        <w:t>6,26</w:t>
      </w:r>
      <w:r w:rsidR="00B6004E">
        <w:fldChar w:fldCharType="end"/>
      </w:r>
      <w:r w:rsidR="00712FCF">
        <w:t xml:space="preserve"> </w:t>
      </w:r>
      <w:r w:rsidR="00A246AE">
        <w:t xml:space="preserve">On the other hand, </w:t>
      </w:r>
      <w:r w:rsidR="00D905A4">
        <w:t xml:space="preserve">serotype 19A </w:t>
      </w:r>
      <w:r w:rsidR="00B64385">
        <w:t xml:space="preserve">IPD </w:t>
      </w:r>
      <w:r w:rsidR="00D905A4">
        <w:t xml:space="preserve">cases </w:t>
      </w:r>
      <w:r w:rsidR="00EA6E3B">
        <w:t>declined rapidly across all age-</w:t>
      </w:r>
      <w:r w:rsidR="00D905A4">
        <w:t>groups after PCV13 introduction</w:t>
      </w:r>
      <w:r w:rsidR="000E09A3">
        <w:t>,</w:t>
      </w:r>
      <w:r w:rsidR="001C2876">
        <w:fldChar w:fldCharType="begin">
          <w:fldData xml:space="preserve">PEVuZE5vdGU+PENpdGU+PEF1dGhvcj5XYWlnaHQ8L0F1dGhvcj48WWVhcj4yMDE1PC9ZZWFyPjxS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</w:fldData>
        </w:fldChar>
      </w:r>
      <w:r w:rsidR="00CA1BCE">
        <w:instrText xml:space="preserve"> ADDIN EN.CITE </w:instrText>
      </w:r>
      <w:r w:rsidR="00CA1BCE">
        <w:fldChar w:fldCharType="begin">
          <w:fldData xml:space="preserve">PEVuZE5vdGU+PENpdGU+PEF1dGhvcj5XYWlnaHQ8L0F1dGhvcj48WWVhcj4yMDE1PC9ZZWFyPjxS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</w:fldData>
        </w:fldChar>
      </w:r>
      <w:r w:rsidR="00CA1BCE">
        <w:instrText xml:space="preserve"> ADDIN EN.CITE.DATA </w:instrText>
      </w:r>
      <w:r w:rsidR="00CA1BCE">
        <w:fldChar w:fldCharType="end"/>
      </w:r>
      <w:r w:rsidR="001C2876">
        <w:fldChar w:fldCharType="separate"/>
      </w:r>
      <w:r w:rsidR="00CA1BCE" w:rsidRPr="00CA1BCE">
        <w:rPr>
          <w:noProof/>
          <w:vertAlign w:val="superscript"/>
        </w:rPr>
        <w:t>5</w:t>
      </w:r>
      <w:r w:rsidR="001C2876">
        <w:fldChar w:fldCharType="end"/>
      </w:r>
      <w:r w:rsidR="0087105D">
        <w:t xml:space="preserve"> but </w:t>
      </w:r>
      <w:r>
        <w:t>since 2013/14</w:t>
      </w:r>
      <w:r w:rsidR="00DC4C34">
        <w:t>,</w:t>
      </w:r>
      <w:r>
        <w:t xml:space="preserve"> there has been a small </w:t>
      </w:r>
      <w:r w:rsidR="0087105D">
        <w:t>increase</w:t>
      </w:r>
      <w:r w:rsidR="00990C34">
        <w:t>,</w:t>
      </w:r>
      <w:r w:rsidR="0087105D">
        <w:t xml:space="preserve"> </w:t>
      </w:r>
      <w:r>
        <w:t xml:space="preserve">particularly </w:t>
      </w:r>
      <w:r w:rsidR="0087105D">
        <w:t xml:space="preserve">among </w:t>
      </w:r>
      <w:r w:rsidR="00EA6E3B">
        <w:t>≥</w:t>
      </w:r>
      <w:r w:rsidR="0087105D">
        <w:t>65 year-olds</w:t>
      </w:r>
      <w:r w:rsidR="001A6D8F">
        <w:t>, ind</w:t>
      </w:r>
      <w:r w:rsidR="00EA6E3B">
        <w:t xml:space="preserve">icating that this serotype </w:t>
      </w:r>
      <w:r w:rsidR="001A6D8F">
        <w:t>continues to circulate</w:t>
      </w:r>
      <w:r w:rsidR="00EA6E3B">
        <w:t xml:space="preserve"> </w:t>
      </w:r>
      <w:r w:rsidR="001A6D8F">
        <w:t xml:space="preserve">six </w:t>
      </w:r>
      <w:r w:rsidR="00063869">
        <w:t>years after PCV13 introduction, as suggested by recent nasopharyngeal carriage stud</w:t>
      </w:r>
      <w:r w:rsidR="00DC4C34">
        <w:t>ies</w:t>
      </w:r>
      <w:r w:rsidR="00397475">
        <w:t xml:space="preserve"> </w:t>
      </w:r>
      <w:r w:rsidR="00063869">
        <w:t>in PCV13-immun</w:t>
      </w:r>
      <w:r w:rsidR="00397475">
        <w:t xml:space="preserve">ised </w:t>
      </w:r>
      <w:r w:rsidR="00063869">
        <w:t>children</w:t>
      </w:r>
      <w:r w:rsidR="00F057E9">
        <w:t>.</w:t>
      </w:r>
      <w:r w:rsidR="00B6004E">
        <w:fldChar w:fldCharType="begin">
          <w:fldData xml:space="preserve">PFJlZm1hbj48Q2l0ZT48QXV0aG9yPkRhZ2FuPC9BdXRob3I+PFllYXI+MjAxNzwvWWVhcj48UmVj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</w:fldData>
        </w:fldChar>
      </w:r>
      <w:r w:rsidR="00B6004E">
        <w:instrText xml:space="preserve"> ADDIN REFMGR.CITE </w:instrText>
      </w:r>
      <w:r w:rsidR="00B6004E">
        <w:fldChar w:fldCharType="begin">
          <w:fldData xml:space="preserve">PFJlZm1hbj48Q2l0ZT48QXV0aG9yPkRhZ2FuPC9BdXRob3I+PFllYXI+MjAxNzwvWWVhcj48UmVj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</w:fldData>
        </w:fldChar>
      </w:r>
      <w:r w:rsidR="00B6004E">
        <w:instrText xml:space="preserve"> ADDIN EN.CITE.DATA </w:instrText>
      </w:r>
      <w:r w:rsidR="00B6004E">
        <w:fldChar w:fldCharType="end"/>
      </w:r>
      <w:r w:rsidR="00B6004E">
        <w:fldChar w:fldCharType="separate"/>
      </w:r>
      <w:r w:rsidR="00B6004E" w:rsidRPr="00D57942">
        <w:rPr>
          <w:noProof/>
          <w:vertAlign w:val="superscript"/>
        </w:rPr>
        <w:t>27</w:t>
      </w:r>
      <w:r w:rsidR="00B6004E">
        <w:fldChar w:fldCharType="end"/>
      </w:r>
      <w:r w:rsidR="00063869">
        <w:t xml:space="preserve"> </w:t>
      </w:r>
      <w:r w:rsidR="00397475">
        <w:t>An additional infant priming dose</w:t>
      </w:r>
      <w:r w:rsidR="00105888">
        <w:t xml:space="preserve"> </w:t>
      </w:r>
      <w:r w:rsidR="00F5299C">
        <w:t xml:space="preserve">may </w:t>
      </w:r>
      <w:r w:rsidR="00397475">
        <w:t>improve protection against PCV13-type IPD but</w:t>
      </w:r>
      <w:r w:rsidR="00105888">
        <w:t>,</w:t>
      </w:r>
      <w:r w:rsidR="00397475">
        <w:t xml:space="preserve"> currently</w:t>
      </w:r>
      <w:r w:rsidR="00105888">
        <w:t>,</w:t>
      </w:r>
      <w:r w:rsidR="00397475">
        <w:t xml:space="preserve"> the small number of cases nationally would not favour such a recommendation. </w:t>
      </w:r>
      <w:r w:rsidR="00F5299C">
        <w:t>In the US</w:t>
      </w:r>
      <w:r w:rsidR="00DD4B54">
        <w:t>, where a three-</w:t>
      </w:r>
      <w:r w:rsidR="00F5299C">
        <w:t>dose in</w:t>
      </w:r>
      <w:r w:rsidR="003D5393">
        <w:t>fant priming schedule is used</w:t>
      </w:r>
      <w:r w:rsidR="00F5299C">
        <w:t>, PCV13</w:t>
      </w:r>
      <w:r w:rsidR="0000286F">
        <w:t>-type IPD incidence</w:t>
      </w:r>
      <w:r w:rsidR="00F5299C">
        <w:t xml:space="preserve"> </w:t>
      </w:r>
      <w:r w:rsidR="00DD4B54">
        <w:t xml:space="preserve">in &lt;5 year-olds </w:t>
      </w:r>
      <w:r w:rsidR="00F5299C">
        <w:t xml:space="preserve">has </w:t>
      </w:r>
      <w:r w:rsidR="003D5393">
        <w:t>not declined</w:t>
      </w:r>
      <w:r w:rsidR="00F5299C">
        <w:t xml:space="preserve"> since 2013.</w:t>
      </w:r>
      <w:r w:rsidR="00B6004E">
        <w:fldChar w:fldCharType="begin"/>
      </w:r>
      <w:r w:rsidR="00B6004E">
        <w:instrText xml:space="preserve"> ADDIN REFMGR.CITE &lt;Refman&gt;&lt;Cite&gt;&lt;Author&gt;Center for Disease Control and Prevention&lt;/Author&gt;&lt;Year&gt;2017&lt;/Year&gt;&lt;RecNum&gt;12576&lt;/RecNum&gt;&lt;IDText&gt;Pneumococcal Disease: Surveillance and Reporting&lt;/IDText&gt;&lt;MDL Ref_Type="Internet Communication"&gt;&lt;Ref_Type&gt;Internet Communication&lt;/Ref_Type&gt;&lt;Ref_ID&gt;12576&lt;/Ref_ID&gt;&lt;Title_Primary&gt;Pneumococcal Disease: Surveillance and Reporting&lt;/Title_Primary&gt;&lt;Authors_Primary&gt;Center for Disease Control and Prevention&lt;/Authors_Primary&gt;&lt;Date_Primary&gt;2017&lt;/Date_Primary&gt;&lt;Keywords&gt;Disease&lt;/Keywords&gt;&lt;Keywords&gt;trends&lt;/Keywords&gt;&lt;Reprint&gt;Not in File&lt;/Reprint&gt;&lt;Web_URL&gt;&lt;u&gt;https://www.cdc.gov/pneumococcal/surveillance.html&lt;/u&gt;&lt;/Web_URL&gt;&lt;ZZ_WorkformID&gt;35&lt;/ZZ_WorkformID&gt;&lt;/MDL&gt;&lt;/Cite&gt;&lt;/Refman&gt;</w:instrText>
      </w:r>
      <w:r w:rsidR="00B6004E">
        <w:fldChar w:fldCharType="separate"/>
      </w:r>
      <w:r w:rsidR="00B6004E" w:rsidRPr="00D57942">
        <w:rPr>
          <w:noProof/>
          <w:vertAlign w:val="superscript"/>
        </w:rPr>
        <w:t>22</w:t>
      </w:r>
      <w:r w:rsidR="00B6004E">
        <w:fldChar w:fldCharType="end"/>
      </w:r>
    </w:p>
    <w:p w14:paraId="0BF993C3" w14:textId="77012CD5" w:rsidR="0087105D" w:rsidRDefault="0087105D" w:rsidP="00677355">
      <w:pPr>
        <w:spacing w:line="360" w:lineRule="auto"/>
        <w:rPr>
          <w:bCs/>
        </w:rPr>
      </w:pPr>
      <w:r>
        <w:t>During the winter of 2014/15,</w:t>
      </w:r>
      <w:r w:rsidR="008A4CF6">
        <w:t xml:space="preserve"> when the </w:t>
      </w:r>
      <w:r w:rsidR="00AD05CC">
        <w:t xml:space="preserve">aggressive </w:t>
      </w:r>
      <w:r w:rsidR="008A4CF6">
        <w:t xml:space="preserve">increase in </w:t>
      </w:r>
      <w:r w:rsidR="00AD05CC">
        <w:t xml:space="preserve">non-PCV13 IPD </w:t>
      </w:r>
      <w:r w:rsidR="008A4CF6">
        <w:t>was first apparent,</w:t>
      </w:r>
      <w:r w:rsidR="00C46B9A">
        <w:t xml:space="preserve"> </w:t>
      </w:r>
      <w:r>
        <w:t xml:space="preserve">the UK experienced high influenza activity with poor protection offered by the influenza vaccine because of antigenic and genetic </w:t>
      </w:r>
      <w:r w:rsidRPr="00802A9E">
        <w:rPr>
          <w:bCs/>
        </w:rPr>
        <w:t>mismatch between circulating viruses and the vaccine strai</w:t>
      </w:r>
      <w:r w:rsidR="00016359">
        <w:rPr>
          <w:bCs/>
        </w:rPr>
        <w:t>n.</w:t>
      </w:r>
      <w:r w:rsidR="00B6004E">
        <w:rPr>
          <w:bCs/>
        </w:rPr>
        <w:fldChar w:fldCharType="begin">
          <w:fldData xml:space="preserve">PFJlZm1hbj48Q2l0ZT48QXV0aG9yPlBlYm9keTwvQXV0aG9yPjxZZWFyPjIwMTU8L1llYXI+PFJl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</w:fldData>
        </w:fldChar>
      </w:r>
      <w:r w:rsidR="00B6004E">
        <w:rPr>
          <w:bCs/>
        </w:rPr>
        <w:instrText xml:space="preserve"> ADDIN REFMGR.CITE </w:instrText>
      </w:r>
      <w:r w:rsidR="00B6004E">
        <w:rPr>
          <w:bCs/>
        </w:rPr>
        <w:fldChar w:fldCharType="begin">
          <w:fldData xml:space="preserve">PFJlZm1hbj48Q2l0ZT48QXV0aG9yPlBlYm9keTwvQXV0aG9yPjxZZWFyPjIwMTU8L1llYXI+PFJl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</w:fldData>
        </w:fldChar>
      </w:r>
      <w:r w:rsidR="00B6004E">
        <w:rPr>
          <w:bCs/>
        </w:rPr>
        <w:instrText xml:space="preserve"> ADDIN EN.CITE.DATA </w:instrText>
      </w:r>
      <w:r w:rsidR="00B6004E">
        <w:rPr>
          <w:bCs/>
        </w:rPr>
      </w:r>
      <w:r w:rsidR="00B6004E">
        <w:rPr>
          <w:bCs/>
        </w:rPr>
        <w:fldChar w:fldCharType="end"/>
      </w:r>
      <w:r w:rsidR="00B6004E">
        <w:rPr>
          <w:bCs/>
        </w:rPr>
      </w:r>
      <w:r w:rsidR="00B6004E">
        <w:rPr>
          <w:bCs/>
        </w:rPr>
        <w:fldChar w:fldCharType="separate"/>
      </w:r>
      <w:r w:rsidR="00B6004E" w:rsidRPr="00D57942">
        <w:rPr>
          <w:bCs/>
          <w:noProof/>
          <w:vertAlign w:val="superscript"/>
        </w:rPr>
        <w:t>28</w:t>
      </w:r>
      <w:r w:rsidR="00B6004E">
        <w:rPr>
          <w:bCs/>
        </w:rPr>
        <w:fldChar w:fldCharType="end"/>
      </w:r>
      <w:r>
        <w:rPr>
          <w:bCs/>
        </w:rPr>
        <w:t xml:space="preserve"> In 2013/14, too, the UK initiated the live attenuated influenza virus (LAIV) vaccination programme for young children. </w:t>
      </w:r>
      <w:r w:rsidR="00764A8B">
        <w:rPr>
          <w:bCs/>
        </w:rPr>
        <w:t>Both these factors could have led to an alteration in the nasopharyngeal microbiome</w:t>
      </w:r>
      <w:r w:rsidR="00016359">
        <w:rPr>
          <w:bCs/>
        </w:rPr>
        <w:t>,</w:t>
      </w:r>
      <w:r w:rsidR="00B6004E">
        <w:rPr>
          <w:bCs/>
        </w:rPr>
        <w:fldChar w:fldCharType="begin">
          <w:fldData xml:space="preserve">PFJlZm1hbj48Q2l0ZT48QXV0aG9yPlRob3JzPC9BdXRob3I+PFllYXI+MjAxNjwvWWVhcj48UmVj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=
</w:fldData>
        </w:fldChar>
      </w:r>
      <w:r w:rsidR="00B6004E">
        <w:rPr>
          <w:bCs/>
        </w:rPr>
        <w:instrText xml:space="preserve"> ADDIN REFMGR.CITE </w:instrText>
      </w:r>
      <w:r w:rsidR="00B6004E">
        <w:rPr>
          <w:bCs/>
        </w:rPr>
        <w:fldChar w:fldCharType="begin">
          <w:fldData xml:space="preserve">PFJlZm1hbj48Q2l0ZT48QXV0aG9yPlRob3JzPC9BdXRob3I+PFllYXI+MjAxNjwvWWVhcj48UmVj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=
</w:fldData>
        </w:fldChar>
      </w:r>
      <w:r w:rsidR="00B6004E">
        <w:rPr>
          <w:bCs/>
        </w:rPr>
        <w:instrText xml:space="preserve"> ADDIN EN.CITE.DATA </w:instrText>
      </w:r>
      <w:r w:rsidR="00B6004E">
        <w:rPr>
          <w:bCs/>
        </w:rPr>
      </w:r>
      <w:r w:rsidR="00B6004E">
        <w:rPr>
          <w:bCs/>
        </w:rPr>
        <w:fldChar w:fldCharType="end"/>
      </w:r>
      <w:r w:rsidR="00B6004E">
        <w:rPr>
          <w:bCs/>
        </w:rPr>
      </w:r>
      <w:r w:rsidR="00B6004E">
        <w:rPr>
          <w:bCs/>
        </w:rPr>
        <w:fldChar w:fldCharType="separate"/>
      </w:r>
      <w:r w:rsidR="00B6004E" w:rsidRPr="00D57942">
        <w:rPr>
          <w:bCs/>
          <w:noProof/>
          <w:vertAlign w:val="superscript"/>
        </w:rPr>
        <w:t>29</w:t>
      </w:r>
      <w:r w:rsidR="00B6004E">
        <w:rPr>
          <w:bCs/>
        </w:rPr>
        <w:fldChar w:fldCharType="end"/>
      </w:r>
      <w:r>
        <w:rPr>
          <w:bCs/>
        </w:rPr>
        <w:t xml:space="preserve"> potentially altering the </w:t>
      </w:r>
      <w:r w:rsidR="00ED5898">
        <w:rPr>
          <w:bCs/>
        </w:rPr>
        <w:t xml:space="preserve">pneumococcal </w:t>
      </w:r>
      <w:r>
        <w:rPr>
          <w:bCs/>
        </w:rPr>
        <w:t>serotype profile in carriage and</w:t>
      </w:r>
      <w:r w:rsidR="00031D74">
        <w:rPr>
          <w:bCs/>
        </w:rPr>
        <w:t xml:space="preserve"> thus</w:t>
      </w:r>
      <w:r>
        <w:rPr>
          <w:bCs/>
        </w:rPr>
        <w:t xml:space="preserve"> disease</w:t>
      </w:r>
      <w:r w:rsidR="00031D74">
        <w:rPr>
          <w:bCs/>
        </w:rPr>
        <w:t>.</w:t>
      </w:r>
      <w:r>
        <w:rPr>
          <w:bCs/>
        </w:rPr>
        <w:t xml:space="preserve"> </w:t>
      </w:r>
      <w:r w:rsidR="00031D74">
        <w:rPr>
          <w:bCs/>
        </w:rPr>
        <w:t>I</w:t>
      </w:r>
      <w:r>
        <w:rPr>
          <w:bCs/>
        </w:rPr>
        <w:t>t is difficult to speculate why this would only affect certain serotypes</w:t>
      </w:r>
      <w:r w:rsidR="00031D74">
        <w:rPr>
          <w:bCs/>
        </w:rPr>
        <w:t>,</w:t>
      </w:r>
      <w:r>
        <w:rPr>
          <w:bCs/>
        </w:rPr>
        <w:t xml:space="preserve"> unless these replacing serotypes, like the additional </w:t>
      </w:r>
      <w:r w:rsidR="00405D05">
        <w:rPr>
          <w:bCs/>
        </w:rPr>
        <w:t xml:space="preserve">three </w:t>
      </w:r>
      <w:r>
        <w:rPr>
          <w:bCs/>
        </w:rPr>
        <w:t>PCV10</w:t>
      </w:r>
      <w:r w:rsidR="003D09D9">
        <w:rPr>
          <w:bCs/>
        </w:rPr>
        <w:t xml:space="preserve"> serotypes</w:t>
      </w:r>
      <w:r>
        <w:rPr>
          <w:bCs/>
        </w:rPr>
        <w:t>, had a predilection towards respiratory disease and were</w:t>
      </w:r>
      <w:r w:rsidR="00ED5898">
        <w:rPr>
          <w:bCs/>
        </w:rPr>
        <w:t>,</w:t>
      </w:r>
      <w:r>
        <w:rPr>
          <w:bCs/>
        </w:rPr>
        <w:t xml:space="preserve"> therefore</w:t>
      </w:r>
      <w:r w:rsidR="00ED5898">
        <w:rPr>
          <w:bCs/>
        </w:rPr>
        <w:t>,</w:t>
      </w:r>
      <w:r>
        <w:rPr>
          <w:bCs/>
        </w:rPr>
        <w:t xml:space="preserve"> preferentially affected by interactions with influenza. </w:t>
      </w:r>
    </w:p>
    <w:p w14:paraId="62E2BFE5" w14:textId="1E97D275" w:rsidR="00A13FFA" w:rsidRDefault="00AD05CC" w:rsidP="00764FAF">
      <w:pPr>
        <w:spacing w:line="360" w:lineRule="auto"/>
        <w:rPr>
          <w:bCs/>
        </w:rPr>
      </w:pPr>
      <w:r w:rsidRPr="00764FAF">
        <w:rPr>
          <w:bCs/>
        </w:rPr>
        <w:t xml:space="preserve">In the UK, a PPV23 immunisation programme has been in place for 65 year-olds and at-risk individuals aged </w:t>
      </w:r>
      <w:r w:rsidRPr="00764FAF">
        <w:t>≥2 years since 2003</w:t>
      </w:r>
      <w:r w:rsidR="00764FAF" w:rsidRPr="00764FAF">
        <w:rPr>
          <w:bCs/>
        </w:rPr>
        <w:t xml:space="preserve">. </w:t>
      </w:r>
      <w:r w:rsidR="00A13FFA" w:rsidRPr="00764FAF">
        <w:t>Despite providing short-term individual protection against IPD, PPV23 gi</w:t>
      </w:r>
      <w:r w:rsidR="00764FAF" w:rsidRPr="00764FAF">
        <w:t xml:space="preserve">ven to &gt;70% of ≥65 year-olds has not had any impact on disease incidence </w:t>
      </w:r>
      <w:r w:rsidR="00AA397F">
        <w:t>in the vaccine-eligible age-group</w:t>
      </w:r>
      <w:r w:rsidR="00764FAF" w:rsidRPr="00764FAF">
        <w:t>; indeed,</w:t>
      </w:r>
      <w:r w:rsidR="00A13FFA" w:rsidRPr="00764FAF">
        <w:t xml:space="preserve"> IPD due to many of the additional PPV23 serotypes increase</w:t>
      </w:r>
      <w:r w:rsidR="00AA397F">
        <w:t>d</w:t>
      </w:r>
      <w:r w:rsidR="00A13FFA" w:rsidRPr="00764FAF">
        <w:t xml:space="preserve"> after </w:t>
      </w:r>
      <w:r w:rsidR="00764FAF" w:rsidRPr="00764FAF">
        <w:t xml:space="preserve">both </w:t>
      </w:r>
      <w:r w:rsidR="00A13FFA" w:rsidRPr="00764FAF">
        <w:t xml:space="preserve">PCV7 </w:t>
      </w:r>
      <w:r w:rsidR="00764FAF" w:rsidRPr="00764FAF">
        <w:t xml:space="preserve">and PCV13 </w:t>
      </w:r>
      <w:r w:rsidR="00A13FFA" w:rsidRPr="00764FAF">
        <w:t>implementation in the childhood programme</w:t>
      </w:r>
      <w:r w:rsidR="00CF520F">
        <w:t xml:space="preserve">, despite </w:t>
      </w:r>
      <w:r w:rsidR="00AA397F">
        <w:t xml:space="preserve">elderly </w:t>
      </w:r>
      <w:r w:rsidR="00CF520F">
        <w:t xml:space="preserve">PPV23 </w:t>
      </w:r>
      <w:r w:rsidR="00AA397F">
        <w:t xml:space="preserve">vaccine </w:t>
      </w:r>
      <w:r w:rsidR="00CF520F">
        <w:t xml:space="preserve">coverage remaining </w:t>
      </w:r>
      <w:r w:rsidR="00AA397F">
        <w:t>co</w:t>
      </w:r>
      <w:r w:rsidR="00CF520F">
        <w:t>nstant</w:t>
      </w:r>
      <w:r w:rsidR="00AA397F">
        <w:t xml:space="preserve"> in recent years</w:t>
      </w:r>
      <w:r w:rsidR="00A13FFA" w:rsidRPr="00764FAF">
        <w:t>.</w:t>
      </w:r>
      <w:r w:rsidR="00A13FFA" w:rsidRPr="00764FAF">
        <w:fldChar w:fldCharType="begin"/>
      </w:r>
      <w:r w:rsidR="00A13FFA" w:rsidRPr="00764FAF">
        <w:instrText xml:space="preserve"> ADDIN REFMGR.CITE &lt;Refman&gt;&lt;Cite&gt;&lt;Author&gt;Andrews&lt;/Author&gt;&lt;Year&gt;2012&lt;/Year&gt;&lt;RecNum&gt;6662&lt;/RecNum&gt;&lt;IDText&gt;Impact and effectiveness of 23-valent pneumococcal polysaccharide vaccine against invasive pneumococcal disease in the elderly in England and Wales&lt;/IDText&gt;&lt;MDL Ref_Type="Journal"&gt;&lt;Ref_Type&gt;Journal&lt;/Ref_Type&gt;&lt;Ref_ID&gt;6662&lt;/Ref_ID&gt;&lt;Title_Primary&gt;Impact and effectiveness of 23-valent pneumococcal polysaccharide vaccine against invasive pneumococcal disease in the elderly in England and Wales&lt;/Title_Primary&gt;&lt;Authors_Primary&gt;Andrews,N.J.&lt;/Authors_Primary&gt;&lt;Authors_Primary&gt;Waight,P.A.&lt;/Authors_Primary&gt;&lt;Authors_Primary&gt;George,R.C.&lt;/Authors_Primary&gt;&lt;Authors_Primary&gt;Slack,M.P.&lt;/Authors_Primary&gt;&lt;Authors_Primary&gt;Miller,E.&lt;/Authors_Primary&gt;&lt;Date_Primary&gt;2012/11/6&lt;/Date_Primary&gt;&lt;Keywords&gt;Case-Control Studies&lt;/Keywords&gt;&lt;Keywords&gt;Disease&lt;/Keywords&gt;&lt;Keywords&gt;economics&lt;/Keywords&gt;&lt;Keywords&gt;England&lt;/Keywords&gt;&lt;Keywords&gt;Health&lt;/Keywords&gt;&lt;Keywords&gt;history&lt;/Keywords&gt;&lt;Keywords&gt;Immunity&lt;/Keywords&gt;&lt;Keywords&gt;Incidence&lt;/Keywords&gt;&lt;Keywords&gt;London&lt;/Keywords&gt;&lt;Keywords&gt;Risk&lt;/Keywords&gt;&lt;Keywords&gt;Time&lt;/Keywords&gt;&lt;Keywords&gt;Vaccination&lt;/Keywords&gt;&lt;Keywords&gt;Wales&lt;/Keywords&gt;&lt;Reprint&gt;Not in File&lt;/Reprint&gt;&lt;Start_Page&gt;6802&lt;/Start_Page&gt;&lt;End_Page&gt;6808&lt;/End_Page&gt;&lt;Periodical&gt;Vaccine&lt;/Periodical&gt;&lt;Volume&gt;30&lt;/Volume&gt;&lt;Issue&gt;48&lt;/Issue&gt;&lt;Misc_3&gt;S0264-410X(12)01329-1 [pii];10.1016/j.vaccine.2012.09.019 [doi]&lt;/Misc_3&gt;&lt;Address&gt;Statistics, Modelling and Economics Department, Health Protection Services, Health Protection Agency, London, United Kingdom. Electronic address: nick.andrews@hpa.org.uk&lt;/Address&gt;&lt;Web_URL&gt;PM:23000122&lt;/Web_URL&gt;&lt;ZZ_JournalStdAbbrev&gt;&lt;f name="System"&gt;Vaccine&lt;/f&gt;&lt;/ZZ_JournalStdAbbrev&gt;&lt;ZZ_WorkformID&gt;1&lt;/ZZ_WorkformID&gt;&lt;/MDL&gt;&lt;/Cite&gt;&lt;/Refman&gt;</w:instrText>
      </w:r>
      <w:r w:rsidR="00A13FFA" w:rsidRPr="00764FAF">
        <w:fldChar w:fldCharType="separate"/>
      </w:r>
      <w:r w:rsidR="00A13FFA" w:rsidRPr="00764FAF">
        <w:rPr>
          <w:noProof/>
          <w:vertAlign w:val="superscript"/>
        </w:rPr>
        <w:t>10</w:t>
      </w:r>
      <w:r w:rsidR="00A13FFA" w:rsidRPr="00764FAF">
        <w:fldChar w:fldCharType="end"/>
      </w:r>
      <w:r w:rsidR="0081195B">
        <w:t xml:space="preserve">. </w:t>
      </w:r>
    </w:p>
    <w:p w14:paraId="32B41344" w14:textId="41719471" w:rsidR="009C1F0A" w:rsidRDefault="00B55F72" w:rsidP="008E01F4">
      <w:pPr>
        <w:spacing w:line="360" w:lineRule="auto"/>
      </w:pPr>
      <w:r>
        <w:t xml:space="preserve">The decline in </w:t>
      </w:r>
      <w:r w:rsidR="0066632C">
        <w:t xml:space="preserve">IPD </w:t>
      </w:r>
      <w:r w:rsidR="00A1384A">
        <w:t xml:space="preserve">during the first four years </w:t>
      </w:r>
      <w:r w:rsidR="0066632C">
        <w:t xml:space="preserve">after PCV13 replaced PCV7 </w:t>
      </w:r>
      <w:r>
        <w:t>was comparable to that observed after PCV7 introduction</w:t>
      </w:r>
      <w:r w:rsidR="000C472A">
        <w:t>,</w:t>
      </w:r>
      <w:r w:rsidR="00B6004E">
        <w:fldChar w:fldCharType="begin"/>
      </w:r>
      <w:r w:rsidR="00B6004E">
        <w:instrText xml:space="preserve"> ADDIN REFMGR.CITE &lt;Refman&gt;&lt;Cite&gt;&lt;Author&gt;Waight&lt;/Author&gt;&lt;Year&gt;2015&lt;/Year&gt;&lt;RecNum&gt;10432&lt;/RecNum&gt;&lt;IDText&gt;Effect of the 13-valent pneumococcal conjugate vaccine on invasive pneumococcal disease in England and Wales 4 years after its introduction: an observational cohort study&lt;/IDText&gt;&lt;MDL Ref_Type="Journal"&gt;&lt;Ref_Type&gt;Journal&lt;/Ref_Type&gt;&lt;Ref_ID&gt;10432&lt;/Ref_ID&gt;&lt;Title_Primary&gt;Effect of the 13-valent pneumococcal conjugate vaccine on invasive pneumococcal disease in England and Wales 4 years after its introduction: an observational cohort study&lt;/Title_Primary&gt;&lt;Authors_Primary&gt;Waight,P.A.&lt;/Authors_Primary&gt;&lt;Authors_Primary&gt;Andrews,N.J.&lt;/Authors_Primary&gt;&lt;Authors_Primary&gt;Ladhani,N.J.&lt;/Authors_Primary&gt;&lt;Authors_Primary&gt;Sheppard,C.L.&lt;/Authors_Primary&gt;&lt;Authors_Primary&gt;Slack,M.P.&lt;/Authors_Primary&gt;&lt;Authors_Primary&gt;Miller,E.&lt;/Authors_Primary&gt;&lt;Date_Primary&gt;2015/6&lt;/Date_Primary&gt;&lt;Keywords&gt;Cohort Studies&lt;/Keywords&gt;&lt;Keywords&gt;Disease&lt;/Keywords&gt;&lt;Keywords&gt;England&lt;/Keywords&gt;&lt;Keywords&gt;Wales&lt;/Keywords&gt;&lt;Reprint&gt;Not in File&lt;/Reprint&gt;&lt;Start_Page&gt;535&lt;/Start_Page&gt;&lt;End_Page&gt;543&lt;/End_Page&gt;&lt;Periodical&gt;Lancet Infect.Dis.&lt;/Periodical&gt;&lt;Volume&gt;15&lt;/Volume&gt;&lt;Issue&gt;5&lt;/Issue&gt;&lt;Misc_3&gt;S1473-3099(15)00028-6 [pii];10.1016/S1473-3099(15)00028-6 [doi]&lt;/Misc_3&gt;&lt;Web_URL&gt;PM:2600882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6</w:t>
      </w:r>
      <w:r w:rsidR="00B6004E">
        <w:fldChar w:fldCharType="end"/>
      </w:r>
      <w:r w:rsidR="000C472A">
        <w:t xml:space="preserve"> but the subsequent increase since 2013/14 was unexpected</w:t>
      </w:r>
      <w:r w:rsidR="00F75873">
        <w:t>.</w:t>
      </w:r>
      <w:r w:rsidR="00A1384A">
        <w:t xml:space="preserve"> </w:t>
      </w:r>
      <w:r w:rsidR="004C2E19">
        <w:t>Th</w:t>
      </w:r>
      <w:r w:rsidR="0050773C">
        <w:t xml:space="preserve">is </w:t>
      </w:r>
      <w:r w:rsidR="004C2E19">
        <w:t xml:space="preserve">will have a negative impact on health economic modelling for </w:t>
      </w:r>
      <w:r w:rsidR="00C46B9A">
        <w:t>PCVs</w:t>
      </w:r>
      <w:r w:rsidR="004C2E19">
        <w:t>, especially because cost-effective</w:t>
      </w:r>
      <w:r w:rsidR="009C1F0A">
        <w:t xml:space="preserve">ness is largely driven by reductions in adults IPD </w:t>
      </w:r>
      <w:r w:rsidR="00FD0C00">
        <w:t xml:space="preserve">through indirect protection </w:t>
      </w:r>
      <w:r w:rsidR="009C1F0A">
        <w:t>as well as non-invasive pneumococcal disease, including community-acquired pneumonia</w:t>
      </w:r>
      <w:r w:rsidR="002136B7">
        <w:t xml:space="preserve"> and otitis media</w:t>
      </w:r>
      <w:r w:rsidR="00841396">
        <w:t>.</w:t>
      </w:r>
      <w:r w:rsidR="00B6004E">
        <w:fldChar w:fldCharType="begin"/>
      </w:r>
      <w:r w:rsidR="00B6004E">
        <w:instrText xml:space="preserve"> ADDIN REFMGR.CITE &lt;Refman&gt;&lt;Cite&gt;&lt;Author&gt;Van Hoek&lt;/Author&gt;&lt;Year&gt;2012&lt;/Year&gt;&lt;RecNum&gt;6675&lt;/RecNum&gt;&lt;IDText&gt;The cost-effectiveness of a 13-valent pneumococcal conjugate vaccination for infants in England&lt;/IDText&gt;&lt;MDL Ref_Type="Journal"&gt;&lt;Ref_Type&gt;Journal&lt;/Ref_Type&gt;&lt;Ref_ID&gt;6675&lt;/Ref_ID&gt;&lt;Title_Primary&gt;The cost-effectiveness of a 13-valent pneumococcal conjugate vaccination for infants in England&lt;/Title_Primary&gt;&lt;Authors_Primary&gt;Van Hoek,A.J.&lt;/Authors_Primary&gt;&lt;Authors_Primary&gt;Choi,Y.H.&lt;/Authors_Primary&gt;&lt;Authors_Primary&gt;Trotter,C.&lt;/Authors_Primary&gt;&lt;Authors_Primary&gt;Miller,E.&lt;/Authors_Primary&gt;&lt;Authors_Primary&gt;Jit,M.&lt;/Authors_Primary&gt;&lt;Date_Primary&gt;2012/10/23&lt;/Date_Primary&gt;&lt;Keywords&gt;analysis&lt;/Keywords&gt;&lt;Keywords&gt;blood&lt;/Keywords&gt;&lt;Keywords&gt;Disease&lt;/Keywords&gt;&lt;Keywords&gt;England&lt;/Keywords&gt;&lt;Keywords&gt;Health&lt;/Keywords&gt;&lt;Keywords&gt;Hepatitis&lt;/Keywords&gt;&lt;Keywords&gt;Immunity&lt;/Keywords&gt;&lt;Keywords&gt;Incidence&lt;/Keywords&gt;&lt;Keywords&gt;Infant&lt;/Keywords&gt;&lt;Keywords&gt;Laboratories&lt;/Keywords&gt;&lt;Keywords&gt;London&lt;/Keywords&gt;&lt;Keywords&gt;Policy&lt;/Keywords&gt;&lt;Keywords&gt;Quality of Life&lt;/Keywords&gt;&lt;Keywords&gt;Safety&lt;/Keywords&gt;&lt;Keywords&gt;Time&lt;/Keywords&gt;&lt;Keywords&gt;United States&lt;/Keywords&gt;&lt;Keywords&gt;Vaccination&lt;/Keywords&gt;&lt;Keywords&gt;Wales&lt;/Keywords&gt;&lt;Reprint&gt;Not in File&lt;/Reprint&gt;&lt;Start_Page&gt;7205&lt;/Start_Page&gt;&lt;End_Page&gt;7213&lt;/End_Page&gt;&lt;Periodical&gt;Vaccine&lt;/Periodical&gt;&lt;Volume&gt;30&lt;/Volume&gt;&lt;Issue&gt;50&lt;/Issue&gt;&lt;Misc_3&gt;S0264-410X(12)01463-6 [pii];10.1016/j.vaccine.2012.10.017 [doi]&lt;/Misc_3&gt;&lt;Address&gt;Immunisation, Hepatitis and Blood Safety Department, Health Protection Services, Colindale, Health Protection Agency, London NW9 5EQ, UK. Electronic address: albertjan.vanhoek@hpa.org.uk&lt;/Address&gt;&lt;Web_URL&gt;PM:23084850&lt;/Web_URL&gt;&lt;ZZ_JournalStdAbbrev&gt;&lt;f name="System"&gt;Vaccine&lt;/f&gt;&lt;/ZZ_JournalStdAbbrev&gt;&lt;ZZ_WorkformID&gt;1&lt;/ZZ_WorkformID&gt;&lt;/MDL&gt;&lt;/Cite&gt;&lt;/Refman&gt;</w:instrText>
      </w:r>
      <w:r w:rsidR="00B6004E">
        <w:fldChar w:fldCharType="separate"/>
      </w:r>
      <w:r w:rsidR="00B6004E" w:rsidRPr="00D57942">
        <w:rPr>
          <w:noProof/>
          <w:vertAlign w:val="superscript"/>
        </w:rPr>
        <w:t>30</w:t>
      </w:r>
      <w:r w:rsidR="00B6004E">
        <w:fldChar w:fldCharType="end"/>
      </w:r>
    </w:p>
    <w:p w14:paraId="00A66334" w14:textId="77777777" w:rsidR="00663F24" w:rsidRPr="00297E26" w:rsidRDefault="00663F24" w:rsidP="00663F24">
      <w:pPr>
        <w:spacing w:line="360" w:lineRule="auto"/>
        <w:rPr>
          <w:b/>
        </w:rPr>
      </w:pPr>
      <w:r w:rsidRPr="00297E26">
        <w:rPr>
          <w:b/>
        </w:rPr>
        <w:t>Strengths and Limitations</w:t>
      </w:r>
    </w:p>
    <w:p w14:paraId="0A3880AF" w14:textId="7C7A68A2" w:rsidR="002D35A2" w:rsidRPr="00273DB1" w:rsidRDefault="00663F24" w:rsidP="00677355">
      <w:pPr>
        <w:spacing w:line="360" w:lineRule="auto"/>
        <w:rPr>
          <w:rFonts w:cs="Arial"/>
          <w:color w:val="2E2E2E"/>
          <w:shd w:val="clear" w:color="auto" w:fill="FFFFFF"/>
        </w:rPr>
      </w:pPr>
      <w:r w:rsidRPr="008A1A75">
        <w:rPr>
          <w:rFonts w:cs="Arial"/>
        </w:rPr>
        <w:t>The strength of this study lies in the long-term population-based surveillance, with a national reference laboratory that serotypes nearly all</w:t>
      </w:r>
      <w:r w:rsidR="008773A8">
        <w:rPr>
          <w:rFonts w:cs="Arial"/>
        </w:rPr>
        <w:t xml:space="preserve"> </w:t>
      </w:r>
      <w:r w:rsidRPr="008A1A75">
        <w:rPr>
          <w:rFonts w:cs="Arial"/>
        </w:rPr>
        <w:t xml:space="preserve">invasive isolates. </w:t>
      </w:r>
      <w:r w:rsidRPr="001C2876">
        <w:rPr>
          <w:rFonts w:cs="Arial"/>
        </w:rPr>
        <w:t xml:space="preserve">Although we do not audit completeness of laboratory reporting, </w:t>
      </w:r>
      <w:r w:rsidR="005F08F2">
        <w:rPr>
          <w:rFonts w:cs="Arial"/>
        </w:rPr>
        <w:t xml:space="preserve">since 2010, </w:t>
      </w:r>
      <w:r w:rsidRPr="001C2876">
        <w:rPr>
          <w:rFonts w:cs="Arial"/>
        </w:rPr>
        <w:t xml:space="preserve">there is a statutory requirement for diagnostic laboratories to report clinically significant infections to PHE; this process is now automated through electronic reporting. </w:t>
      </w:r>
      <w:r w:rsidR="00503EA0" w:rsidRPr="001C2876">
        <w:rPr>
          <w:rFonts w:cs="Arial"/>
        </w:rPr>
        <w:t>Our analysis is based on national surveillance</w:t>
      </w:r>
      <w:r w:rsidR="008A7AF0">
        <w:rPr>
          <w:rFonts w:cs="Arial"/>
        </w:rPr>
        <w:t xml:space="preserve"> </w:t>
      </w:r>
      <w:r w:rsidR="00AA3B5D">
        <w:rPr>
          <w:rFonts w:cs="Arial"/>
        </w:rPr>
        <w:t xml:space="preserve">and </w:t>
      </w:r>
      <w:r w:rsidR="008A7AF0">
        <w:rPr>
          <w:rFonts w:cs="Arial"/>
        </w:rPr>
        <w:t>does not</w:t>
      </w:r>
      <w:r w:rsidR="00503EA0" w:rsidRPr="001C2876">
        <w:rPr>
          <w:rFonts w:cs="Arial"/>
        </w:rPr>
        <w:t xml:space="preserve"> establish a causal relationship between the immunisation programme and observed trends. </w:t>
      </w:r>
      <w:r w:rsidR="00D01720">
        <w:rPr>
          <w:rFonts w:cs="Arial"/>
          <w:color w:val="2E2E2E"/>
          <w:shd w:val="clear" w:color="auto" w:fill="FFFFFF"/>
        </w:rPr>
        <w:t>Changes in</w:t>
      </w:r>
      <w:r w:rsidR="00503EA0" w:rsidRPr="008A1A75">
        <w:rPr>
          <w:rFonts w:cs="Arial"/>
          <w:color w:val="2E2E2E"/>
          <w:shd w:val="clear" w:color="auto" w:fill="FFFFFF"/>
        </w:rPr>
        <w:t xml:space="preserve"> IPD due to specific serotypes, for example, may be due to secular trends, which could </w:t>
      </w:r>
      <w:r w:rsidR="00D01720">
        <w:rPr>
          <w:rFonts w:cs="Arial"/>
          <w:color w:val="2E2E2E"/>
          <w:shd w:val="clear" w:color="auto" w:fill="FFFFFF"/>
        </w:rPr>
        <w:t>change</w:t>
      </w:r>
      <w:r w:rsidR="00503EA0" w:rsidRPr="008A1A75">
        <w:rPr>
          <w:rFonts w:cs="Arial"/>
          <w:color w:val="2E2E2E"/>
          <w:shd w:val="clear" w:color="auto" w:fill="FFFFFF"/>
        </w:rPr>
        <w:t xml:space="preserve"> in the future, without any intervention, as was observed with serotype 1 </w:t>
      </w:r>
      <w:r w:rsidR="00473AF7">
        <w:rPr>
          <w:rFonts w:cs="Arial"/>
          <w:color w:val="2E2E2E"/>
          <w:shd w:val="clear" w:color="auto" w:fill="FFFFFF"/>
        </w:rPr>
        <w:t xml:space="preserve">which declined </w:t>
      </w:r>
      <w:r w:rsidR="00503EA0" w:rsidRPr="008A1A75">
        <w:rPr>
          <w:rFonts w:cs="Arial"/>
          <w:color w:val="2E2E2E"/>
          <w:shd w:val="clear" w:color="auto" w:fill="FFFFFF"/>
        </w:rPr>
        <w:t>after PCV7 introduction</w:t>
      </w:r>
      <w:r w:rsidR="00546D39">
        <w:rPr>
          <w:rFonts w:cs="Arial"/>
          <w:color w:val="2E2E2E"/>
          <w:shd w:val="clear" w:color="auto" w:fill="FFFFFF"/>
        </w:rPr>
        <w:t>.</w:t>
      </w:r>
      <w:r w:rsidR="00B6004E">
        <w:fldChar w:fldCharType="begin"/>
      </w:r>
      <w:r w:rsidR="00B6004E">
        <w:instrText xml:space="preserve"> ADDIN REFMGR.CITE &lt;Refman&gt;&lt;Cite&gt;&lt;Author&gt;Miller&lt;/Author&gt;&lt;Year&gt;2011&lt;/Year&gt;&lt;RecNum&gt;6136&lt;/RecNum&gt;&lt;IDText&gt;Herd immunity and serotype replacement 4 years after seven-valent pneumococcal conjugate vaccination in England and Wales: an observational cohort study&lt;/IDText&gt;&lt;MDL Ref_Type="Journal"&gt;&lt;Ref_Type&gt;Journal&lt;/Ref_Type&gt;&lt;Ref_ID&gt;6136&lt;/Ref_ID&gt;&lt;Title_Primary&gt;Herd immunity and serotype replacement 4 years after seven-valent pneumococcal conjugate vaccination in England and Wales: an observational cohort study&lt;/Title_Primary&gt;&lt;Authors_Primary&gt;Miller,E.&lt;/Authors_Primary&gt;&lt;Authors_Primary&gt;Andrews,N.J.&lt;/Authors_Primary&gt;&lt;Authors_Primary&gt;Waight,P.A.&lt;/Authors_Primary&gt;&lt;Authors_Primary&gt;Slack,M.P.&lt;/Authors_Primary&gt;&lt;Authors_Primary&gt;George,R.C.&lt;/Authors_Primary&gt;&lt;Date_Primary&gt;2011/5/26&lt;/Date_Primary&gt;&lt;Keywords&gt;Aged&lt;/Keywords&gt;&lt;Keywords&gt;analysis&lt;/Keywords&gt;&lt;Keywords&gt;blood&lt;/Keywords&gt;&lt;Keywords&gt;Cohort Studies&lt;/Keywords&gt;&lt;Keywords&gt;Disease&lt;/Keywords&gt;&lt;Keywords&gt;England&lt;/Keywords&gt;&lt;Keywords&gt;Health&lt;/Keywords&gt;&lt;Keywords&gt;Hepatitis&lt;/Keywords&gt;&lt;Keywords&gt;Immunity&lt;/Keywords&gt;&lt;Keywords&gt;Incidence&lt;/Keywords&gt;&lt;Keywords&gt;Laboratories&lt;/Keywords&gt;&lt;Keywords&gt;London&lt;/Keywords&gt;&lt;Keywords&gt;methods&lt;/Keywords&gt;&lt;Keywords&gt;Population&lt;/Keywords&gt;&lt;Keywords&gt;Safety&lt;/Keywords&gt;&lt;Keywords&gt;Serotyping&lt;/Keywords&gt;&lt;Keywords&gt;Vaccination&lt;/Keywords&gt;&lt;Keywords&gt;Vaccines&lt;/Keywords&gt;&lt;Keywords&gt;Wales&lt;/Keywords&gt;&lt;Reprint&gt;Not in File&lt;/Reprint&gt;&lt;Start_Page&gt;760&lt;/Start_Page&gt;&lt;End_Page&gt;768&lt;/End_Page&gt;&lt;Periodical&gt;Lancet Infect.Dis.&lt;/Periodical&gt;&lt;Volume&gt;11&lt;/Volume&gt;&lt;Issue&gt;10&lt;/Issue&gt;&lt;Misc_3&gt;S1473-3099(11)70090-1 [pii];10.1016/S1473-3099(11)70090-1 [doi]&lt;/Misc_3&gt;&lt;Address&gt;Immunisation, Hepatitis and Blood Safety Department, Health Protection Agency, Colindale, London, UK&lt;/Address&gt;&lt;Web_URL&gt;PM:21621466&lt;/Web_URL&gt;&lt;ZZ_JournalStdAbbrev&gt;&lt;f name="System"&gt;Lancet Infect.Dis.&lt;/f&gt;&lt;/ZZ_JournalStdAbbrev&gt;&lt;ZZ_WorkformID&gt;1&lt;/ZZ_WorkformID&gt;&lt;/MDL&gt;&lt;/Cite&gt;&lt;/Refman&gt;</w:instrText>
      </w:r>
      <w:r w:rsidR="00B6004E">
        <w:fldChar w:fldCharType="separate"/>
      </w:r>
      <w:r w:rsidR="00B6004E" w:rsidRPr="00D57942">
        <w:rPr>
          <w:noProof/>
          <w:vertAlign w:val="superscript"/>
        </w:rPr>
        <w:t>5</w:t>
      </w:r>
      <w:r w:rsidR="00B6004E">
        <w:fldChar w:fldCharType="end"/>
      </w:r>
      <w:r w:rsidR="00503EA0" w:rsidRPr="008A1A75">
        <w:rPr>
          <w:rFonts w:cs="Arial"/>
          <w:color w:val="2E2E2E"/>
          <w:shd w:val="clear" w:color="auto" w:fill="FFFFFF"/>
        </w:rPr>
        <w:t xml:space="preserve"> </w:t>
      </w:r>
      <w:r w:rsidR="008E01F4">
        <w:t>We are currently following all IPD cases to assess disease severity and outcomes of IPD due to the emerging serotypes. This information will play a critical role when evaluating PCVs in future health economic models.</w:t>
      </w:r>
      <w:r w:rsidR="008E01F4">
        <w:rPr>
          <w:rFonts w:cs="Arial"/>
          <w:color w:val="2E2E2E"/>
          <w:shd w:val="clear" w:color="auto" w:fill="FFFFFF"/>
        </w:rPr>
        <w:t xml:space="preserve"> </w:t>
      </w:r>
      <w:r w:rsidRPr="008A1A75">
        <w:rPr>
          <w:rFonts w:cs="Arial"/>
        </w:rPr>
        <w:t xml:space="preserve">Our study is limited to IPD cases </w:t>
      </w:r>
      <w:r w:rsidR="001A2A13" w:rsidRPr="008A1A75">
        <w:rPr>
          <w:rFonts w:cs="Arial"/>
        </w:rPr>
        <w:t>and</w:t>
      </w:r>
      <w:r w:rsidR="005877C9" w:rsidRPr="008A1A75">
        <w:rPr>
          <w:rFonts w:cs="Arial"/>
        </w:rPr>
        <w:t xml:space="preserve"> the greatest benefits </w:t>
      </w:r>
      <w:r w:rsidR="00D93216">
        <w:rPr>
          <w:rFonts w:cs="Arial"/>
        </w:rPr>
        <w:t xml:space="preserve">will </w:t>
      </w:r>
      <w:r w:rsidR="00341B67">
        <w:rPr>
          <w:rFonts w:cs="Arial"/>
        </w:rPr>
        <w:t xml:space="preserve">potentially </w:t>
      </w:r>
      <w:r w:rsidR="00D93216">
        <w:rPr>
          <w:rFonts w:cs="Arial"/>
        </w:rPr>
        <w:t xml:space="preserve">occur through </w:t>
      </w:r>
      <w:r w:rsidR="005877C9" w:rsidRPr="008A1A75">
        <w:rPr>
          <w:rFonts w:cs="Arial"/>
        </w:rPr>
        <w:t>prevention of the large numbers of non-invasive pneumococcal infections</w:t>
      </w:r>
      <w:r w:rsidR="002136B7">
        <w:rPr>
          <w:rFonts w:cs="Arial"/>
        </w:rPr>
        <w:t>.</w:t>
      </w:r>
      <w:r w:rsidR="00F52483" w:rsidRPr="008A1A75">
        <w:rPr>
          <w:rFonts w:cs="Arial"/>
        </w:rPr>
        <w:t xml:space="preserve"> </w:t>
      </w:r>
    </w:p>
    <w:p w14:paraId="34AD754B" w14:textId="77777777" w:rsidR="002D35A2" w:rsidRPr="002D35A2" w:rsidRDefault="00F52483" w:rsidP="00677355">
      <w:pPr>
        <w:spacing w:line="360" w:lineRule="auto"/>
        <w:rPr>
          <w:b/>
          <w:u w:val="single"/>
        </w:rPr>
      </w:pPr>
      <w:r>
        <w:rPr>
          <w:b/>
          <w:u w:val="single"/>
        </w:rPr>
        <w:t>Conclusions</w:t>
      </w:r>
    </w:p>
    <w:p w14:paraId="7D799AAB" w14:textId="45B3CFA5" w:rsidR="002D35A2" w:rsidRPr="00B64F5B" w:rsidRDefault="00F52483" w:rsidP="00677355">
      <w:pPr>
        <w:spacing w:line="360" w:lineRule="auto"/>
        <w:rPr>
          <w:rFonts w:cs="Arial"/>
        </w:rPr>
      </w:pPr>
      <w:r w:rsidRPr="00B000C0">
        <w:rPr>
          <w:rFonts w:cs="Arial"/>
        </w:rPr>
        <w:t xml:space="preserve">The benefits of both PCV7 and PCV13 in preventing IPD cases </w:t>
      </w:r>
      <w:r w:rsidR="00B000C0">
        <w:rPr>
          <w:rFonts w:cs="Arial"/>
        </w:rPr>
        <w:t xml:space="preserve">in England and Wales </w:t>
      </w:r>
      <w:r w:rsidR="00804F9A" w:rsidRPr="00B000C0">
        <w:rPr>
          <w:rFonts w:cs="Arial"/>
        </w:rPr>
        <w:t>are</w:t>
      </w:r>
      <w:r w:rsidRPr="00B000C0">
        <w:rPr>
          <w:rFonts w:cs="Arial"/>
        </w:rPr>
        <w:t xml:space="preserve"> undeniable, </w:t>
      </w:r>
      <w:r w:rsidRPr="00857116">
        <w:rPr>
          <w:rFonts w:cs="Arial"/>
        </w:rPr>
        <w:t xml:space="preserve">with </w:t>
      </w:r>
      <w:r w:rsidR="00B47F77" w:rsidRPr="00857116">
        <w:rPr>
          <w:rFonts w:cs="Arial"/>
        </w:rPr>
        <w:t>approximately</w:t>
      </w:r>
      <w:r w:rsidRPr="00857116">
        <w:rPr>
          <w:rFonts w:cs="Arial"/>
        </w:rPr>
        <w:t xml:space="preserve"> </w:t>
      </w:r>
      <w:r w:rsidR="00452DCF" w:rsidRPr="00DE1697">
        <w:rPr>
          <w:rFonts w:cs="Arial"/>
        </w:rPr>
        <w:t>38,400</w:t>
      </w:r>
      <w:r w:rsidRPr="00857116">
        <w:rPr>
          <w:rFonts w:cs="Arial"/>
        </w:rPr>
        <w:t xml:space="preserve"> cases </w:t>
      </w:r>
      <w:r w:rsidR="00804F9A" w:rsidRPr="00857116">
        <w:rPr>
          <w:rFonts w:cs="Arial"/>
        </w:rPr>
        <w:t xml:space="preserve">prevented </w:t>
      </w:r>
      <w:r w:rsidR="00B47F77" w:rsidRPr="00857116">
        <w:rPr>
          <w:rFonts w:cs="Arial"/>
        </w:rPr>
        <w:t xml:space="preserve">during the first </w:t>
      </w:r>
      <w:r w:rsidR="00990786" w:rsidRPr="00857116">
        <w:rPr>
          <w:rFonts w:cs="Arial"/>
        </w:rPr>
        <w:t>1</w:t>
      </w:r>
      <w:r w:rsidR="004F5201" w:rsidRPr="00DE1697">
        <w:rPr>
          <w:rFonts w:cs="Arial"/>
        </w:rPr>
        <w:t>1</w:t>
      </w:r>
      <w:r w:rsidR="00990786" w:rsidRPr="00857116">
        <w:rPr>
          <w:rFonts w:cs="Arial"/>
        </w:rPr>
        <w:t xml:space="preserve"> years</w:t>
      </w:r>
      <w:r w:rsidR="00B47F77" w:rsidRPr="00857116">
        <w:rPr>
          <w:rFonts w:cs="Arial"/>
        </w:rPr>
        <w:t xml:space="preserve"> of the programme.</w:t>
      </w:r>
      <w:r w:rsidR="00804F9A" w:rsidRPr="00857116">
        <w:rPr>
          <w:rFonts w:cs="Arial"/>
        </w:rPr>
        <w:t xml:space="preserve"> </w:t>
      </w:r>
      <w:r w:rsidR="00A57377" w:rsidRPr="00857116">
        <w:rPr>
          <w:rFonts w:cs="Arial"/>
        </w:rPr>
        <w:t>S</w:t>
      </w:r>
      <w:r w:rsidR="00804F9A" w:rsidRPr="00857116">
        <w:rPr>
          <w:rFonts w:cs="Arial"/>
        </w:rPr>
        <w:t>mall</w:t>
      </w:r>
      <w:r w:rsidR="00804F9A" w:rsidRPr="00B000C0">
        <w:rPr>
          <w:rFonts w:cs="Arial"/>
        </w:rPr>
        <w:t xml:space="preserve"> increases in IPD due to non-PCV serotypes were observed </w:t>
      </w:r>
      <w:r w:rsidR="00A57377" w:rsidRPr="00B000C0">
        <w:rPr>
          <w:rFonts w:cs="Arial"/>
        </w:rPr>
        <w:t>after the introduction</w:t>
      </w:r>
      <w:r w:rsidR="00A1186A" w:rsidRPr="00B000C0">
        <w:rPr>
          <w:rFonts w:cs="Arial"/>
        </w:rPr>
        <w:t xml:space="preserve"> of both vaccines but</w:t>
      </w:r>
      <w:r w:rsidR="003258FE" w:rsidRPr="00B000C0">
        <w:rPr>
          <w:rFonts w:cs="Arial"/>
        </w:rPr>
        <w:t xml:space="preserve">, </w:t>
      </w:r>
      <w:r w:rsidR="003D2F1E" w:rsidRPr="00B000C0">
        <w:rPr>
          <w:rFonts w:cs="Arial"/>
        </w:rPr>
        <w:t xml:space="preserve">after </w:t>
      </w:r>
      <w:r w:rsidR="00A1186A" w:rsidRPr="00B000C0">
        <w:rPr>
          <w:rFonts w:cs="Arial"/>
        </w:rPr>
        <w:t>four</w:t>
      </w:r>
      <w:r w:rsidR="00A57377" w:rsidRPr="00B000C0">
        <w:rPr>
          <w:rFonts w:cs="Arial"/>
        </w:rPr>
        <w:t xml:space="preserve"> years</w:t>
      </w:r>
      <w:r w:rsidR="00A1186A" w:rsidRPr="00B000C0">
        <w:rPr>
          <w:rFonts w:cs="Arial"/>
        </w:rPr>
        <w:t xml:space="preserve"> </w:t>
      </w:r>
      <w:r w:rsidR="00B000C0">
        <w:rPr>
          <w:rFonts w:cs="Arial"/>
        </w:rPr>
        <w:t xml:space="preserve">of </w:t>
      </w:r>
      <w:r w:rsidR="00A1186A" w:rsidRPr="00B000C0">
        <w:rPr>
          <w:rFonts w:cs="Arial"/>
        </w:rPr>
        <w:t xml:space="preserve">PCV13 </w:t>
      </w:r>
      <w:r w:rsidR="003D2F1E" w:rsidRPr="00B000C0">
        <w:rPr>
          <w:rFonts w:cs="Arial"/>
        </w:rPr>
        <w:t>use</w:t>
      </w:r>
      <w:r w:rsidR="00A1186A" w:rsidRPr="00B000C0">
        <w:rPr>
          <w:rFonts w:cs="Arial"/>
        </w:rPr>
        <w:t xml:space="preserve">, IPD due to </w:t>
      </w:r>
      <w:r w:rsidR="00C509A4">
        <w:rPr>
          <w:rFonts w:cs="Arial"/>
        </w:rPr>
        <w:t>several</w:t>
      </w:r>
      <w:r w:rsidR="00A1186A" w:rsidRPr="00B000C0">
        <w:rPr>
          <w:rFonts w:cs="Arial"/>
        </w:rPr>
        <w:t xml:space="preserve"> non-PCV13 serotypes increased rapidly, for reasons as yet </w:t>
      </w:r>
      <w:r w:rsidR="00747AF3">
        <w:rPr>
          <w:rFonts w:cs="Arial"/>
        </w:rPr>
        <w:t>un</w:t>
      </w:r>
      <w:r w:rsidR="00A1186A" w:rsidRPr="00B000C0">
        <w:rPr>
          <w:rFonts w:cs="Arial"/>
        </w:rPr>
        <w:t xml:space="preserve">known. </w:t>
      </w:r>
      <w:r w:rsidR="00D17AB9">
        <w:rPr>
          <w:rFonts w:cs="Arial"/>
        </w:rPr>
        <w:t>Most of th</w:t>
      </w:r>
      <w:r w:rsidR="008B0BE9">
        <w:rPr>
          <w:rFonts w:cs="Arial"/>
        </w:rPr>
        <w:t xml:space="preserve">e increase </w:t>
      </w:r>
      <w:r w:rsidR="00747AF3">
        <w:rPr>
          <w:rFonts w:cs="Arial"/>
        </w:rPr>
        <w:t>occurred</w:t>
      </w:r>
      <w:r w:rsidR="008B0BE9">
        <w:rPr>
          <w:rFonts w:cs="Arial"/>
        </w:rPr>
        <w:t xml:space="preserve"> </w:t>
      </w:r>
      <w:r w:rsidR="00D17AB9">
        <w:rPr>
          <w:rFonts w:cs="Arial"/>
        </w:rPr>
        <w:t xml:space="preserve">in adults </w:t>
      </w:r>
      <w:r w:rsidR="00747AF3">
        <w:rPr>
          <w:rFonts w:cs="Arial"/>
        </w:rPr>
        <w:t>aged</w:t>
      </w:r>
      <w:r w:rsidR="008B0BE9">
        <w:rPr>
          <w:rFonts w:cs="Arial"/>
        </w:rPr>
        <w:t xml:space="preserve"> </w:t>
      </w:r>
      <m:oMath>
        <m:r>
          <w:rPr>
            <w:rFonts w:ascii="Cambria Math" w:hAnsi="Cambria Math" w:cs="Arial"/>
          </w:rPr>
          <m:t>≥</m:t>
        </m:r>
      </m:oMath>
      <w:r w:rsidR="008B0BE9">
        <w:rPr>
          <w:rFonts w:cs="Arial"/>
        </w:rPr>
        <w:t xml:space="preserve">45 years, particularly </w:t>
      </w:r>
      <m:oMath>
        <m:r>
          <w:rPr>
            <w:rFonts w:ascii="Cambria Math" w:hAnsi="Cambria Math" w:cs="Arial"/>
          </w:rPr>
          <m:t>≥</m:t>
        </m:r>
      </m:oMath>
      <w:r w:rsidR="008B0BE9">
        <w:rPr>
          <w:rFonts w:cs="Arial"/>
        </w:rPr>
        <w:t>65 year</w:t>
      </w:r>
      <w:r w:rsidR="00C177D4">
        <w:rPr>
          <w:rFonts w:cs="Arial"/>
        </w:rPr>
        <w:t>-old</w:t>
      </w:r>
      <w:r w:rsidR="00747AF3">
        <w:rPr>
          <w:rFonts w:cs="Arial"/>
        </w:rPr>
        <w:t>s</w:t>
      </w:r>
      <w:r w:rsidR="008B0BE9">
        <w:rPr>
          <w:rFonts w:cs="Arial"/>
        </w:rPr>
        <w:t xml:space="preserve"> </w:t>
      </w:r>
      <w:r w:rsidR="00C177D4">
        <w:rPr>
          <w:rFonts w:cs="Arial"/>
        </w:rPr>
        <w:t xml:space="preserve">who have the highest </w:t>
      </w:r>
      <w:r w:rsidR="008B0BE9">
        <w:rPr>
          <w:rFonts w:cs="Arial"/>
        </w:rPr>
        <w:t>IPD incidence.</w:t>
      </w:r>
      <w:r w:rsidR="002F2BA7">
        <w:rPr>
          <w:rFonts w:cs="Arial"/>
        </w:rPr>
        <w:t xml:space="preserve"> </w:t>
      </w:r>
      <w:r w:rsidR="00C177D4">
        <w:rPr>
          <w:rFonts w:cs="Arial"/>
        </w:rPr>
        <w:t>C</w:t>
      </w:r>
      <w:r w:rsidR="008B0BE9">
        <w:rPr>
          <w:rFonts w:cs="Arial"/>
        </w:rPr>
        <w:t>hildren</w:t>
      </w:r>
      <w:r w:rsidR="005E7DE1">
        <w:rPr>
          <w:rFonts w:cs="Arial"/>
        </w:rPr>
        <w:t xml:space="preserve"> </w:t>
      </w:r>
      <w:r w:rsidR="00D17AB9">
        <w:rPr>
          <w:rFonts w:cs="Arial"/>
        </w:rPr>
        <w:t>continu</w:t>
      </w:r>
      <w:r w:rsidR="00873C26">
        <w:rPr>
          <w:rFonts w:cs="Arial"/>
        </w:rPr>
        <w:t xml:space="preserve">e </w:t>
      </w:r>
      <w:r w:rsidR="00D17AB9">
        <w:rPr>
          <w:rFonts w:cs="Arial"/>
        </w:rPr>
        <w:t xml:space="preserve">to benefit greatly from the </w:t>
      </w:r>
      <w:r w:rsidR="00873C26">
        <w:rPr>
          <w:rFonts w:cs="Arial"/>
        </w:rPr>
        <w:t xml:space="preserve">PCV13 </w:t>
      </w:r>
      <w:r w:rsidR="00D17AB9">
        <w:rPr>
          <w:rFonts w:cs="Arial"/>
        </w:rPr>
        <w:t>programme</w:t>
      </w:r>
      <w:r w:rsidR="00DC65AD">
        <w:rPr>
          <w:rFonts w:cs="Arial"/>
        </w:rPr>
        <w:t xml:space="preserve"> and</w:t>
      </w:r>
      <w:r w:rsidR="00C177D4">
        <w:rPr>
          <w:rFonts w:cs="Arial"/>
        </w:rPr>
        <w:t xml:space="preserve"> overall </w:t>
      </w:r>
      <w:r w:rsidR="00DC65AD">
        <w:rPr>
          <w:rFonts w:cs="Arial"/>
        </w:rPr>
        <w:t xml:space="preserve">IPD incidence </w:t>
      </w:r>
      <w:r w:rsidR="00C177D4">
        <w:rPr>
          <w:rFonts w:cs="Arial"/>
        </w:rPr>
        <w:t>remains</w:t>
      </w:r>
      <w:r w:rsidR="00DC65AD">
        <w:rPr>
          <w:rFonts w:cs="Arial"/>
        </w:rPr>
        <w:t xml:space="preserve"> significantly lower than in the pre-PCV7 era</w:t>
      </w:r>
      <w:r w:rsidR="00203D91">
        <w:rPr>
          <w:rFonts w:cs="Arial"/>
        </w:rPr>
        <w:t>.</w:t>
      </w:r>
      <w:r w:rsidR="00873C26">
        <w:rPr>
          <w:rFonts w:cs="Arial"/>
        </w:rPr>
        <w:t xml:space="preserve"> </w:t>
      </w:r>
      <w:r w:rsidR="00DC65AD">
        <w:rPr>
          <w:rFonts w:cs="Arial"/>
        </w:rPr>
        <w:t>However, the recent</w:t>
      </w:r>
      <w:r w:rsidR="008A5BAB" w:rsidRPr="00B000C0">
        <w:rPr>
          <w:rFonts w:cs="Arial"/>
        </w:rPr>
        <w:t xml:space="preserve"> increases </w:t>
      </w:r>
      <w:r w:rsidR="00DC65AD">
        <w:rPr>
          <w:rFonts w:cs="Arial"/>
        </w:rPr>
        <w:t xml:space="preserve">in </w:t>
      </w:r>
      <w:r w:rsidR="00AD05CC">
        <w:rPr>
          <w:rFonts w:cs="Arial"/>
        </w:rPr>
        <w:t xml:space="preserve">non-PCV13 </w:t>
      </w:r>
      <w:r w:rsidR="00DC65AD">
        <w:rPr>
          <w:rFonts w:cs="Arial"/>
        </w:rPr>
        <w:t xml:space="preserve">IPD </w:t>
      </w:r>
      <w:r w:rsidR="008A5BAB" w:rsidRPr="00B000C0">
        <w:rPr>
          <w:rFonts w:cs="Arial"/>
        </w:rPr>
        <w:t>are compromising the benefits of the</w:t>
      </w:r>
      <w:r w:rsidR="00C177D4">
        <w:rPr>
          <w:rFonts w:cs="Arial"/>
        </w:rPr>
        <w:t xml:space="preserve"> PCV</w:t>
      </w:r>
      <w:r w:rsidR="008A5BAB" w:rsidRPr="00B000C0">
        <w:rPr>
          <w:rFonts w:cs="Arial"/>
        </w:rPr>
        <w:t xml:space="preserve"> programme</w:t>
      </w:r>
      <w:r w:rsidR="00D17AB9">
        <w:rPr>
          <w:rFonts w:cs="Arial"/>
        </w:rPr>
        <w:t xml:space="preserve"> and</w:t>
      </w:r>
      <w:r w:rsidR="00C60499">
        <w:rPr>
          <w:rFonts w:cs="Arial"/>
        </w:rPr>
        <w:t xml:space="preserve"> </w:t>
      </w:r>
      <w:r w:rsidR="008A5BAB" w:rsidRPr="00B000C0">
        <w:rPr>
          <w:rFonts w:cs="Arial"/>
        </w:rPr>
        <w:t>will need careful monitor</w:t>
      </w:r>
      <w:r w:rsidR="00C177D4">
        <w:rPr>
          <w:rFonts w:cs="Arial"/>
        </w:rPr>
        <w:t>ing</w:t>
      </w:r>
      <w:r w:rsidR="008A5BAB" w:rsidRPr="00B000C0">
        <w:rPr>
          <w:rFonts w:cs="Arial"/>
        </w:rPr>
        <w:t xml:space="preserve"> in the coming years.</w:t>
      </w:r>
      <w:r w:rsidR="00DC65AD">
        <w:rPr>
          <w:rFonts w:cs="Arial"/>
        </w:rPr>
        <w:t xml:space="preserve"> </w:t>
      </w:r>
      <w:r w:rsidR="00BE26A1" w:rsidRPr="00B000C0">
        <w:rPr>
          <w:rFonts w:cs="Arial"/>
        </w:rPr>
        <w:t>Higher valency PCVs should</w:t>
      </w:r>
      <w:r w:rsidR="000F0789" w:rsidRPr="00B000C0">
        <w:rPr>
          <w:rFonts w:cs="Arial"/>
        </w:rPr>
        <w:t xml:space="preserve"> include these emerging serotypes whilst we await a universal </w:t>
      </w:r>
      <w:r w:rsidR="000B0DA6" w:rsidRPr="00B000C0">
        <w:rPr>
          <w:rFonts w:cs="Arial"/>
        </w:rPr>
        <w:t xml:space="preserve">pneumococcal </w:t>
      </w:r>
      <w:r w:rsidR="000F0789" w:rsidRPr="00B000C0">
        <w:rPr>
          <w:rFonts w:cs="Arial"/>
        </w:rPr>
        <w:t>vaccine</w:t>
      </w:r>
      <w:r w:rsidR="00882B4A" w:rsidRPr="00B000C0">
        <w:rPr>
          <w:rFonts w:cs="Arial"/>
        </w:rPr>
        <w:t>.</w:t>
      </w:r>
    </w:p>
    <w:p w14:paraId="3D2F8134" w14:textId="77777777" w:rsidR="00297E26" w:rsidRDefault="00297E26" w:rsidP="00677355">
      <w:pPr>
        <w:spacing w:line="360" w:lineRule="auto"/>
      </w:pPr>
    </w:p>
    <w:p w14:paraId="325771A8" w14:textId="77777777" w:rsidR="006C7A7A" w:rsidRDefault="006C7A7A" w:rsidP="004941E3">
      <w:pPr>
        <w:autoSpaceDE w:val="0"/>
        <w:autoSpaceDN w:val="0"/>
        <w:adjustRightInd w:val="0"/>
        <w:spacing w:after="0" w:line="360" w:lineRule="auto"/>
        <w:rPr>
          <w:rFonts w:ascii="ScalaLancetPro" w:hAnsi="ScalaLancetPro" w:cs="ScalaLancetPro"/>
          <w:sz w:val="18"/>
          <w:szCs w:val="18"/>
        </w:rPr>
        <w:sectPr w:rsidR="006C7A7A" w:rsidSect="00BF429B">
          <w:footerReference w:type="even" r:id="rId12"/>
          <w:footerReference w:type="default" r:id="rId13"/>
          <w:pgSz w:w="11906" w:h="16838"/>
          <w:pgMar w:top="1440" w:right="1440" w:bottom="1440" w:left="1440" w:header="708" w:footer="708" w:gutter="0"/>
          <w:cols w:space="708"/>
          <w:docGrid w:linePitch="360"/>
        </w:sectPr>
      </w:pPr>
    </w:p>
    <w:p w14:paraId="24A0F7BA" w14:textId="77777777" w:rsidR="00A57BAB" w:rsidRPr="004941E3" w:rsidRDefault="00A57BAB" w:rsidP="004941E3">
      <w:pPr>
        <w:autoSpaceDE w:val="0"/>
        <w:autoSpaceDN w:val="0"/>
        <w:adjustRightInd w:val="0"/>
        <w:spacing w:after="0" w:line="360" w:lineRule="auto"/>
        <w:rPr>
          <w:b/>
          <w:sz w:val="28"/>
          <w:lang w:val="en-US"/>
        </w:rPr>
      </w:pPr>
      <w:r w:rsidRPr="004941E3">
        <w:rPr>
          <w:b/>
          <w:sz w:val="28"/>
          <w:lang w:val="en-US"/>
        </w:rPr>
        <w:t>Research in context</w:t>
      </w:r>
    </w:p>
    <w:p w14:paraId="4E4C65F3" w14:textId="77777777" w:rsidR="004941E3" w:rsidRDefault="004941E3" w:rsidP="004941E3">
      <w:pPr>
        <w:autoSpaceDE w:val="0"/>
        <w:autoSpaceDN w:val="0"/>
        <w:adjustRightInd w:val="0"/>
        <w:spacing w:after="0" w:line="360" w:lineRule="auto"/>
        <w:rPr>
          <w:lang w:val="en-US"/>
        </w:rPr>
      </w:pPr>
    </w:p>
    <w:p w14:paraId="63EFEAC6" w14:textId="77777777" w:rsidR="004941E3" w:rsidRPr="004941E3" w:rsidRDefault="004941E3" w:rsidP="004941E3">
      <w:pPr>
        <w:autoSpaceDE w:val="0"/>
        <w:autoSpaceDN w:val="0"/>
        <w:adjustRightInd w:val="0"/>
        <w:spacing w:after="0" w:line="360" w:lineRule="auto"/>
        <w:rPr>
          <w:b/>
          <w:lang w:val="en-US"/>
        </w:rPr>
      </w:pPr>
      <w:r w:rsidRPr="004941E3">
        <w:rPr>
          <w:b/>
          <w:lang w:val="en-US"/>
        </w:rPr>
        <w:t>Evidence before this study</w:t>
      </w:r>
    </w:p>
    <w:p w14:paraId="26175B2A" w14:textId="7502EB14" w:rsidR="00517ACC" w:rsidRDefault="00A57BAB" w:rsidP="004941E3">
      <w:pPr>
        <w:autoSpaceDE w:val="0"/>
        <w:autoSpaceDN w:val="0"/>
        <w:adjustRightInd w:val="0"/>
        <w:spacing w:after="0" w:line="360" w:lineRule="auto"/>
        <w:rPr>
          <w:lang w:val="en-US"/>
        </w:rPr>
      </w:pPr>
      <w:r w:rsidRPr="00A57BAB">
        <w:rPr>
          <w:lang w:val="en-US"/>
        </w:rPr>
        <w:t xml:space="preserve">We searched PubMed </w:t>
      </w:r>
      <w:r w:rsidR="000D3082">
        <w:rPr>
          <w:lang w:val="en-US"/>
        </w:rPr>
        <w:t>for</w:t>
      </w:r>
      <w:r w:rsidRPr="00A57BAB">
        <w:rPr>
          <w:lang w:val="en-US"/>
        </w:rPr>
        <w:t xml:space="preserve"> “pneumococcal c</w:t>
      </w:r>
      <w:r w:rsidR="000D3082">
        <w:rPr>
          <w:lang w:val="en-US"/>
        </w:rPr>
        <w:t>onjugate vaccine”, “impact</w:t>
      </w:r>
      <w:r w:rsidRPr="00A57BAB">
        <w:rPr>
          <w:lang w:val="en-US"/>
        </w:rPr>
        <w:t xml:space="preserve">”, </w:t>
      </w:r>
      <w:r w:rsidR="000D3082">
        <w:rPr>
          <w:lang w:val="en-US"/>
        </w:rPr>
        <w:t>“indirect/herd protection”</w:t>
      </w:r>
      <w:r w:rsidRPr="00A57BAB">
        <w:rPr>
          <w:lang w:val="en-US"/>
        </w:rPr>
        <w:t xml:space="preserve">, “trends”, “serotype replacement”, </w:t>
      </w:r>
      <w:r w:rsidR="000D3082">
        <w:rPr>
          <w:lang w:val="en-US"/>
        </w:rPr>
        <w:t>“population” and “reduction/decline</w:t>
      </w:r>
      <w:r w:rsidRPr="00A57BAB">
        <w:rPr>
          <w:lang w:val="en-US"/>
        </w:rPr>
        <w:t xml:space="preserve"> in invasive disease”. We </w:t>
      </w:r>
      <w:r w:rsidR="00B44590">
        <w:rPr>
          <w:lang w:val="en-US"/>
        </w:rPr>
        <w:t>searched for</w:t>
      </w:r>
      <w:r w:rsidRPr="00A57BAB">
        <w:rPr>
          <w:lang w:val="en-US"/>
        </w:rPr>
        <w:t xml:space="preserve"> population-based</w:t>
      </w:r>
      <w:r w:rsidR="000D3082">
        <w:rPr>
          <w:lang w:val="en-US"/>
        </w:rPr>
        <w:t xml:space="preserve"> </w:t>
      </w:r>
      <w:r w:rsidRPr="00A57BAB">
        <w:rPr>
          <w:lang w:val="en-US"/>
        </w:rPr>
        <w:t xml:space="preserve">studies </w:t>
      </w:r>
      <w:r w:rsidR="00E52B72">
        <w:rPr>
          <w:lang w:val="en-US"/>
        </w:rPr>
        <w:t xml:space="preserve">reported in the English language </w:t>
      </w:r>
      <w:r w:rsidRPr="00A57BAB">
        <w:rPr>
          <w:lang w:val="en-US"/>
        </w:rPr>
        <w:t xml:space="preserve">that </w:t>
      </w:r>
      <w:r w:rsidR="000D3082">
        <w:rPr>
          <w:lang w:val="en-US"/>
        </w:rPr>
        <w:t>included all age groups and compared trends in vaccine-type and non-vaccine type invasive pneumococcal disease (IPD) before and after the introduction of the 13-valent pneumococcal conjugate vaccine (PCV13)</w:t>
      </w:r>
      <w:r w:rsidR="00E52B72">
        <w:rPr>
          <w:lang w:val="en-US"/>
        </w:rPr>
        <w:t xml:space="preserve">, </w:t>
      </w:r>
      <w:r w:rsidR="00C34016">
        <w:rPr>
          <w:lang w:val="en-US"/>
        </w:rPr>
        <w:t>published between January 2000 and June 2017</w:t>
      </w:r>
      <w:r w:rsidR="00D43BC7">
        <w:rPr>
          <w:lang w:val="en-US"/>
        </w:rPr>
        <w:t>.</w:t>
      </w:r>
      <w:r w:rsidR="00B44590">
        <w:rPr>
          <w:lang w:val="en-US"/>
        </w:rPr>
        <w:t xml:space="preserve"> Countries with established national childhood PCV13 programmes have reported additional reductions in overall and PCV13-type IPD incidence and hospitalisation rates after vaccine introduction. IPD due to PCV7 serotypes </w:t>
      </w:r>
      <w:r w:rsidR="000449A0">
        <w:rPr>
          <w:lang w:val="en-US"/>
        </w:rPr>
        <w:t xml:space="preserve">continued to decline during the PCV13 period, with additional declines due to prevention of IPD caused by the extra PCV13 serotypes across all age </w:t>
      </w:r>
      <w:r w:rsidR="004453F1">
        <w:rPr>
          <w:lang w:val="en-US"/>
        </w:rPr>
        <w:t>groups</w:t>
      </w:r>
      <w:r w:rsidR="0065514C">
        <w:rPr>
          <w:lang w:val="en-US"/>
        </w:rPr>
        <w:t xml:space="preserve"> through herd protection</w:t>
      </w:r>
      <w:r w:rsidR="004453F1">
        <w:rPr>
          <w:lang w:val="en-US"/>
        </w:rPr>
        <w:t xml:space="preserve">. The reduction in IPD </w:t>
      </w:r>
      <w:r w:rsidR="0065514C">
        <w:rPr>
          <w:lang w:val="en-US"/>
        </w:rPr>
        <w:t xml:space="preserve">incidence </w:t>
      </w:r>
      <w:r w:rsidR="004453F1">
        <w:rPr>
          <w:lang w:val="en-US"/>
        </w:rPr>
        <w:t xml:space="preserve">after PCV13 introduction was generally lower when compared to the same post-implementation period after PCV7 introduction. </w:t>
      </w:r>
      <w:r w:rsidR="001E22B7">
        <w:rPr>
          <w:lang w:val="en-US"/>
        </w:rPr>
        <w:t xml:space="preserve">The </w:t>
      </w:r>
      <w:r w:rsidR="00FB6606">
        <w:rPr>
          <w:lang w:val="en-US"/>
        </w:rPr>
        <w:t xml:space="preserve">overall </w:t>
      </w:r>
      <w:r w:rsidR="00FE6389">
        <w:rPr>
          <w:lang w:val="en-US"/>
        </w:rPr>
        <w:t xml:space="preserve">increase in </w:t>
      </w:r>
      <w:r w:rsidR="001E22B7">
        <w:rPr>
          <w:lang w:val="en-US"/>
        </w:rPr>
        <w:t>r</w:t>
      </w:r>
      <w:r w:rsidR="004453F1">
        <w:rPr>
          <w:lang w:val="en-US"/>
        </w:rPr>
        <w:t>eplacement disease due to non-</w:t>
      </w:r>
      <w:r w:rsidR="001E22B7">
        <w:rPr>
          <w:lang w:val="en-US"/>
        </w:rPr>
        <w:t xml:space="preserve">PCV13 </w:t>
      </w:r>
      <w:r w:rsidR="004453F1">
        <w:rPr>
          <w:lang w:val="en-US"/>
        </w:rPr>
        <w:t>serotypes</w:t>
      </w:r>
      <w:r w:rsidR="00FB6606">
        <w:rPr>
          <w:lang w:val="en-US"/>
        </w:rPr>
        <w:t xml:space="preserve"> across all age groups </w:t>
      </w:r>
      <w:r w:rsidR="00FE6389">
        <w:rPr>
          <w:lang w:val="en-US"/>
        </w:rPr>
        <w:t>has been variable</w:t>
      </w:r>
      <w:r w:rsidR="00FB6606">
        <w:rPr>
          <w:lang w:val="en-US"/>
        </w:rPr>
        <w:t>, ranging from 0% to 106% up to 4 years after PCV13 introduction.</w:t>
      </w:r>
      <w:r w:rsidR="001E22B7">
        <w:rPr>
          <w:lang w:val="en-US"/>
        </w:rPr>
        <w:t xml:space="preserve"> Data on longer-term trends after PCV13 introduction </w:t>
      </w:r>
      <w:r w:rsidR="00C3348D">
        <w:rPr>
          <w:lang w:val="en-US"/>
        </w:rPr>
        <w:t xml:space="preserve">in different settings </w:t>
      </w:r>
      <w:r w:rsidR="001E22B7">
        <w:rPr>
          <w:lang w:val="en-US"/>
        </w:rPr>
        <w:t>are lacking</w:t>
      </w:r>
      <w:r w:rsidR="00C3348D">
        <w:rPr>
          <w:lang w:val="en-US"/>
        </w:rPr>
        <w:t>.</w:t>
      </w:r>
    </w:p>
    <w:p w14:paraId="7AA01284" w14:textId="77777777" w:rsidR="000D3082" w:rsidRDefault="000D3082" w:rsidP="004941E3">
      <w:pPr>
        <w:autoSpaceDE w:val="0"/>
        <w:autoSpaceDN w:val="0"/>
        <w:adjustRightInd w:val="0"/>
        <w:spacing w:after="0" w:line="360" w:lineRule="auto"/>
        <w:rPr>
          <w:lang w:val="en-US"/>
        </w:rPr>
      </w:pPr>
    </w:p>
    <w:p w14:paraId="69F33934" w14:textId="77777777" w:rsidR="001B337D" w:rsidRPr="004941E3" w:rsidRDefault="004941E3" w:rsidP="004941E3">
      <w:pPr>
        <w:autoSpaceDE w:val="0"/>
        <w:autoSpaceDN w:val="0"/>
        <w:adjustRightInd w:val="0"/>
        <w:spacing w:after="0" w:line="360" w:lineRule="auto"/>
        <w:rPr>
          <w:b/>
          <w:lang w:val="en-US"/>
        </w:rPr>
      </w:pPr>
      <w:r w:rsidRPr="004941E3">
        <w:rPr>
          <w:b/>
          <w:lang w:val="en-US"/>
        </w:rPr>
        <w:t>Added Value of This Study</w:t>
      </w:r>
    </w:p>
    <w:p w14:paraId="4BCD986E" w14:textId="3B057CA1" w:rsidR="00A16612" w:rsidRDefault="00C578C7" w:rsidP="004941E3">
      <w:pPr>
        <w:autoSpaceDE w:val="0"/>
        <w:autoSpaceDN w:val="0"/>
        <w:adjustRightInd w:val="0"/>
        <w:spacing w:after="0" w:line="360" w:lineRule="auto"/>
        <w:rPr>
          <w:lang w:val="en-US"/>
        </w:rPr>
      </w:pPr>
      <w:r>
        <w:rPr>
          <w:lang w:val="en-US"/>
        </w:rPr>
        <w:t>We analysed enhanced national surveillance data covering a population of 55 million people across England and Wales over 1</w:t>
      </w:r>
      <w:r w:rsidR="00AB27C6">
        <w:rPr>
          <w:lang w:val="en-US"/>
        </w:rPr>
        <w:t>7</w:t>
      </w:r>
      <w:r>
        <w:rPr>
          <w:lang w:val="en-US"/>
        </w:rPr>
        <w:t xml:space="preserve"> years</w:t>
      </w:r>
      <w:r w:rsidR="004639AF">
        <w:rPr>
          <w:lang w:val="en-US"/>
        </w:rPr>
        <w:t xml:space="preserve">, </w:t>
      </w:r>
      <w:r w:rsidR="00AB27C6">
        <w:rPr>
          <w:lang w:val="en-US"/>
        </w:rPr>
        <w:t>up to the seventh year after PCV 13 introduction</w:t>
      </w:r>
      <w:r>
        <w:rPr>
          <w:lang w:val="en-US"/>
        </w:rPr>
        <w:t>. Whilst the introduction of PCV7 in 2006 and its replacement with PCV13 in 2010 have both resulted in significant reductions in IPD cases across all age groups through direct and indirect (herd) protection, we observed significant and unexpected changes after four years of PCV13 use</w:t>
      </w:r>
      <w:r w:rsidR="00FE6389">
        <w:rPr>
          <w:lang w:val="en-US"/>
        </w:rPr>
        <w:t xml:space="preserve">, with </w:t>
      </w:r>
      <w:r>
        <w:rPr>
          <w:lang w:val="en-US"/>
        </w:rPr>
        <w:t xml:space="preserve">rapid increases in IPD due to specific non-vaccine serotypes </w:t>
      </w:r>
      <w:r w:rsidR="00FE6389">
        <w:rPr>
          <w:lang w:val="en-US"/>
        </w:rPr>
        <w:t>since 2013/14</w:t>
      </w:r>
      <w:r w:rsidR="00D516F8">
        <w:rPr>
          <w:lang w:val="en-US"/>
        </w:rPr>
        <w:t xml:space="preserve">, </w:t>
      </w:r>
      <w:r w:rsidR="00690098">
        <w:rPr>
          <w:lang w:val="en-US"/>
        </w:rPr>
        <w:t>notably serotypes 8, 9N and 12F</w:t>
      </w:r>
      <w:r w:rsidR="00FE6389">
        <w:rPr>
          <w:lang w:val="en-US"/>
        </w:rPr>
        <w:t>. Th</w:t>
      </w:r>
      <w:r w:rsidR="00C3348D">
        <w:rPr>
          <w:lang w:val="en-US"/>
        </w:rPr>
        <w:t xml:space="preserve">e </w:t>
      </w:r>
      <w:r w:rsidR="00FE6389">
        <w:rPr>
          <w:lang w:val="en-US"/>
        </w:rPr>
        <w:t xml:space="preserve">increase </w:t>
      </w:r>
      <w:r w:rsidR="00C3348D">
        <w:rPr>
          <w:lang w:val="en-US"/>
        </w:rPr>
        <w:t>in</w:t>
      </w:r>
      <w:r w:rsidR="00AB27C6">
        <w:rPr>
          <w:lang w:val="en-US"/>
        </w:rPr>
        <w:t xml:space="preserve"> numbers of</w:t>
      </w:r>
      <w:r w:rsidR="00C3348D">
        <w:rPr>
          <w:lang w:val="en-US"/>
        </w:rPr>
        <w:t xml:space="preserve"> cases was predominantly </w:t>
      </w:r>
      <w:r w:rsidR="00FE6389">
        <w:rPr>
          <w:lang w:val="en-US"/>
        </w:rPr>
        <w:t xml:space="preserve">in </w:t>
      </w:r>
      <w:r w:rsidR="003412C9">
        <w:rPr>
          <w:lang w:val="en-US"/>
        </w:rPr>
        <w:t>adults</w:t>
      </w:r>
      <w:r w:rsidR="00FE6389">
        <w:rPr>
          <w:lang w:val="en-US"/>
        </w:rPr>
        <w:t xml:space="preserve"> and especially</w:t>
      </w:r>
      <w:r w:rsidR="00AB27C6">
        <w:rPr>
          <w:lang w:val="en-US"/>
        </w:rPr>
        <w:t xml:space="preserve"> those aged 65 years and over where IPD incidence is highest.</w:t>
      </w:r>
      <w:r w:rsidR="003412C9">
        <w:rPr>
          <w:lang w:val="en-US"/>
        </w:rPr>
        <w:t>. The three serotypes</w:t>
      </w:r>
      <w:r w:rsidR="00690098">
        <w:rPr>
          <w:lang w:val="en-US"/>
        </w:rPr>
        <w:t xml:space="preserve"> now account for </w:t>
      </w:r>
      <w:r w:rsidR="00722FD9">
        <w:rPr>
          <w:lang w:val="en-US"/>
        </w:rPr>
        <w:t xml:space="preserve">more than </w:t>
      </w:r>
      <w:r w:rsidR="00690098">
        <w:rPr>
          <w:lang w:val="en-US"/>
        </w:rPr>
        <w:t>40% of all IPD case</w:t>
      </w:r>
      <w:r w:rsidR="00D516F8">
        <w:rPr>
          <w:lang w:val="en-US"/>
        </w:rPr>
        <w:t xml:space="preserve">s, and are rarely found in carriage, indicating that they have </w:t>
      </w:r>
      <w:r w:rsidR="00341B67">
        <w:rPr>
          <w:lang w:val="en-US"/>
        </w:rPr>
        <w:t xml:space="preserve">are highly invasive. </w:t>
      </w:r>
      <w:r w:rsidR="003412C9">
        <w:rPr>
          <w:lang w:val="en-US"/>
        </w:rPr>
        <w:t xml:space="preserve">At the same time, </w:t>
      </w:r>
      <w:r w:rsidR="003412C9">
        <w:t xml:space="preserve">IPD due to two of the six additional PCV13 serotypes, namely serotypes 3 and 19A, unexpectedly plateaued across all age groups since 2013/14 and then increased, mainly in </w:t>
      </w:r>
      <w:r w:rsidR="00FE6389">
        <w:t xml:space="preserve">the older </w:t>
      </w:r>
      <w:r w:rsidR="003412C9">
        <w:t>adult age-groups.</w:t>
      </w:r>
      <w:r w:rsidR="003412C9">
        <w:rPr>
          <w:lang w:val="en-US"/>
        </w:rPr>
        <w:t xml:space="preserve"> </w:t>
      </w:r>
      <w:r w:rsidR="000573BE">
        <w:rPr>
          <w:lang w:val="en-US"/>
        </w:rPr>
        <w:t>Six years after PCV13 introduction,</w:t>
      </w:r>
      <w:r w:rsidR="000573BE">
        <w:t xml:space="preserve"> the additional benefits of this hig</w:t>
      </w:r>
      <w:r w:rsidR="0062274F">
        <w:t>her-</w:t>
      </w:r>
      <w:r w:rsidR="000573BE">
        <w:t xml:space="preserve">valent vaccine has been nearly abolished by replacement disease, although there remains a 34% reduction in overall IPD incidence </w:t>
      </w:r>
      <w:r w:rsidR="000573BE" w:rsidRPr="004639AF">
        <w:t xml:space="preserve">compared to the pre-PCV7 baseline. </w:t>
      </w:r>
      <w:r w:rsidR="003412C9" w:rsidRPr="004639AF">
        <w:t xml:space="preserve">Overall, however, we estimate that nearly </w:t>
      </w:r>
      <w:r w:rsidR="00452DCF" w:rsidRPr="006A30C9">
        <w:t>38,400</w:t>
      </w:r>
      <w:r w:rsidR="003412C9" w:rsidRPr="004639AF">
        <w:t xml:space="preserve"> cases of IPD</w:t>
      </w:r>
      <w:r w:rsidR="003412C9">
        <w:t xml:space="preserve"> have been prevented in the 1</w:t>
      </w:r>
      <w:r w:rsidR="004639AF">
        <w:t>1</w:t>
      </w:r>
      <w:r w:rsidR="003412C9">
        <w:t xml:space="preserve"> years since PCV7 introduction, even after taking into account the additional cases due to serotype replacement disease.</w:t>
      </w:r>
    </w:p>
    <w:p w14:paraId="295D96A5" w14:textId="77777777" w:rsidR="004941E3" w:rsidRDefault="004941E3" w:rsidP="004941E3">
      <w:pPr>
        <w:autoSpaceDE w:val="0"/>
        <w:autoSpaceDN w:val="0"/>
        <w:adjustRightInd w:val="0"/>
        <w:spacing w:after="0" w:line="360" w:lineRule="auto"/>
        <w:rPr>
          <w:lang w:val="en-US"/>
        </w:rPr>
      </w:pPr>
    </w:p>
    <w:p w14:paraId="0668F3E3" w14:textId="77777777" w:rsidR="004941E3" w:rsidRPr="004941E3" w:rsidRDefault="004941E3" w:rsidP="004941E3">
      <w:pPr>
        <w:autoSpaceDE w:val="0"/>
        <w:autoSpaceDN w:val="0"/>
        <w:adjustRightInd w:val="0"/>
        <w:spacing w:after="0" w:line="360" w:lineRule="auto"/>
        <w:rPr>
          <w:b/>
          <w:lang w:val="en-US"/>
        </w:rPr>
      </w:pPr>
      <w:r>
        <w:rPr>
          <w:b/>
          <w:lang w:val="en-US"/>
        </w:rPr>
        <w:t xml:space="preserve">Implications of the Available Evidence </w:t>
      </w:r>
    </w:p>
    <w:p w14:paraId="7E4926DF" w14:textId="56A9BC48" w:rsidR="00FE6389" w:rsidRDefault="00514FE5" w:rsidP="00C3348D">
      <w:pPr>
        <w:spacing w:line="360" w:lineRule="auto"/>
        <w:rPr>
          <w:rFonts w:cs="Arial"/>
          <w:color w:val="2E2E2E"/>
          <w:shd w:val="clear" w:color="auto" w:fill="FFFFFF"/>
        </w:rPr>
      </w:pPr>
      <w:r>
        <w:rPr>
          <w:rFonts w:cs="Arial"/>
          <w:color w:val="2E2E2E"/>
          <w:shd w:val="clear" w:color="auto" w:fill="FFFFFF"/>
        </w:rPr>
        <w:t>P</w:t>
      </w:r>
      <w:r w:rsidR="00C3348D">
        <w:rPr>
          <w:rFonts w:cs="Arial"/>
          <w:color w:val="2E2E2E"/>
          <w:shd w:val="clear" w:color="auto" w:fill="FFFFFF"/>
        </w:rPr>
        <w:t>n</w:t>
      </w:r>
      <w:r>
        <w:rPr>
          <w:rFonts w:cs="Arial"/>
          <w:color w:val="2E2E2E"/>
          <w:shd w:val="clear" w:color="auto" w:fill="FFFFFF"/>
        </w:rPr>
        <w:t xml:space="preserve">eumococcal conjugate vaccines have prevented large numbers of IPD cases over the past decade, with children continuing to benefit greatly from </w:t>
      </w:r>
      <w:r w:rsidR="00821B1B">
        <w:rPr>
          <w:rFonts w:cs="Arial"/>
          <w:color w:val="2E2E2E"/>
          <w:shd w:val="clear" w:color="auto" w:fill="FFFFFF"/>
        </w:rPr>
        <w:t xml:space="preserve">both PCV7 and its replacement with </w:t>
      </w:r>
      <w:r w:rsidR="00DC65AD">
        <w:rPr>
          <w:rFonts w:cs="Arial"/>
          <w:color w:val="2E2E2E"/>
          <w:shd w:val="clear" w:color="auto" w:fill="FFFFFF"/>
        </w:rPr>
        <w:t xml:space="preserve">PCV13. </w:t>
      </w:r>
      <w:r w:rsidR="0062274F" w:rsidRPr="000F5158">
        <w:rPr>
          <w:rFonts w:cs="Arial"/>
          <w:color w:val="2E2E2E"/>
          <w:shd w:val="clear" w:color="auto" w:fill="FFFFFF"/>
        </w:rPr>
        <w:t xml:space="preserve">The recent and unexpected rapid increase in IPD due to some highly-virulent, non-vaccine serotypes </w:t>
      </w:r>
      <w:r w:rsidR="00821B1B">
        <w:rPr>
          <w:rFonts w:cs="Arial"/>
          <w:color w:val="2E2E2E"/>
          <w:shd w:val="clear" w:color="auto" w:fill="FFFFFF"/>
        </w:rPr>
        <w:t>in England and Wales</w:t>
      </w:r>
      <w:r w:rsidR="00DC65AD">
        <w:rPr>
          <w:rFonts w:cs="Arial"/>
          <w:color w:val="2E2E2E"/>
          <w:shd w:val="clear" w:color="auto" w:fill="FFFFFF"/>
        </w:rPr>
        <w:t xml:space="preserve"> awaits confirmation in other settings with surveillance databases sufficiently large to monitor serotype</w:t>
      </w:r>
      <w:r w:rsidR="00AB27C6">
        <w:rPr>
          <w:rFonts w:cs="Arial"/>
          <w:color w:val="2E2E2E"/>
          <w:shd w:val="clear" w:color="auto" w:fill="FFFFFF"/>
        </w:rPr>
        <w:t>-</w:t>
      </w:r>
      <w:r w:rsidR="00DC65AD">
        <w:rPr>
          <w:rFonts w:cs="Arial"/>
          <w:color w:val="2E2E2E"/>
          <w:shd w:val="clear" w:color="auto" w:fill="FFFFFF"/>
        </w:rPr>
        <w:t xml:space="preserve">specific trends in IPD and with data </w:t>
      </w:r>
      <w:r w:rsidR="00C3348D">
        <w:rPr>
          <w:rFonts w:cs="Arial"/>
          <w:color w:val="2E2E2E"/>
          <w:shd w:val="clear" w:color="auto" w:fill="FFFFFF"/>
        </w:rPr>
        <w:t xml:space="preserve">that extend more than 5 years </w:t>
      </w:r>
      <w:r w:rsidR="00821B1B">
        <w:rPr>
          <w:rFonts w:cs="Arial"/>
          <w:color w:val="2E2E2E"/>
          <w:shd w:val="clear" w:color="auto" w:fill="FFFFFF"/>
        </w:rPr>
        <w:t xml:space="preserve">after </w:t>
      </w:r>
      <w:r w:rsidR="00C3348D">
        <w:rPr>
          <w:rFonts w:cs="Arial"/>
          <w:color w:val="2E2E2E"/>
          <w:shd w:val="clear" w:color="auto" w:fill="FFFFFF"/>
        </w:rPr>
        <w:t>PCV13 introduction. If confirmed elsewhere</w:t>
      </w:r>
      <w:r w:rsidR="008F1D75">
        <w:rPr>
          <w:rFonts w:cs="Arial"/>
          <w:color w:val="2E2E2E"/>
          <w:shd w:val="clear" w:color="auto" w:fill="FFFFFF"/>
        </w:rPr>
        <w:t>,</w:t>
      </w:r>
      <w:r w:rsidR="00C3348D">
        <w:rPr>
          <w:rFonts w:cs="Arial"/>
          <w:color w:val="2E2E2E"/>
          <w:shd w:val="clear" w:color="auto" w:fill="FFFFFF"/>
        </w:rPr>
        <w:t xml:space="preserve"> our findings suggest that h</w:t>
      </w:r>
      <w:r w:rsidR="00C3348D" w:rsidRPr="000F5158">
        <w:rPr>
          <w:rFonts w:cs="Arial"/>
          <w:color w:val="2E2E2E"/>
          <w:shd w:val="clear" w:color="auto" w:fill="FFFFFF"/>
        </w:rPr>
        <w:t>igher valency PCVs should include these rapidly emerging serotypes whilst we await a universal vaccine that is not serotype-dependent.</w:t>
      </w:r>
    </w:p>
    <w:p w14:paraId="3CED2088" w14:textId="77777777" w:rsidR="004941E3" w:rsidRDefault="004941E3" w:rsidP="004941E3">
      <w:pPr>
        <w:autoSpaceDE w:val="0"/>
        <w:autoSpaceDN w:val="0"/>
        <w:adjustRightInd w:val="0"/>
        <w:spacing w:after="0" w:line="360" w:lineRule="auto"/>
        <w:rPr>
          <w:lang w:val="en-US"/>
        </w:rPr>
      </w:pPr>
    </w:p>
    <w:p w14:paraId="7005D39A" w14:textId="77777777" w:rsidR="004941E3" w:rsidRDefault="004941E3" w:rsidP="004941E3">
      <w:pPr>
        <w:autoSpaceDE w:val="0"/>
        <w:autoSpaceDN w:val="0"/>
        <w:adjustRightInd w:val="0"/>
        <w:spacing w:after="0" w:line="360" w:lineRule="auto"/>
        <w:rPr>
          <w:lang w:val="en-US"/>
        </w:rPr>
      </w:pPr>
    </w:p>
    <w:p w14:paraId="6F56694C" w14:textId="77777777" w:rsidR="000F5158" w:rsidRPr="00B22F0E" w:rsidRDefault="000F5158" w:rsidP="000F5158">
      <w:pPr>
        <w:spacing w:after="0" w:line="360" w:lineRule="auto"/>
        <w:rPr>
          <w:rFonts w:ascii="Calibri" w:hAnsi="Calibri"/>
          <w:b/>
          <w:sz w:val="24"/>
        </w:rPr>
      </w:pPr>
      <w:r w:rsidRPr="00B22F0E">
        <w:rPr>
          <w:rFonts w:ascii="Calibri" w:hAnsi="Calibri"/>
          <w:b/>
          <w:sz w:val="24"/>
        </w:rPr>
        <w:t>Acknowledgements</w:t>
      </w:r>
    </w:p>
    <w:p w14:paraId="61127FE5" w14:textId="48A8F504" w:rsidR="000F5158" w:rsidRPr="00B22F0E" w:rsidRDefault="000F5158" w:rsidP="000F5158">
      <w:pPr>
        <w:autoSpaceDE w:val="0"/>
        <w:autoSpaceDN w:val="0"/>
        <w:adjustRightInd w:val="0"/>
        <w:spacing w:after="0" w:line="360" w:lineRule="auto"/>
        <w:rPr>
          <w:rFonts w:ascii="Calibri" w:hAnsi="Calibri"/>
          <w:lang w:val="en-US"/>
        </w:rPr>
      </w:pPr>
      <w:r w:rsidRPr="00B22F0E">
        <w:rPr>
          <w:rFonts w:ascii="Calibri" w:hAnsi="Calibri" w:cs="Arial"/>
          <w:color w:val="2E2E2E"/>
          <w:shd w:val="clear" w:color="auto" w:fill="FFFFFF"/>
        </w:rPr>
        <w:t>We thank Mel Kephalas and Rashmi Malkani of the Immunisation Department at PHE for the follow</w:t>
      </w:r>
      <w:r w:rsidR="00643DCF">
        <w:rPr>
          <w:rFonts w:ascii="Calibri" w:hAnsi="Calibri" w:cs="Arial"/>
          <w:color w:val="2E2E2E"/>
          <w:shd w:val="clear" w:color="auto" w:fill="FFFFFF"/>
        </w:rPr>
        <w:t>-</w:t>
      </w:r>
      <w:r w:rsidRPr="00B22F0E">
        <w:rPr>
          <w:rFonts w:ascii="Calibri" w:hAnsi="Calibri" w:cs="Arial"/>
          <w:color w:val="2E2E2E"/>
          <w:shd w:val="clear" w:color="auto" w:fill="FFFFFF"/>
        </w:rPr>
        <w:t xml:space="preserve">up of unserotyped isolates. </w:t>
      </w:r>
      <w:r w:rsidR="00F47BE0">
        <w:rPr>
          <w:rFonts w:ascii="Calibri" w:hAnsi="Calibri" w:cs="Arial"/>
          <w:color w:val="2E2E2E"/>
          <w:shd w:val="clear" w:color="auto" w:fill="FFFFFF"/>
        </w:rPr>
        <w:t xml:space="preserve">We are grateful to Pauline Waight who managed the pneumococcal surveillance prior to 2016. </w:t>
      </w:r>
      <w:r w:rsidRPr="00B22F0E">
        <w:rPr>
          <w:rFonts w:ascii="Calibri" w:hAnsi="Calibri" w:cs="Arial"/>
          <w:color w:val="2E2E2E"/>
          <w:shd w:val="clear" w:color="auto" w:fill="FFFFFF"/>
        </w:rPr>
        <w:t xml:space="preserve">We thank Catrin Moore for reporting invasive pneumococcal disease cases in southern England serotyped by the John Radcliffe Hospital Oxford (Oxford, UK) laboratory. We also thank the staff at laboratories in England and Wales who referred isolates for serotyping and provided additional information </w:t>
      </w:r>
      <w:r>
        <w:rPr>
          <w:rFonts w:ascii="Calibri" w:hAnsi="Calibri" w:cs="Arial"/>
          <w:color w:val="2E2E2E"/>
          <w:shd w:val="clear" w:color="auto" w:fill="FFFFFF"/>
        </w:rPr>
        <w:t>on request.</w:t>
      </w:r>
    </w:p>
    <w:p w14:paraId="1DC154A0" w14:textId="77777777" w:rsidR="000F5158" w:rsidRDefault="000F5158" w:rsidP="000F5158">
      <w:pPr>
        <w:autoSpaceDE w:val="0"/>
        <w:autoSpaceDN w:val="0"/>
        <w:adjustRightInd w:val="0"/>
        <w:spacing w:after="0" w:line="360" w:lineRule="auto"/>
        <w:rPr>
          <w:rFonts w:ascii="Calibri" w:hAnsi="Calibri"/>
          <w:lang w:val="en-US"/>
        </w:rPr>
      </w:pPr>
    </w:p>
    <w:p w14:paraId="1A5FF85C" w14:textId="6EC7B39E" w:rsidR="00C31F17" w:rsidRDefault="00C31F17" w:rsidP="000F5158">
      <w:pPr>
        <w:autoSpaceDE w:val="0"/>
        <w:autoSpaceDN w:val="0"/>
        <w:adjustRightInd w:val="0"/>
        <w:spacing w:after="0" w:line="360" w:lineRule="auto"/>
        <w:rPr>
          <w:rFonts w:ascii="Calibri" w:hAnsi="Calibri"/>
          <w:b/>
          <w:sz w:val="24"/>
          <w:lang w:val="en-US"/>
        </w:rPr>
      </w:pPr>
      <w:r w:rsidRPr="000866D3">
        <w:rPr>
          <w:rFonts w:ascii="Calibri" w:hAnsi="Calibri"/>
          <w:b/>
          <w:sz w:val="24"/>
          <w:lang w:val="en-US"/>
        </w:rPr>
        <w:t>Author contributions</w:t>
      </w:r>
    </w:p>
    <w:p w14:paraId="7E429833" w14:textId="4D57A911" w:rsidR="00C31F17" w:rsidRDefault="00C31F17" w:rsidP="00C31F17">
      <w:pPr>
        <w:autoSpaceDE w:val="0"/>
        <w:autoSpaceDN w:val="0"/>
        <w:adjustRightInd w:val="0"/>
        <w:spacing w:after="0" w:line="360" w:lineRule="auto"/>
        <w:rPr>
          <w:rFonts w:ascii="Calibri" w:hAnsi="Calibri"/>
          <w:lang w:val="en-US"/>
        </w:rPr>
      </w:pPr>
      <w:r w:rsidRPr="000866D3">
        <w:rPr>
          <w:rFonts w:ascii="Calibri" w:hAnsi="Calibri"/>
          <w:lang w:val="en-US"/>
        </w:rPr>
        <w:t>SC was responsible for the management of the epidemiological surveillance data. SNL was the clinical lead for pneumococcal surveillance and wrote the first draft of the report. CLS and NKF were the scientific leads for the national reference laboratory surveillance activities. AD and NJA were responsible for the statistical analysis. All authors contributed to the data interpretation and read, commented on, and approved the final version of the report.</w:t>
      </w:r>
    </w:p>
    <w:p w14:paraId="12F85282" w14:textId="77777777" w:rsidR="00C31F17" w:rsidRPr="00C31F17" w:rsidRDefault="00C31F17" w:rsidP="00C31F17">
      <w:pPr>
        <w:autoSpaceDE w:val="0"/>
        <w:autoSpaceDN w:val="0"/>
        <w:adjustRightInd w:val="0"/>
        <w:spacing w:after="0" w:line="360" w:lineRule="auto"/>
        <w:rPr>
          <w:rFonts w:ascii="Calibri" w:hAnsi="Calibri"/>
          <w:lang w:val="en-US"/>
        </w:rPr>
      </w:pPr>
    </w:p>
    <w:p w14:paraId="1CD84F33" w14:textId="77777777" w:rsidR="000F5158" w:rsidRPr="00B22F0E" w:rsidRDefault="000F5158" w:rsidP="000F5158">
      <w:pPr>
        <w:pStyle w:val="svarticle"/>
        <w:shd w:val="clear" w:color="auto" w:fill="FFFFFF"/>
        <w:spacing w:before="0" w:beforeAutospacing="0" w:after="0" w:afterAutospacing="0" w:line="360" w:lineRule="auto"/>
        <w:textAlignment w:val="baseline"/>
        <w:rPr>
          <w:rFonts w:ascii="Calibri" w:hAnsi="Calibri" w:cs="Arial"/>
          <w:color w:val="2E2E2E"/>
        </w:rPr>
      </w:pPr>
      <w:r w:rsidRPr="00B22F0E">
        <w:rPr>
          <w:rStyle w:val="Strong"/>
          <w:rFonts w:ascii="Calibri" w:hAnsi="Calibri" w:cs="Arial"/>
          <w:color w:val="2E2E2E"/>
          <w:bdr w:val="none" w:sz="0" w:space="0" w:color="auto" w:frame="1"/>
        </w:rPr>
        <w:t>Declaration of interests</w:t>
      </w:r>
    </w:p>
    <w:p w14:paraId="31631F89" w14:textId="77777777" w:rsidR="000F5158" w:rsidRDefault="000F5158" w:rsidP="000F5158">
      <w:pPr>
        <w:pStyle w:val="svarticle"/>
        <w:shd w:val="clear" w:color="auto" w:fill="FFFFFF"/>
        <w:spacing w:before="0" w:beforeAutospacing="0" w:after="0" w:afterAutospacing="0" w:line="360" w:lineRule="auto"/>
        <w:textAlignment w:val="baseline"/>
        <w:rPr>
          <w:rFonts w:ascii="Calibri" w:hAnsi="Calibri"/>
          <w:sz w:val="22"/>
        </w:rPr>
      </w:pPr>
      <w:r w:rsidRPr="00F52065">
        <w:rPr>
          <w:rFonts w:ascii="Calibri" w:hAnsi="Calibri" w:cs="Arial"/>
          <w:color w:val="2E2E2E"/>
          <w:sz w:val="22"/>
        </w:rPr>
        <w:t xml:space="preserve">CLS and NKF as employees of the Respiratory and Vaccine Preventable Bacteria Reference Unit have received research funding from Pfizer and GlaxoSmithKline </w:t>
      </w:r>
      <w:r w:rsidRPr="00F52065">
        <w:rPr>
          <w:rFonts w:ascii="Calibri" w:hAnsi="Calibri"/>
          <w:sz w:val="22"/>
        </w:rPr>
        <w:t>but receive no personal remuneration</w:t>
      </w:r>
      <w:r w:rsidRPr="00F52065">
        <w:rPr>
          <w:rFonts w:ascii="Calibri" w:hAnsi="Calibri" w:cs="Arial"/>
          <w:color w:val="2E2E2E"/>
          <w:sz w:val="22"/>
        </w:rPr>
        <w:t xml:space="preserve">. </w:t>
      </w:r>
      <w:r w:rsidRPr="00F52065">
        <w:rPr>
          <w:rFonts w:ascii="Calibri" w:hAnsi="Calibri"/>
          <w:sz w:val="22"/>
        </w:rPr>
        <w:t>SNL and RB do contract research for vaccine manufacturers (including GSK, Pfizer, and Sanofi Pasteur) on behalf of St George’s University of London and Public Health England (London, UK), respectively, but receive no personal remuneration. The Immunisation, Hepatitis, and Blood Safety Department has provided vaccine manufactures with postmarketing surveillance reports on vaccine preventable diseases, including pneumococcal infections, which the companies are required to submit to the UK Licensing Authority in compliance with their Risk Management Strategy. A cost recovery charge is made for these reports. EM, AD, and NJA declare no competing interests.</w:t>
      </w:r>
    </w:p>
    <w:p w14:paraId="6E09D031" w14:textId="4831146B" w:rsidR="008010B3" w:rsidRDefault="008010B3">
      <w:pPr>
        <w:rPr>
          <w:b/>
        </w:rPr>
      </w:pPr>
      <w:r>
        <w:rPr>
          <w:b/>
        </w:rPr>
        <w:br w:type="page"/>
      </w:r>
    </w:p>
    <w:p w14:paraId="34A95144" w14:textId="50444580" w:rsidR="003764E5" w:rsidRDefault="003764E5" w:rsidP="008C79F8">
      <w:pPr>
        <w:rPr>
          <w:rFonts w:eastAsia="MS Mincho" w:cs="Arial"/>
          <w:b/>
          <w:sz w:val="20"/>
          <w:lang w:eastAsia="ja-JP"/>
        </w:rPr>
      </w:pPr>
      <w:r w:rsidRPr="00DC0E0A">
        <w:rPr>
          <w:rFonts w:cs="Arial"/>
          <w:b/>
          <w:sz w:val="20"/>
        </w:rPr>
        <w:t xml:space="preserve">Table </w:t>
      </w:r>
      <w:r w:rsidRPr="00DC0E0A">
        <w:rPr>
          <w:rFonts w:cs="Arial"/>
          <w:b/>
          <w:sz w:val="20"/>
        </w:rPr>
        <w:fldChar w:fldCharType="begin"/>
      </w:r>
      <w:r w:rsidRPr="00DC0E0A">
        <w:rPr>
          <w:rFonts w:cs="Arial"/>
          <w:b/>
          <w:sz w:val="20"/>
        </w:rPr>
        <w:instrText xml:space="preserve"> SEQ Table \* ARABIC </w:instrText>
      </w:r>
      <w:r w:rsidRPr="00DC0E0A">
        <w:rPr>
          <w:rFonts w:cs="Arial"/>
          <w:b/>
          <w:sz w:val="20"/>
        </w:rPr>
        <w:fldChar w:fldCharType="separate"/>
      </w:r>
      <w:r w:rsidR="00777A90">
        <w:rPr>
          <w:rFonts w:cs="Arial"/>
          <w:b/>
          <w:noProof/>
          <w:sz w:val="20"/>
        </w:rPr>
        <w:t>1</w:t>
      </w:r>
      <w:r w:rsidRPr="00DC0E0A">
        <w:rPr>
          <w:rFonts w:cs="Arial"/>
          <w:b/>
          <w:noProof/>
          <w:sz w:val="20"/>
        </w:rPr>
        <w:fldChar w:fldCharType="end"/>
      </w:r>
      <w:r w:rsidRPr="00DC0E0A">
        <w:rPr>
          <w:rFonts w:cs="Arial"/>
          <w:b/>
          <w:sz w:val="20"/>
        </w:rPr>
        <w:t xml:space="preserve">: </w:t>
      </w:r>
      <w:r w:rsidRPr="00DC0E0A">
        <w:rPr>
          <w:rFonts w:eastAsia="MS Mincho" w:cs="Arial"/>
          <w:b/>
          <w:sz w:val="20"/>
          <w:lang w:eastAsia="ja-JP"/>
        </w:rPr>
        <w:t>Number of cases (corrected^ and raw</w:t>
      </w:r>
      <w:r w:rsidR="0095598F">
        <w:rPr>
          <w:rFonts w:eastAsia="MS Mincho" w:cs="Arial"/>
          <w:b/>
          <w:sz w:val="20"/>
          <w:lang w:eastAsia="ja-JP"/>
        </w:rPr>
        <w:t>*</w:t>
      </w:r>
      <w:r w:rsidRPr="00DC0E0A">
        <w:rPr>
          <w:rFonts w:eastAsia="MS Mincho" w:cs="Arial"/>
          <w:b/>
          <w:sz w:val="20"/>
          <w:lang w:eastAsia="ja-JP"/>
        </w:rPr>
        <w:t>) and incidence of invasive pneumococcal disease in 201</w:t>
      </w:r>
      <w:r w:rsidR="00573D25">
        <w:rPr>
          <w:rFonts w:eastAsia="MS Mincho" w:cs="Arial"/>
          <w:b/>
          <w:sz w:val="20"/>
          <w:lang w:eastAsia="ja-JP"/>
        </w:rPr>
        <w:t>6</w:t>
      </w:r>
      <w:r w:rsidRPr="00DC0E0A">
        <w:rPr>
          <w:rFonts w:eastAsia="MS Mincho" w:cs="Arial"/>
          <w:b/>
          <w:sz w:val="20"/>
          <w:lang w:eastAsia="ja-JP"/>
        </w:rPr>
        <w:t>/1</w:t>
      </w:r>
      <w:r w:rsidR="00573D25">
        <w:rPr>
          <w:rFonts w:eastAsia="MS Mincho" w:cs="Arial"/>
          <w:b/>
          <w:sz w:val="20"/>
          <w:lang w:eastAsia="ja-JP"/>
        </w:rPr>
        <w:t>7</w:t>
      </w:r>
      <w:r w:rsidRPr="00DC0E0A">
        <w:rPr>
          <w:rFonts w:eastAsia="MS Mincho" w:cs="Arial"/>
          <w:b/>
          <w:sz w:val="20"/>
          <w:lang w:eastAsia="ja-JP"/>
        </w:rPr>
        <w:t xml:space="preserve"> compared with the baseline average of 200</w:t>
      </w:r>
      <w:r w:rsidR="00573D25">
        <w:rPr>
          <w:rFonts w:eastAsia="MS Mincho" w:cs="Arial"/>
          <w:b/>
          <w:sz w:val="20"/>
          <w:lang w:eastAsia="ja-JP"/>
        </w:rPr>
        <w:t>8</w:t>
      </w:r>
      <w:r w:rsidRPr="00DC0E0A">
        <w:rPr>
          <w:rFonts w:eastAsia="MS Mincho" w:cs="Arial"/>
          <w:b/>
          <w:sz w:val="20"/>
          <w:lang w:eastAsia="ja-JP"/>
        </w:rPr>
        <w:t>/0</w:t>
      </w:r>
      <w:r w:rsidR="00573D25">
        <w:rPr>
          <w:rFonts w:eastAsia="MS Mincho" w:cs="Arial"/>
          <w:b/>
          <w:sz w:val="20"/>
          <w:lang w:eastAsia="ja-JP"/>
        </w:rPr>
        <w:t>9</w:t>
      </w:r>
      <w:r w:rsidRPr="00DC0E0A">
        <w:rPr>
          <w:rFonts w:eastAsia="MS Mincho" w:cs="Arial"/>
          <w:b/>
          <w:sz w:val="20"/>
          <w:lang w:eastAsia="ja-JP"/>
        </w:rPr>
        <w:t xml:space="preserve"> to 200</w:t>
      </w:r>
      <w:r w:rsidR="00573D25">
        <w:rPr>
          <w:rFonts w:eastAsia="MS Mincho" w:cs="Arial"/>
          <w:b/>
          <w:sz w:val="20"/>
          <w:lang w:eastAsia="ja-JP"/>
        </w:rPr>
        <w:t>9</w:t>
      </w:r>
      <w:r w:rsidRPr="00DC0E0A">
        <w:rPr>
          <w:rFonts w:eastAsia="MS Mincho" w:cs="Arial"/>
          <w:b/>
          <w:sz w:val="20"/>
          <w:lang w:eastAsia="ja-JP"/>
        </w:rPr>
        <w:t>/</w:t>
      </w:r>
      <w:r w:rsidR="00573D25">
        <w:rPr>
          <w:rFonts w:eastAsia="MS Mincho" w:cs="Arial"/>
          <w:b/>
          <w:sz w:val="20"/>
          <w:lang w:eastAsia="ja-JP"/>
        </w:rPr>
        <w:t>10</w:t>
      </w:r>
      <w:r w:rsidR="00573D25" w:rsidRPr="00DC0E0A">
        <w:rPr>
          <w:rFonts w:eastAsia="MS Mincho" w:cs="Arial"/>
          <w:b/>
          <w:sz w:val="20"/>
          <w:lang w:eastAsia="ja-JP"/>
        </w:rPr>
        <w:t xml:space="preserve"> </w:t>
      </w:r>
      <w:r w:rsidRPr="00DC0E0A">
        <w:rPr>
          <w:rFonts w:eastAsia="MS Mincho" w:cs="Arial"/>
          <w:b/>
          <w:sz w:val="20"/>
          <w:lang w:eastAsia="ja-JP"/>
        </w:rPr>
        <w:t>(200</w:t>
      </w:r>
      <w:r w:rsidR="00573D25">
        <w:rPr>
          <w:rFonts w:eastAsia="MS Mincho" w:cs="Arial"/>
          <w:b/>
          <w:sz w:val="20"/>
          <w:lang w:eastAsia="ja-JP"/>
        </w:rPr>
        <w:t>8</w:t>
      </w:r>
      <w:r w:rsidRPr="00DC0E0A">
        <w:rPr>
          <w:rFonts w:eastAsia="MS Mincho" w:cs="Arial"/>
          <w:b/>
          <w:sz w:val="20"/>
          <w:lang w:eastAsia="ja-JP"/>
        </w:rPr>
        <w:t>-</w:t>
      </w:r>
      <w:r w:rsidR="00573D25">
        <w:rPr>
          <w:rFonts w:eastAsia="MS Mincho" w:cs="Arial"/>
          <w:b/>
          <w:sz w:val="20"/>
          <w:lang w:eastAsia="ja-JP"/>
        </w:rPr>
        <w:t>10</w:t>
      </w:r>
      <w:r w:rsidRPr="00DC0E0A">
        <w:rPr>
          <w:rFonts w:eastAsia="MS Mincho" w:cs="Arial"/>
          <w:b/>
          <w:sz w:val="20"/>
          <w:lang w:eastAsia="ja-JP"/>
        </w:rPr>
        <w:t xml:space="preserve">) by age and serotype grouping </w:t>
      </w:r>
    </w:p>
    <w:tbl>
      <w:tblPr>
        <w:tblW w:w="11058" w:type="dxa"/>
        <w:tblInd w:w="-885" w:type="dxa"/>
        <w:tblLayout w:type="fixed"/>
        <w:tblCellMar>
          <w:left w:w="0" w:type="dxa"/>
          <w:right w:w="0" w:type="dxa"/>
        </w:tblCellMar>
        <w:tblLook w:val="04A0" w:firstRow="1" w:lastRow="0" w:firstColumn="1" w:lastColumn="0" w:noHBand="0" w:noVBand="1"/>
      </w:tblPr>
      <w:tblGrid>
        <w:gridCol w:w="851"/>
        <w:gridCol w:w="993"/>
        <w:gridCol w:w="1134"/>
        <w:gridCol w:w="992"/>
        <w:gridCol w:w="992"/>
        <w:gridCol w:w="709"/>
        <w:gridCol w:w="1134"/>
        <w:gridCol w:w="992"/>
        <w:gridCol w:w="851"/>
        <w:gridCol w:w="850"/>
        <w:gridCol w:w="709"/>
        <w:gridCol w:w="851"/>
      </w:tblGrid>
      <w:tr w:rsidR="00832FBC" w14:paraId="442F0F65" w14:textId="77777777" w:rsidTr="000B0866">
        <w:tc>
          <w:tcPr>
            <w:tcW w:w="851" w:type="dxa"/>
            <w:tcBorders>
              <w:top w:val="single" w:sz="12" w:space="0" w:color="000000"/>
              <w:left w:val="single" w:sz="4" w:space="0" w:color="auto"/>
              <w:bottom w:val="single" w:sz="8" w:space="0" w:color="000000"/>
              <w:right w:val="single" w:sz="4" w:space="0" w:color="auto"/>
            </w:tcBorders>
            <w:tcMar>
              <w:top w:w="0" w:type="dxa"/>
              <w:left w:w="108" w:type="dxa"/>
              <w:bottom w:w="0" w:type="dxa"/>
              <w:right w:w="108" w:type="dxa"/>
            </w:tcMar>
            <w:vAlign w:val="center"/>
            <w:hideMark/>
          </w:tcPr>
          <w:p w14:paraId="5E5180B1" w14:textId="0C7B4887" w:rsidR="00832FBC" w:rsidRPr="001E019B" w:rsidRDefault="00832FBC" w:rsidP="000B0866">
            <w:pPr>
              <w:spacing w:after="0"/>
              <w:rPr>
                <w:rFonts w:ascii="Arial" w:hAnsi="Arial" w:cs="Arial"/>
                <w:sz w:val="16"/>
                <w:szCs w:val="16"/>
                <w:lang w:eastAsia="ja-JP"/>
              </w:rPr>
            </w:pPr>
            <w:r w:rsidRPr="001E019B">
              <w:rPr>
                <w:i/>
                <w:iCs/>
                <w:sz w:val="16"/>
                <w:szCs w:val="18"/>
                <w:lang w:eastAsia="ja-JP"/>
              </w:rPr>
              <w:t>Age</w:t>
            </w:r>
            <w:r w:rsidR="00B55996">
              <w:rPr>
                <w:i/>
                <w:iCs/>
                <w:sz w:val="16"/>
                <w:szCs w:val="18"/>
                <w:lang w:eastAsia="ja-JP"/>
              </w:rPr>
              <w:t xml:space="preserve"> (years)</w:t>
            </w:r>
          </w:p>
        </w:tc>
        <w:tc>
          <w:tcPr>
            <w:tcW w:w="993" w:type="dxa"/>
            <w:tcBorders>
              <w:top w:val="single" w:sz="12" w:space="0" w:color="000000"/>
              <w:left w:val="single" w:sz="4" w:space="0" w:color="auto"/>
              <w:bottom w:val="single" w:sz="8" w:space="0" w:color="000000"/>
              <w:right w:val="single" w:sz="4" w:space="0" w:color="auto"/>
            </w:tcBorders>
            <w:tcMar>
              <w:top w:w="0" w:type="dxa"/>
              <w:left w:w="108" w:type="dxa"/>
              <w:bottom w:w="0" w:type="dxa"/>
              <w:right w:w="108" w:type="dxa"/>
            </w:tcMar>
            <w:vAlign w:val="center"/>
            <w:hideMark/>
          </w:tcPr>
          <w:p w14:paraId="77C2F44B" w14:textId="77777777" w:rsidR="00832FBC" w:rsidRPr="001E019B" w:rsidRDefault="00832FBC" w:rsidP="000B0866">
            <w:pPr>
              <w:spacing w:after="0"/>
              <w:rPr>
                <w:rFonts w:ascii="Arial" w:hAnsi="Arial" w:cs="Arial"/>
                <w:sz w:val="16"/>
                <w:szCs w:val="16"/>
                <w:lang w:eastAsia="ja-JP"/>
              </w:rPr>
            </w:pPr>
            <w:r w:rsidRPr="001E019B">
              <w:rPr>
                <w:i/>
                <w:iCs/>
                <w:sz w:val="16"/>
                <w:szCs w:val="18"/>
                <w:lang w:eastAsia="ja-JP"/>
              </w:rPr>
              <w:t>Serotype</w:t>
            </w:r>
          </w:p>
        </w:tc>
        <w:tc>
          <w:tcPr>
            <w:tcW w:w="1134" w:type="dxa"/>
            <w:tcBorders>
              <w:top w:val="single" w:sz="12" w:space="0" w:color="000000"/>
              <w:left w:val="single" w:sz="4" w:space="0" w:color="auto"/>
              <w:bottom w:val="single" w:sz="8" w:space="0" w:color="000000"/>
              <w:right w:val="nil"/>
            </w:tcBorders>
            <w:tcMar>
              <w:top w:w="0" w:type="dxa"/>
              <w:left w:w="108" w:type="dxa"/>
              <w:bottom w:w="0" w:type="dxa"/>
              <w:right w:w="108" w:type="dxa"/>
            </w:tcMar>
            <w:vAlign w:val="center"/>
            <w:hideMark/>
          </w:tcPr>
          <w:p w14:paraId="0D22D3F7" w14:textId="43396BD1" w:rsidR="00832FBC" w:rsidRPr="001E019B" w:rsidRDefault="00832FBC" w:rsidP="000B0866">
            <w:pPr>
              <w:spacing w:after="0"/>
              <w:rPr>
                <w:rFonts w:ascii="Arial" w:hAnsi="Arial" w:cs="Arial"/>
                <w:sz w:val="16"/>
                <w:szCs w:val="16"/>
                <w:lang w:eastAsia="ja-JP"/>
              </w:rPr>
            </w:pPr>
            <w:r w:rsidRPr="001E019B">
              <w:rPr>
                <w:i/>
                <w:iCs/>
                <w:sz w:val="16"/>
                <w:szCs w:val="18"/>
                <w:lang w:eastAsia="ja-JP"/>
              </w:rPr>
              <w:t>2000-06 corrected (raw) cases</w:t>
            </w:r>
          </w:p>
        </w:tc>
        <w:tc>
          <w:tcPr>
            <w:tcW w:w="992" w:type="dxa"/>
            <w:tcBorders>
              <w:top w:val="single" w:sz="12" w:space="0" w:color="000000"/>
              <w:left w:val="nil"/>
              <w:bottom w:val="single" w:sz="8" w:space="0" w:color="000000"/>
              <w:right w:val="single" w:sz="4" w:space="0" w:color="auto"/>
            </w:tcBorders>
            <w:tcMar>
              <w:top w:w="0" w:type="dxa"/>
              <w:left w:w="108" w:type="dxa"/>
              <w:bottom w:w="0" w:type="dxa"/>
              <w:right w:w="108" w:type="dxa"/>
            </w:tcMar>
            <w:vAlign w:val="center"/>
            <w:hideMark/>
          </w:tcPr>
          <w:p w14:paraId="0C2A61CE" w14:textId="77777777" w:rsidR="00832FBC" w:rsidRPr="001E019B" w:rsidRDefault="00832FBC" w:rsidP="000B0866">
            <w:pPr>
              <w:spacing w:after="0"/>
              <w:rPr>
                <w:rFonts w:ascii="Arial" w:hAnsi="Arial" w:cs="Arial"/>
                <w:sz w:val="16"/>
                <w:szCs w:val="16"/>
                <w:lang w:eastAsia="ja-JP"/>
              </w:rPr>
            </w:pPr>
            <w:r w:rsidRPr="001E019B">
              <w:rPr>
                <w:i/>
                <w:iCs/>
                <w:sz w:val="16"/>
                <w:szCs w:val="18"/>
                <w:lang w:eastAsia="ja-JP"/>
              </w:rPr>
              <w:t>2000-06 incidence per 10</w:t>
            </w:r>
            <w:r w:rsidRPr="001E019B">
              <w:rPr>
                <w:i/>
                <w:iCs/>
                <w:sz w:val="16"/>
                <w:szCs w:val="18"/>
                <w:vertAlign w:val="superscript"/>
                <w:lang w:eastAsia="ja-JP"/>
              </w:rPr>
              <w:t>5</w:t>
            </w:r>
          </w:p>
        </w:tc>
        <w:tc>
          <w:tcPr>
            <w:tcW w:w="992" w:type="dxa"/>
            <w:tcBorders>
              <w:top w:val="single" w:sz="12" w:space="0" w:color="000000"/>
              <w:left w:val="single" w:sz="4" w:space="0" w:color="auto"/>
              <w:bottom w:val="single" w:sz="8" w:space="0" w:color="000000"/>
              <w:right w:val="nil"/>
            </w:tcBorders>
            <w:vAlign w:val="center"/>
          </w:tcPr>
          <w:p w14:paraId="50F6E2B8" w14:textId="77777777" w:rsidR="00832FBC" w:rsidRPr="001E019B" w:rsidRDefault="00832FBC" w:rsidP="000B0866">
            <w:pPr>
              <w:spacing w:after="0"/>
              <w:rPr>
                <w:rFonts w:ascii="Arial" w:hAnsi="Arial" w:cs="Arial"/>
                <w:sz w:val="16"/>
                <w:szCs w:val="16"/>
                <w:lang w:eastAsia="ja-JP"/>
              </w:rPr>
            </w:pPr>
            <w:r w:rsidRPr="001E019B">
              <w:rPr>
                <w:i/>
                <w:iCs/>
                <w:sz w:val="16"/>
                <w:szCs w:val="18"/>
                <w:lang w:eastAsia="ja-JP"/>
              </w:rPr>
              <w:t>2008-10 corrected (raw) cases</w:t>
            </w:r>
          </w:p>
        </w:tc>
        <w:tc>
          <w:tcPr>
            <w:tcW w:w="709" w:type="dxa"/>
            <w:tcBorders>
              <w:top w:val="single" w:sz="12" w:space="0" w:color="000000"/>
              <w:left w:val="nil"/>
              <w:bottom w:val="single" w:sz="8" w:space="0" w:color="000000"/>
              <w:right w:val="single" w:sz="4" w:space="0" w:color="auto"/>
            </w:tcBorders>
            <w:vAlign w:val="center"/>
          </w:tcPr>
          <w:p w14:paraId="2A64803E" w14:textId="77777777" w:rsidR="00832FBC" w:rsidRPr="001E019B" w:rsidRDefault="00832FBC" w:rsidP="000B0866">
            <w:pPr>
              <w:spacing w:after="0"/>
              <w:rPr>
                <w:rFonts w:ascii="Arial" w:hAnsi="Arial" w:cs="Arial"/>
                <w:sz w:val="16"/>
                <w:szCs w:val="16"/>
                <w:lang w:eastAsia="ja-JP"/>
              </w:rPr>
            </w:pPr>
            <w:r w:rsidRPr="001E019B">
              <w:rPr>
                <w:i/>
                <w:iCs/>
                <w:sz w:val="16"/>
                <w:szCs w:val="18"/>
                <w:lang w:eastAsia="ja-JP"/>
              </w:rPr>
              <w:t>2008-10 incidence per 10</w:t>
            </w:r>
            <w:r w:rsidRPr="001E019B">
              <w:rPr>
                <w:i/>
                <w:iCs/>
                <w:sz w:val="16"/>
                <w:szCs w:val="18"/>
                <w:vertAlign w:val="superscript"/>
                <w:lang w:eastAsia="ja-JP"/>
              </w:rPr>
              <w:t>5</w:t>
            </w:r>
          </w:p>
        </w:tc>
        <w:tc>
          <w:tcPr>
            <w:tcW w:w="1134" w:type="dxa"/>
            <w:tcBorders>
              <w:top w:val="single" w:sz="12" w:space="0" w:color="000000"/>
              <w:left w:val="single" w:sz="4" w:space="0" w:color="auto"/>
              <w:bottom w:val="single" w:sz="8" w:space="0" w:color="000000"/>
              <w:right w:val="nil"/>
            </w:tcBorders>
            <w:tcMar>
              <w:top w:w="0" w:type="dxa"/>
              <w:left w:w="108" w:type="dxa"/>
              <w:bottom w:w="0" w:type="dxa"/>
              <w:right w:w="108" w:type="dxa"/>
            </w:tcMar>
            <w:vAlign w:val="center"/>
            <w:hideMark/>
          </w:tcPr>
          <w:p w14:paraId="6C98845E" w14:textId="77777777" w:rsidR="00832FBC" w:rsidRPr="001E019B" w:rsidRDefault="00832FBC" w:rsidP="000B0866">
            <w:pPr>
              <w:spacing w:after="0"/>
              <w:rPr>
                <w:rFonts w:ascii="Arial" w:hAnsi="Arial" w:cs="Arial"/>
                <w:sz w:val="16"/>
                <w:szCs w:val="16"/>
                <w:lang w:eastAsia="ja-JP"/>
              </w:rPr>
            </w:pPr>
            <w:r>
              <w:rPr>
                <w:i/>
                <w:iCs/>
                <w:sz w:val="16"/>
                <w:szCs w:val="18"/>
                <w:lang w:eastAsia="ja-JP"/>
              </w:rPr>
              <w:t>2016/17</w:t>
            </w:r>
            <w:r w:rsidRPr="001E019B">
              <w:rPr>
                <w:i/>
                <w:iCs/>
                <w:sz w:val="16"/>
                <w:szCs w:val="18"/>
                <w:lang w:eastAsia="ja-JP"/>
              </w:rPr>
              <w:t xml:space="preserve"> corrected (raw) cases</w:t>
            </w:r>
          </w:p>
        </w:tc>
        <w:tc>
          <w:tcPr>
            <w:tcW w:w="992" w:type="dxa"/>
            <w:tcBorders>
              <w:top w:val="single" w:sz="12" w:space="0" w:color="000000"/>
              <w:left w:val="nil"/>
              <w:bottom w:val="single" w:sz="8" w:space="0" w:color="000000"/>
              <w:right w:val="single" w:sz="4" w:space="0" w:color="auto"/>
            </w:tcBorders>
            <w:tcMar>
              <w:top w:w="0" w:type="dxa"/>
              <w:left w:w="108" w:type="dxa"/>
              <w:bottom w:w="0" w:type="dxa"/>
              <w:right w:w="108" w:type="dxa"/>
            </w:tcMar>
            <w:vAlign w:val="center"/>
            <w:hideMark/>
          </w:tcPr>
          <w:p w14:paraId="321AECAE" w14:textId="77777777" w:rsidR="00832FBC" w:rsidRPr="001E019B" w:rsidRDefault="00832FBC" w:rsidP="000B0866">
            <w:pPr>
              <w:spacing w:after="0"/>
              <w:rPr>
                <w:rFonts w:ascii="Arial" w:hAnsi="Arial" w:cs="Arial"/>
                <w:sz w:val="16"/>
                <w:szCs w:val="18"/>
                <w:lang w:eastAsia="ja-JP"/>
              </w:rPr>
            </w:pPr>
            <w:r>
              <w:rPr>
                <w:i/>
                <w:iCs/>
                <w:sz w:val="16"/>
                <w:szCs w:val="18"/>
                <w:lang w:eastAsia="ja-JP"/>
              </w:rPr>
              <w:t>2016/17</w:t>
            </w:r>
            <w:r w:rsidRPr="001E019B">
              <w:rPr>
                <w:i/>
                <w:iCs/>
                <w:sz w:val="16"/>
                <w:szCs w:val="18"/>
                <w:lang w:eastAsia="ja-JP"/>
              </w:rPr>
              <w:t xml:space="preserve"> incidence</w:t>
            </w:r>
            <w:r w:rsidRPr="001E019B">
              <w:rPr>
                <w:rFonts w:ascii="Arial" w:hAnsi="Arial" w:cs="Arial"/>
                <w:sz w:val="16"/>
                <w:szCs w:val="18"/>
                <w:lang w:eastAsia="ja-JP"/>
              </w:rPr>
              <w:t xml:space="preserve"> </w:t>
            </w:r>
            <w:r w:rsidRPr="001E019B">
              <w:rPr>
                <w:i/>
                <w:iCs/>
                <w:sz w:val="16"/>
                <w:szCs w:val="18"/>
                <w:lang w:eastAsia="ja-JP"/>
              </w:rPr>
              <w:t>per 10</w:t>
            </w:r>
            <w:r w:rsidRPr="001E019B">
              <w:rPr>
                <w:i/>
                <w:iCs/>
                <w:sz w:val="16"/>
                <w:szCs w:val="18"/>
                <w:vertAlign w:val="superscript"/>
                <w:lang w:eastAsia="ja-JP"/>
              </w:rPr>
              <w:t>5</w:t>
            </w:r>
          </w:p>
        </w:tc>
        <w:tc>
          <w:tcPr>
            <w:tcW w:w="851" w:type="dxa"/>
            <w:tcBorders>
              <w:top w:val="single" w:sz="12" w:space="0" w:color="000000"/>
              <w:left w:val="single" w:sz="4" w:space="0" w:color="auto"/>
              <w:bottom w:val="single" w:sz="8" w:space="0" w:color="000000"/>
              <w:right w:val="nil"/>
            </w:tcBorders>
            <w:tcMar>
              <w:top w:w="0" w:type="dxa"/>
              <w:left w:w="108" w:type="dxa"/>
              <w:bottom w:w="0" w:type="dxa"/>
              <w:right w:w="108" w:type="dxa"/>
            </w:tcMar>
            <w:vAlign w:val="center"/>
            <w:hideMark/>
          </w:tcPr>
          <w:p w14:paraId="4DF6A3A8" w14:textId="77777777" w:rsidR="00832FBC" w:rsidRPr="001E019B" w:rsidRDefault="00832FBC" w:rsidP="000B0866">
            <w:pPr>
              <w:spacing w:after="0"/>
              <w:rPr>
                <w:rFonts w:ascii="Calibri" w:hAnsi="Calibri" w:cs="Times New Roman"/>
                <w:sz w:val="16"/>
                <w:szCs w:val="18"/>
                <w:lang w:eastAsia="ja-JP"/>
              </w:rPr>
            </w:pPr>
            <w:r>
              <w:rPr>
                <w:i/>
                <w:iCs/>
                <w:sz w:val="16"/>
                <w:szCs w:val="18"/>
                <w:lang w:eastAsia="ja-JP"/>
              </w:rPr>
              <w:t xml:space="preserve">IRR 2016/17 </w:t>
            </w:r>
            <w:r w:rsidRPr="001E019B">
              <w:rPr>
                <w:i/>
                <w:iCs/>
                <w:sz w:val="16"/>
                <w:szCs w:val="18"/>
                <w:lang w:eastAsia="ja-JP"/>
              </w:rPr>
              <w:t>vs·</w:t>
            </w:r>
            <w:r w:rsidRPr="001E019B">
              <w:rPr>
                <w:rFonts w:ascii="Calibri" w:hAnsi="Calibri" w:cs="Times New Roman"/>
                <w:sz w:val="16"/>
                <w:szCs w:val="18"/>
                <w:lang w:eastAsia="ja-JP"/>
              </w:rPr>
              <w:t xml:space="preserve"> </w:t>
            </w:r>
            <w:r w:rsidRPr="001E019B">
              <w:rPr>
                <w:i/>
                <w:iCs/>
                <w:sz w:val="16"/>
                <w:szCs w:val="18"/>
                <w:lang w:eastAsia="ja-JP"/>
              </w:rPr>
              <w:t>2000-06</w:t>
            </w:r>
          </w:p>
        </w:tc>
        <w:tc>
          <w:tcPr>
            <w:tcW w:w="850" w:type="dxa"/>
            <w:tcBorders>
              <w:top w:val="single" w:sz="12" w:space="0" w:color="000000"/>
              <w:left w:val="nil"/>
              <w:bottom w:val="single" w:sz="8" w:space="0" w:color="000000"/>
              <w:right w:val="single" w:sz="4" w:space="0" w:color="auto"/>
            </w:tcBorders>
            <w:tcMar>
              <w:top w:w="0" w:type="dxa"/>
              <w:left w:w="108" w:type="dxa"/>
              <w:bottom w:w="0" w:type="dxa"/>
              <w:right w:w="108" w:type="dxa"/>
            </w:tcMar>
            <w:vAlign w:val="center"/>
            <w:hideMark/>
          </w:tcPr>
          <w:p w14:paraId="09F132B6" w14:textId="18026310" w:rsidR="00832FBC" w:rsidRPr="001E019B" w:rsidRDefault="00832FBC" w:rsidP="000B0866">
            <w:pPr>
              <w:spacing w:after="0"/>
              <w:rPr>
                <w:rFonts w:ascii="Arial" w:hAnsi="Arial" w:cs="Arial"/>
                <w:sz w:val="16"/>
                <w:szCs w:val="16"/>
                <w:lang w:eastAsia="ja-JP"/>
              </w:rPr>
            </w:pPr>
            <w:r w:rsidRPr="001E019B">
              <w:rPr>
                <w:i/>
                <w:iCs/>
                <w:sz w:val="16"/>
                <w:szCs w:val="18"/>
                <w:lang w:eastAsia="ja-JP"/>
              </w:rPr>
              <w:t>95% CI *</w:t>
            </w:r>
            <w:r w:rsidR="00CD3FFC">
              <w:rPr>
                <w:i/>
                <w:iCs/>
                <w:sz w:val="16"/>
                <w:szCs w:val="18"/>
                <w:lang w:eastAsia="ja-JP"/>
              </w:rPr>
              <w:t>*</w:t>
            </w:r>
          </w:p>
        </w:tc>
        <w:tc>
          <w:tcPr>
            <w:tcW w:w="709" w:type="dxa"/>
            <w:tcBorders>
              <w:top w:val="single" w:sz="12" w:space="0" w:color="000000"/>
              <w:left w:val="single" w:sz="4" w:space="0" w:color="auto"/>
              <w:bottom w:val="single" w:sz="8" w:space="0" w:color="000000"/>
              <w:right w:val="nil"/>
            </w:tcBorders>
            <w:vAlign w:val="center"/>
          </w:tcPr>
          <w:p w14:paraId="053318F5" w14:textId="77777777" w:rsidR="00832FBC" w:rsidRPr="001E019B" w:rsidRDefault="00832FBC" w:rsidP="000B0866">
            <w:pPr>
              <w:spacing w:after="0"/>
              <w:rPr>
                <w:rFonts w:ascii="Arial" w:hAnsi="Arial" w:cs="Arial"/>
                <w:sz w:val="16"/>
                <w:szCs w:val="18"/>
                <w:lang w:eastAsia="ja-JP"/>
              </w:rPr>
            </w:pPr>
            <w:r w:rsidRPr="001E019B">
              <w:rPr>
                <w:i/>
                <w:iCs/>
                <w:sz w:val="16"/>
                <w:szCs w:val="18"/>
                <w:lang w:eastAsia="ja-JP"/>
              </w:rPr>
              <w:t>IRR</w:t>
            </w:r>
          </w:p>
          <w:p w14:paraId="14512242" w14:textId="77777777" w:rsidR="00832FBC" w:rsidRPr="001E019B" w:rsidRDefault="00832FBC" w:rsidP="000B0866">
            <w:pPr>
              <w:spacing w:after="0"/>
              <w:rPr>
                <w:rFonts w:ascii="Calibri" w:hAnsi="Calibri" w:cs="Times New Roman"/>
                <w:sz w:val="16"/>
                <w:szCs w:val="18"/>
                <w:lang w:eastAsia="ja-JP"/>
              </w:rPr>
            </w:pPr>
            <w:r>
              <w:rPr>
                <w:i/>
                <w:iCs/>
                <w:sz w:val="16"/>
                <w:szCs w:val="18"/>
                <w:lang w:eastAsia="ja-JP"/>
              </w:rPr>
              <w:t>2016/17</w:t>
            </w:r>
            <w:r w:rsidRPr="001E019B">
              <w:rPr>
                <w:i/>
                <w:iCs/>
                <w:sz w:val="16"/>
                <w:szCs w:val="18"/>
                <w:lang w:eastAsia="ja-JP"/>
              </w:rPr>
              <w:t xml:space="preserve"> vs:</w:t>
            </w:r>
          </w:p>
          <w:p w14:paraId="079BFABF" w14:textId="77777777" w:rsidR="00832FBC" w:rsidRPr="001E019B" w:rsidRDefault="00832FBC" w:rsidP="000B0866">
            <w:pPr>
              <w:spacing w:after="0"/>
              <w:rPr>
                <w:rFonts w:ascii="Arial" w:hAnsi="Arial" w:cs="Arial"/>
                <w:sz w:val="16"/>
                <w:szCs w:val="16"/>
                <w:lang w:eastAsia="ja-JP"/>
              </w:rPr>
            </w:pPr>
            <w:r w:rsidRPr="001E019B">
              <w:rPr>
                <w:i/>
                <w:iCs/>
                <w:sz w:val="16"/>
                <w:szCs w:val="18"/>
                <w:lang w:eastAsia="ja-JP"/>
              </w:rPr>
              <w:t>2008-10</w:t>
            </w:r>
          </w:p>
        </w:tc>
        <w:tc>
          <w:tcPr>
            <w:tcW w:w="851" w:type="dxa"/>
            <w:tcBorders>
              <w:top w:val="single" w:sz="12" w:space="0" w:color="000000"/>
              <w:left w:val="nil"/>
              <w:bottom w:val="single" w:sz="8" w:space="0" w:color="000000"/>
              <w:right w:val="single" w:sz="4" w:space="0" w:color="auto"/>
            </w:tcBorders>
            <w:vAlign w:val="center"/>
          </w:tcPr>
          <w:p w14:paraId="05EF30C8" w14:textId="06E16BE0" w:rsidR="00832FBC" w:rsidRPr="001E019B" w:rsidRDefault="00832FBC" w:rsidP="000B0866">
            <w:pPr>
              <w:spacing w:after="0"/>
              <w:rPr>
                <w:rFonts w:ascii="Arial" w:hAnsi="Arial" w:cs="Arial"/>
                <w:sz w:val="16"/>
                <w:szCs w:val="16"/>
                <w:lang w:eastAsia="ja-JP"/>
              </w:rPr>
            </w:pPr>
            <w:r w:rsidRPr="001E019B">
              <w:rPr>
                <w:i/>
                <w:iCs/>
                <w:sz w:val="16"/>
                <w:szCs w:val="18"/>
                <w:lang w:eastAsia="ja-JP"/>
              </w:rPr>
              <w:t>95% CI</w:t>
            </w:r>
          </w:p>
        </w:tc>
      </w:tr>
      <w:tr w:rsidR="00832FBC" w:rsidRPr="00805043" w14:paraId="1DF7B836"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hideMark/>
          </w:tcPr>
          <w:p w14:paraId="5C6E6C02" w14:textId="77777777" w:rsidR="00832FBC" w:rsidRPr="001E019B" w:rsidRDefault="00832FBC" w:rsidP="000B0866">
            <w:pPr>
              <w:spacing w:after="0"/>
              <w:rPr>
                <w:rFonts w:cs="Arial"/>
                <w:b/>
                <w:sz w:val="16"/>
                <w:szCs w:val="18"/>
                <w:lang w:eastAsia="ja-JP"/>
              </w:rPr>
            </w:pPr>
            <w:r w:rsidRPr="001E019B">
              <w:rPr>
                <w:b/>
                <w:sz w:val="16"/>
                <w:szCs w:val="18"/>
                <w:lang w:eastAsia="ja-JP"/>
              </w:rPr>
              <w:t>&lt;2</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13326C29" w14:textId="77777777" w:rsidR="00832FBC" w:rsidRPr="001E019B" w:rsidRDefault="00832FBC"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106C15CC" w14:textId="77777777" w:rsidR="00832FBC" w:rsidRPr="001E019B" w:rsidRDefault="00832FBC" w:rsidP="000B0866">
            <w:pPr>
              <w:spacing w:after="0"/>
              <w:jc w:val="center"/>
              <w:rPr>
                <w:rFonts w:cs="Arial"/>
                <w:b/>
                <w:sz w:val="16"/>
                <w:szCs w:val="18"/>
              </w:rPr>
            </w:pPr>
            <w:r w:rsidRPr="001E019B">
              <w:rPr>
                <w:rFonts w:cs="Arial"/>
                <w:b/>
                <w:sz w:val="16"/>
                <w:szCs w:val="18"/>
              </w:rPr>
              <w:t>686 (525)</w:t>
            </w:r>
          </w:p>
        </w:tc>
        <w:tc>
          <w:tcPr>
            <w:tcW w:w="992" w:type="dxa"/>
            <w:tcBorders>
              <w:right w:val="single" w:sz="4" w:space="0" w:color="auto"/>
            </w:tcBorders>
            <w:tcMar>
              <w:top w:w="0" w:type="dxa"/>
              <w:left w:w="108" w:type="dxa"/>
              <w:bottom w:w="0" w:type="dxa"/>
              <w:right w:w="108" w:type="dxa"/>
            </w:tcMar>
            <w:vAlign w:val="center"/>
          </w:tcPr>
          <w:p w14:paraId="1D8CEFBB" w14:textId="77777777" w:rsidR="00832FBC" w:rsidRPr="001E019B" w:rsidRDefault="00832FBC" w:rsidP="000B0866">
            <w:pPr>
              <w:spacing w:after="0"/>
              <w:jc w:val="center"/>
              <w:rPr>
                <w:rFonts w:cs="Arial"/>
                <w:b/>
                <w:sz w:val="16"/>
                <w:szCs w:val="18"/>
              </w:rPr>
            </w:pPr>
            <w:r w:rsidRPr="001E019B">
              <w:rPr>
                <w:rFonts w:cs="Arial"/>
                <w:b/>
                <w:sz w:val="16"/>
                <w:szCs w:val="18"/>
              </w:rPr>
              <w:t>49·00</w:t>
            </w:r>
          </w:p>
        </w:tc>
        <w:tc>
          <w:tcPr>
            <w:tcW w:w="992" w:type="dxa"/>
            <w:tcBorders>
              <w:left w:val="single" w:sz="4" w:space="0" w:color="auto"/>
            </w:tcBorders>
            <w:vAlign w:val="center"/>
          </w:tcPr>
          <w:p w14:paraId="42D58A63" w14:textId="77777777" w:rsidR="00832FBC" w:rsidRPr="001E019B" w:rsidRDefault="00832FBC" w:rsidP="000B0866">
            <w:pPr>
              <w:spacing w:after="0"/>
              <w:jc w:val="center"/>
              <w:rPr>
                <w:rFonts w:cs="Arial"/>
                <w:b/>
                <w:sz w:val="16"/>
                <w:szCs w:val="18"/>
              </w:rPr>
            </w:pPr>
            <w:r w:rsidRPr="001E019B">
              <w:rPr>
                <w:rFonts w:cs="Arial"/>
                <w:b/>
                <w:sz w:val="16"/>
                <w:szCs w:val="18"/>
              </w:rPr>
              <w:t>302 (297)</w:t>
            </w:r>
          </w:p>
        </w:tc>
        <w:tc>
          <w:tcPr>
            <w:tcW w:w="709" w:type="dxa"/>
            <w:tcBorders>
              <w:right w:val="single" w:sz="4" w:space="0" w:color="auto"/>
            </w:tcBorders>
            <w:vAlign w:val="center"/>
          </w:tcPr>
          <w:p w14:paraId="152ACD50" w14:textId="77777777" w:rsidR="00832FBC" w:rsidRPr="001E019B" w:rsidRDefault="00832FBC" w:rsidP="000B0866">
            <w:pPr>
              <w:spacing w:after="0"/>
              <w:jc w:val="center"/>
              <w:rPr>
                <w:rFonts w:cs="Arial"/>
                <w:b/>
                <w:sz w:val="16"/>
                <w:szCs w:val="18"/>
              </w:rPr>
            </w:pPr>
            <w:r w:rsidRPr="001E019B">
              <w:rPr>
                <w:rFonts w:cs="Arial"/>
                <w:b/>
                <w:sz w:val="16"/>
                <w:szCs w:val="18"/>
              </w:rPr>
              <w:t>21·59</w:t>
            </w:r>
          </w:p>
        </w:tc>
        <w:tc>
          <w:tcPr>
            <w:tcW w:w="1134" w:type="dxa"/>
            <w:tcBorders>
              <w:left w:val="single" w:sz="4" w:space="0" w:color="auto"/>
            </w:tcBorders>
            <w:tcMar>
              <w:top w:w="0" w:type="dxa"/>
              <w:left w:w="108" w:type="dxa"/>
              <w:bottom w:w="0" w:type="dxa"/>
              <w:right w:w="108" w:type="dxa"/>
            </w:tcMar>
            <w:vAlign w:val="center"/>
          </w:tcPr>
          <w:p w14:paraId="26132545" w14:textId="77777777" w:rsidR="00832FBC" w:rsidRPr="001E019B" w:rsidRDefault="00832FBC" w:rsidP="000B0866">
            <w:pPr>
              <w:spacing w:after="0"/>
              <w:jc w:val="center"/>
              <w:rPr>
                <w:rFonts w:cs="Arial"/>
                <w:b/>
                <w:sz w:val="16"/>
                <w:szCs w:val="18"/>
              </w:rPr>
            </w:pPr>
            <w:r>
              <w:rPr>
                <w:rFonts w:cs="Arial"/>
                <w:b/>
                <w:sz w:val="16"/>
                <w:szCs w:val="18"/>
              </w:rPr>
              <w:t>195 (195</w:t>
            </w:r>
            <w:r w:rsidRPr="001E019B">
              <w:rPr>
                <w:rFonts w:cs="Arial"/>
                <w:b/>
                <w:sz w:val="16"/>
                <w:szCs w:val="18"/>
              </w:rPr>
              <w:t>)</w:t>
            </w:r>
          </w:p>
        </w:tc>
        <w:tc>
          <w:tcPr>
            <w:tcW w:w="992" w:type="dxa"/>
            <w:tcBorders>
              <w:right w:val="single" w:sz="4" w:space="0" w:color="auto"/>
            </w:tcBorders>
            <w:tcMar>
              <w:top w:w="0" w:type="dxa"/>
              <w:left w:w="108" w:type="dxa"/>
              <w:bottom w:w="0" w:type="dxa"/>
              <w:right w:w="108" w:type="dxa"/>
            </w:tcMar>
            <w:vAlign w:val="center"/>
          </w:tcPr>
          <w:p w14:paraId="47898C2D" w14:textId="77777777" w:rsidR="00832FBC" w:rsidRPr="001E019B" w:rsidRDefault="00832FBC" w:rsidP="000B0866">
            <w:pPr>
              <w:spacing w:after="0"/>
              <w:jc w:val="center"/>
              <w:rPr>
                <w:rFonts w:cs="Arial"/>
                <w:b/>
                <w:sz w:val="16"/>
                <w:szCs w:val="18"/>
              </w:rPr>
            </w:pPr>
            <w:r>
              <w:rPr>
                <w:rFonts w:cs="Arial"/>
                <w:b/>
                <w:sz w:val="16"/>
                <w:szCs w:val="18"/>
              </w:rPr>
              <w:t>13.90</w:t>
            </w:r>
          </w:p>
        </w:tc>
        <w:tc>
          <w:tcPr>
            <w:tcW w:w="851" w:type="dxa"/>
            <w:tcBorders>
              <w:left w:val="single" w:sz="4" w:space="0" w:color="auto"/>
            </w:tcBorders>
            <w:tcMar>
              <w:top w:w="0" w:type="dxa"/>
              <w:left w:w="108" w:type="dxa"/>
              <w:bottom w:w="0" w:type="dxa"/>
              <w:right w:w="108" w:type="dxa"/>
            </w:tcMar>
            <w:vAlign w:val="center"/>
          </w:tcPr>
          <w:p w14:paraId="02D37876" w14:textId="77777777" w:rsidR="00832FBC" w:rsidRPr="001E019B" w:rsidRDefault="00832FBC" w:rsidP="000B0866">
            <w:pPr>
              <w:spacing w:after="0"/>
              <w:jc w:val="center"/>
              <w:rPr>
                <w:rFonts w:cs="Arial"/>
                <w:b/>
                <w:sz w:val="16"/>
                <w:szCs w:val="18"/>
              </w:rPr>
            </w:pPr>
            <w:r>
              <w:rPr>
                <w:rFonts w:cs="Arial"/>
                <w:b/>
                <w:sz w:val="16"/>
                <w:szCs w:val="18"/>
              </w:rPr>
              <w:t>0.28</w:t>
            </w:r>
          </w:p>
        </w:tc>
        <w:tc>
          <w:tcPr>
            <w:tcW w:w="850" w:type="dxa"/>
            <w:tcBorders>
              <w:right w:val="single" w:sz="4" w:space="0" w:color="auto"/>
            </w:tcBorders>
            <w:tcMar>
              <w:top w:w="0" w:type="dxa"/>
              <w:left w:w="108" w:type="dxa"/>
              <w:bottom w:w="0" w:type="dxa"/>
              <w:right w:w="108" w:type="dxa"/>
            </w:tcMar>
            <w:vAlign w:val="center"/>
          </w:tcPr>
          <w:p w14:paraId="05C0FFBE" w14:textId="77777777" w:rsidR="00832FBC" w:rsidRPr="001E019B" w:rsidRDefault="00832FBC" w:rsidP="000B0866">
            <w:pPr>
              <w:spacing w:after="0"/>
              <w:jc w:val="center"/>
              <w:rPr>
                <w:rFonts w:cs="Arial"/>
                <w:b/>
                <w:sz w:val="16"/>
                <w:szCs w:val="18"/>
              </w:rPr>
            </w:pPr>
            <w:r>
              <w:rPr>
                <w:rFonts w:cs="Arial"/>
                <w:b/>
                <w:sz w:val="16"/>
                <w:szCs w:val="18"/>
              </w:rPr>
              <w:t>0.23-0.35</w:t>
            </w:r>
          </w:p>
        </w:tc>
        <w:tc>
          <w:tcPr>
            <w:tcW w:w="709" w:type="dxa"/>
            <w:tcBorders>
              <w:left w:val="single" w:sz="4" w:space="0" w:color="auto"/>
            </w:tcBorders>
            <w:vAlign w:val="center"/>
          </w:tcPr>
          <w:p w14:paraId="581FCA55" w14:textId="77777777" w:rsidR="00832FBC" w:rsidRPr="001E019B" w:rsidRDefault="00832FBC" w:rsidP="000B0866">
            <w:pPr>
              <w:spacing w:after="0"/>
              <w:jc w:val="center"/>
              <w:rPr>
                <w:rFonts w:cs="Arial"/>
                <w:b/>
                <w:sz w:val="16"/>
                <w:szCs w:val="18"/>
              </w:rPr>
            </w:pPr>
            <w:r>
              <w:rPr>
                <w:rFonts w:cs="Arial"/>
                <w:b/>
                <w:sz w:val="16"/>
                <w:szCs w:val="18"/>
              </w:rPr>
              <w:t>0.64</w:t>
            </w:r>
          </w:p>
        </w:tc>
        <w:tc>
          <w:tcPr>
            <w:tcW w:w="851" w:type="dxa"/>
            <w:tcBorders>
              <w:right w:val="single" w:sz="4" w:space="0" w:color="auto"/>
            </w:tcBorders>
            <w:vAlign w:val="center"/>
          </w:tcPr>
          <w:p w14:paraId="56A1F318" w14:textId="77777777" w:rsidR="00832FBC" w:rsidRPr="001E019B" w:rsidRDefault="00832FBC" w:rsidP="000B0866">
            <w:pPr>
              <w:spacing w:after="0"/>
              <w:jc w:val="center"/>
              <w:rPr>
                <w:rFonts w:cs="Arial"/>
                <w:b/>
                <w:sz w:val="16"/>
                <w:szCs w:val="18"/>
              </w:rPr>
            </w:pPr>
            <w:r>
              <w:rPr>
                <w:rFonts w:cs="Arial"/>
                <w:b/>
                <w:sz w:val="16"/>
                <w:szCs w:val="18"/>
              </w:rPr>
              <w:t>0.51-0.82</w:t>
            </w:r>
          </w:p>
        </w:tc>
      </w:tr>
      <w:tr w:rsidR="00832FBC" w14:paraId="3161A6FF"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4362B6F3"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3D115F1F" w14:textId="77777777" w:rsidR="00832FBC" w:rsidRPr="001E019B" w:rsidRDefault="00832FBC"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5E7AEFBE" w14:textId="77777777" w:rsidR="00832FBC" w:rsidRPr="001E019B" w:rsidRDefault="00832FBC" w:rsidP="000B0866">
            <w:pPr>
              <w:spacing w:after="0"/>
              <w:jc w:val="center"/>
              <w:rPr>
                <w:rFonts w:cs="Arial"/>
                <w:sz w:val="16"/>
                <w:szCs w:val="18"/>
              </w:rPr>
            </w:pPr>
            <w:r w:rsidRPr="001E019B">
              <w:rPr>
                <w:rFonts w:cs="Arial"/>
                <w:sz w:val="16"/>
                <w:szCs w:val="18"/>
              </w:rPr>
              <w:t>501 (286)</w:t>
            </w:r>
          </w:p>
        </w:tc>
        <w:tc>
          <w:tcPr>
            <w:tcW w:w="992" w:type="dxa"/>
            <w:tcBorders>
              <w:right w:val="single" w:sz="4" w:space="0" w:color="auto"/>
            </w:tcBorders>
            <w:tcMar>
              <w:top w:w="0" w:type="dxa"/>
              <w:left w:w="108" w:type="dxa"/>
              <w:bottom w:w="0" w:type="dxa"/>
              <w:right w:w="108" w:type="dxa"/>
            </w:tcMar>
            <w:vAlign w:val="center"/>
          </w:tcPr>
          <w:p w14:paraId="2D4C30CE" w14:textId="77777777" w:rsidR="00832FBC" w:rsidRPr="001E019B" w:rsidRDefault="00832FBC" w:rsidP="000B0866">
            <w:pPr>
              <w:spacing w:after="0"/>
              <w:jc w:val="center"/>
              <w:rPr>
                <w:rFonts w:cs="Arial"/>
                <w:sz w:val="16"/>
                <w:szCs w:val="18"/>
              </w:rPr>
            </w:pPr>
            <w:r w:rsidRPr="001E019B">
              <w:rPr>
                <w:rFonts w:cs="Arial"/>
                <w:sz w:val="16"/>
                <w:szCs w:val="18"/>
              </w:rPr>
              <w:t>35·78</w:t>
            </w:r>
          </w:p>
        </w:tc>
        <w:tc>
          <w:tcPr>
            <w:tcW w:w="992" w:type="dxa"/>
            <w:tcBorders>
              <w:left w:val="single" w:sz="4" w:space="0" w:color="auto"/>
            </w:tcBorders>
            <w:vAlign w:val="center"/>
          </w:tcPr>
          <w:p w14:paraId="5EF90E13" w14:textId="77777777" w:rsidR="00832FBC" w:rsidRPr="001E019B" w:rsidRDefault="00832FBC" w:rsidP="000B0866">
            <w:pPr>
              <w:spacing w:after="0"/>
              <w:jc w:val="center"/>
              <w:rPr>
                <w:rFonts w:cs="Arial"/>
                <w:sz w:val="16"/>
                <w:szCs w:val="18"/>
              </w:rPr>
            </w:pPr>
            <w:r w:rsidRPr="001E019B">
              <w:rPr>
                <w:rFonts w:cs="Arial"/>
                <w:sz w:val="16"/>
                <w:szCs w:val="18"/>
              </w:rPr>
              <w:t>20 (19)</w:t>
            </w:r>
          </w:p>
        </w:tc>
        <w:tc>
          <w:tcPr>
            <w:tcW w:w="709" w:type="dxa"/>
            <w:tcBorders>
              <w:right w:val="single" w:sz="4" w:space="0" w:color="auto"/>
            </w:tcBorders>
            <w:vAlign w:val="center"/>
          </w:tcPr>
          <w:p w14:paraId="139DD46F" w14:textId="77777777" w:rsidR="00832FBC" w:rsidRPr="001E019B" w:rsidRDefault="00832FBC" w:rsidP="000B0866">
            <w:pPr>
              <w:spacing w:after="0"/>
              <w:jc w:val="center"/>
              <w:rPr>
                <w:rFonts w:cs="Arial"/>
                <w:sz w:val="16"/>
                <w:szCs w:val="18"/>
              </w:rPr>
            </w:pPr>
            <w:r w:rsidRPr="001E019B">
              <w:rPr>
                <w:rFonts w:cs="Arial"/>
                <w:sz w:val="16"/>
                <w:szCs w:val="18"/>
              </w:rPr>
              <w:t>1·44</w:t>
            </w:r>
          </w:p>
        </w:tc>
        <w:tc>
          <w:tcPr>
            <w:tcW w:w="1134" w:type="dxa"/>
            <w:tcBorders>
              <w:left w:val="single" w:sz="4" w:space="0" w:color="auto"/>
            </w:tcBorders>
            <w:tcMar>
              <w:top w:w="0" w:type="dxa"/>
              <w:left w:w="108" w:type="dxa"/>
              <w:bottom w:w="0" w:type="dxa"/>
              <w:right w:w="108" w:type="dxa"/>
            </w:tcMar>
            <w:vAlign w:val="center"/>
          </w:tcPr>
          <w:p w14:paraId="28EB5E86" w14:textId="77777777" w:rsidR="00832FBC" w:rsidRPr="001E019B" w:rsidRDefault="00832FBC" w:rsidP="000B0866">
            <w:pPr>
              <w:spacing w:after="0"/>
              <w:jc w:val="center"/>
              <w:rPr>
                <w:rFonts w:cs="Arial"/>
                <w:sz w:val="16"/>
                <w:szCs w:val="18"/>
              </w:rPr>
            </w:pPr>
            <w:r>
              <w:rPr>
                <w:rFonts w:cs="Arial"/>
                <w:sz w:val="16"/>
                <w:szCs w:val="18"/>
              </w:rPr>
              <w:t>1 (1</w:t>
            </w:r>
            <w:r w:rsidRPr="001E019B">
              <w:rPr>
                <w:rFonts w:cs="Arial"/>
                <w:sz w:val="16"/>
                <w:szCs w:val="18"/>
              </w:rPr>
              <w:t>)</w:t>
            </w:r>
          </w:p>
        </w:tc>
        <w:tc>
          <w:tcPr>
            <w:tcW w:w="992" w:type="dxa"/>
            <w:tcBorders>
              <w:right w:val="single" w:sz="4" w:space="0" w:color="auto"/>
            </w:tcBorders>
            <w:tcMar>
              <w:top w:w="0" w:type="dxa"/>
              <w:left w:w="108" w:type="dxa"/>
              <w:bottom w:w="0" w:type="dxa"/>
              <w:right w:w="108" w:type="dxa"/>
            </w:tcMar>
            <w:vAlign w:val="center"/>
          </w:tcPr>
          <w:p w14:paraId="6895F6FF" w14:textId="77777777" w:rsidR="00832FBC" w:rsidRPr="001E019B" w:rsidRDefault="00832FBC" w:rsidP="000B0866">
            <w:pPr>
              <w:spacing w:after="0"/>
              <w:jc w:val="center"/>
              <w:rPr>
                <w:rFonts w:cs="Arial"/>
                <w:sz w:val="16"/>
                <w:szCs w:val="18"/>
              </w:rPr>
            </w:pPr>
            <w:r>
              <w:rPr>
                <w:rFonts w:cs="Arial"/>
                <w:sz w:val="16"/>
                <w:szCs w:val="18"/>
              </w:rPr>
              <w:t>0.07</w:t>
            </w:r>
          </w:p>
        </w:tc>
        <w:tc>
          <w:tcPr>
            <w:tcW w:w="851" w:type="dxa"/>
            <w:tcBorders>
              <w:left w:val="single" w:sz="4" w:space="0" w:color="auto"/>
            </w:tcBorders>
            <w:tcMar>
              <w:top w:w="0" w:type="dxa"/>
              <w:left w:w="108" w:type="dxa"/>
              <w:bottom w:w="0" w:type="dxa"/>
              <w:right w:w="108" w:type="dxa"/>
            </w:tcMar>
            <w:vAlign w:val="center"/>
          </w:tcPr>
          <w:p w14:paraId="5C3176F1" w14:textId="77777777" w:rsidR="00832FBC" w:rsidRPr="001E019B" w:rsidRDefault="00832FBC" w:rsidP="000B0866">
            <w:pPr>
              <w:spacing w:after="0"/>
              <w:jc w:val="center"/>
              <w:rPr>
                <w:rFonts w:cs="Arial"/>
                <w:sz w:val="16"/>
                <w:szCs w:val="18"/>
              </w:rPr>
            </w:pPr>
            <w:r>
              <w:rPr>
                <w:rFonts w:cs="Arial"/>
                <w:sz w:val="16"/>
                <w:szCs w:val="18"/>
              </w:rPr>
              <w:t>0.00</w:t>
            </w:r>
          </w:p>
        </w:tc>
        <w:tc>
          <w:tcPr>
            <w:tcW w:w="850" w:type="dxa"/>
            <w:tcBorders>
              <w:right w:val="single" w:sz="4" w:space="0" w:color="auto"/>
            </w:tcBorders>
            <w:tcMar>
              <w:top w:w="0" w:type="dxa"/>
              <w:left w:w="108" w:type="dxa"/>
              <w:bottom w:w="0" w:type="dxa"/>
              <w:right w:w="108" w:type="dxa"/>
            </w:tcMar>
            <w:vAlign w:val="center"/>
          </w:tcPr>
          <w:p w14:paraId="70ACE160" w14:textId="77777777" w:rsidR="00832FBC" w:rsidRPr="001E019B" w:rsidRDefault="00832FBC" w:rsidP="000B0866">
            <w:pPr>
              <w:spacing w:after="0"/>
              <w:jc w:val="center"/>
              <w:rPr>
                <w:rFonts w:cs="Arial"/>
                <w:sz w:val="16"/>
                <w:szCs w:val="18"/>
              </w:rPr>
            </w:pPr>
            <w:r>
              <w:rPr>
                <w:rFonts w:cs="Arial"/>
                <w:sz w:val="16"/>
                <w:szCs w:val="18"/>
              </w:rPr>
              <w:t>0.00-0.04</w:t>
            </w:r>
          </w:p>
        </w:tc>
        <w:tc>
          <w:tcPr>
            <w:tcW w:w="709" w:type="dxa"/>
            <w:tcBorders>
              <w:left w:val="single" w:sz="4" w:space="0" w:color="auto"/>
            </w:tcBorders>
            <w:vAlign w:val="center"/>
          </w:tcPr>
          <w:p w14:paraId="334F1A4F" w14:textId="77777777" w:rsidR="00832FBC" w:rsidRPr="001E019B" w:rsidRDefault="00832FBC" w:rsidP="000B0866">
            <w:pPr>
              <w:spacing w:after="0"/>
              <w:jc w:val="center"/>
              <w:rPr>
                <w:rFonts w:cs="Arial"/>
                <w:sz w:val="16"/>
                <w:szCs w:val="18"/>
              </w:rPr>
            </w:pPr>
            <w:r>
              <w:rPr>
                <w:rFonts w:cs="Arial"/>
                <w:sz w:val="16"/>
                <w:szCs w:val="18"/>
              </w:rPr>
              <w:t>0.05</w:t>
            </w:r>
          </w:p>
        </w:tc>
        <w:tc>
          <w:tcPr>
            <w:tcW w:w="851" w:type="dxa"/>
            <w:tcBorders>
              <w:right w:val="single" w:sz="4" w:space="0" w:color="auto"/>
            </w:tcBorders>
            <w:vAlign w:val="center"/>
          </w:tcPr>
          <w:p w14:paraId="7CB11AE4" w14:textId="77777777" w:rsidR="00832FBC" w:rsidRPr="001E019B" w:rsidRDefault="00832FBC" w:rsidP="000B0866">
            <w:pPr>
              <w:spacing w:after="0"/>
              <w:jc w:val="center"/>
              <w:rPr>
                <w:rFonts w:cs="Arial"/>
                <w:sz w:val="16"/>
                <w:szCs w:val="18"/>
              </w:rPr>
            </w:pPr>
            <w:r>
              <w:rPr>
                <w:rFonts w:cs="Arial"/>
                <w:sz w:val="16"/>
                <w:szCs w:val="18"/>
              </w:rPr>
              <w:t>0.01-0.91</w:t>
            </w:r>
          </w:p>
        </w:tc>
      </w:tr>
      <w:tr w:rsidR="00832FBC" w14:paraId="37C623B3"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0A505C62"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47F4C39D" w14:textId="77777777" w:rsidR="00832FBC" w:rsidRPr="001E019B" w:rsidRDefault="00832FBC"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140137BA" w14:textId="77777777" w:rsidR="00832FBC" w:rsidRPr="001E019B" w:rsidRDefault="00832FBC" w:rsidP="000B0866">
            <w:pPr>
              <w:spacing w:after="0"/>
              <w:jc w:val="center"/>
              <w:rPr>
                <w:rFonts w:cs="Arial"/>
                <w:sz w:val="16"/>
                <w:szCs w:val="18"/>
              </w:rPr>
            </w:pPr>
            <w:r w:rsidRPr="001E019B">
              <w:rPr>
                <w:rFonts w:cs="Arial"/>
                <w:sz w:val="16"/>
                <w:szCs w:val="18"/>
              </w:rPr>
              <w:t>100 (58)</w:t>
            </w:r>
          </w:p>
        </w:tc>
        <w:tc>
          <w:tcPr>
            <w:tcW w:w="992" w:type="dxa"/>
            <w:tcBorders>
              <w:right w:val="single" w:sz="4" w:space="0" w:color="auto"/>
            </w:tcBorders>
            <w:tcMar>
              <w:top w:w="0" w:type="dxa"/>
              <w:left w:w="108" w:type="dxa"/>
              <w:bottom w:w="0" w:type="dxa"/>
              <w:right w:w="108" w:type="dxa"/>
            </w:tcMar>
            <w:vAlign w:val="center"/>
          </w:tcPr>
          <w:p w14:paraId="0DC39E4F" w14:textId="77777777" w:rsidR="00832FBC" w:rsidRPr="001E019B" w:rsidRDefault="00832FBC" w:rsidP="000B0866">
            <w:pPr>
              <w:spacing w:after="0"/>
              <w:jc w:val="center"/>
              <w:rPr>
                <w:rFonts w:cs="Arial"/>
                <w:sz w:val="16"/>
                <w:szCs w:val="18"/>
              </w:rPr>
            </w:pPr>
            <w:r w:rsidRPr="001E019B">
              <w:rPr>
                <w:rFonts w:cs="Arial"/>
                <w:sz w:val="16"/>
                <w:szCs w:val="18"/>
              </w:rPr>
              <w:t>7·12</w:t>
            </w:r>
          </w:p>
        </w:tc>
        <w:tc>
          <w:tcPr>
            <w:tcW w:w="992" w:type="dxa"/>
            <w:tcBorders>
              <w:left w:val="single" w:sz="4" w:space="0" w:color="auto"/>
            </w:tcBorders>
            <w:vAlign w:val="center"/>
          </w:tcPr>
          <w:p w14:paraId="249CF7F8" w14:textId="77777777" w:rsidR="00832FBC" w:rsidRPr="001E019B" w:rsidRDefault="00832FBC" w:rsidP="000B0866">
            <w:pPr>
              <w:spacing w:after="0"/>
              <w:jc w:val="center"/>
              <w:rPr>
                <w:rFonts w:cs="Arial"/>
                <w:sz w:val="16"/>
                <w:szCs w:val="18"/>
              </w:rPr>
            </w:pPr>
            <w:r w:rsidRPr="001E019B">
              <w:rPr>
                <w:rFonts w:cs="Arial"/>
                <w:sz w:val="16"/>
                <w:szCs w:val="18"/>
              </w:rPr>
              <w:t>174 (160)</w:t>
            </w:r>
          </w:p>
        </w:tc>
        <w:tc>
          <w:tcPr>
            <w:tcW w:w="709" w:type="dxa"/>
            <w:tcBorders>
              <w:right w:val="single" w:sz="4" w:space="0" w:color="auto"/>
            </w:tcBorders>
            <w:vAlign w:val="center"/>
          </w:tcPr>
          <w:p w14:paraId="34E1B292" w14:textId="77777777" w:rsidR="00832FBC" w:rsidRPr="001E019B" w:rsidRDefault="00832FBC" w:rsidP="000B0866">
            <w:pPr>
              <w:spacing w:after="0"/>
              <w:jc w:val="center"/>
              <w:rPr>
                <w:rFonts w:cs="Arial"/>
                <w:sz w:val="16"/>
                <w:szCs w:val="18"/>
              </w:rPr>
            </w:pPr>
            <w:r w:rsidRPr="001E019B">
              <w:rPr>
                <w:rFonts w:cs="Arial"/>
                <w:sz w:val="16"/>
                <w:szCs w:val="18"/>
              </w:rPr>
              <w:t>12·44</w:t>
            </w:r>
          </w:p>
        </w:tc>
        <w:tc>
          <w:tcPr>
            <w:tcW w:w="1134" w:type="dxa"/>
            <w:tcBorders>
              <w:left w:val="single" w:sz="4" w:space="0" w:color="auto"/>
            </w:tcBorders>
            <w:tcMar>
              <w:top w:w="0" w:type="dxa"/>
              <w:left w:w="108" w:type="dxa"/>
              <w:bottom w:w="0" w:type="dxa"/>
              <w:right w:w="108" w:type="dxa"/>
            </w:tcMar>
            <w:vAlign w:val="center"/>
          </w:tcPr>
          <w:p w14:paraId="518C5DD6" w14:textId="77777777" w:rsidR="00832FBC" w:rsidRPr="001E019B" w:rsidRDefault="00832FBC" w:rsidP="000B0866">
            <w:pPr>
              <w:spacing w:after="0"/>
              <w:jc w:val="center"/>
              <w:rPr>
                <w:rFonts w:cs="Arial"/>
                <w:sz w:val="16"/>
                <w:szCs w:val="18"/>
              </w:rPr>
            </w:pPr>
            <w:r>
              <w:rPr>
                <w:rFonts w:cs="Arial"/>
                <w:sz w:val="16"/>
                <w:szCs w:val="18"/>
              </w:rPr>
              <w:t>22 (21</w:t>
            </w:r>
            <w:r w:rsidRPr="001E019B">
              <w:rPr>
                <w:rFonts w:cs="Arial"/>
                <w:sz w:val="16"/>
                <w:szCs w:val="18"/>
              </w:rPr>
              <w:t>)</w:t>
            </w:r>
          </w:p>
        </w:tc>
        <w:tc>
          <w:tcPr>
            <w:tcW w:w="992" w:type="dxa"/>
            <w:tcBorders>
              <w:right w:val="single" w:sz="4" w:space="0" w:color="auto"/>
            </w:tcBorders>
            <w:tcMar>
              <w:top w:w="0" w:type="dxa"/>
              <w:left w:w="108" w:type="dxa"/>
              <w:bottom w:w="0" w:type="dxa"/>
              <w:right w:w="108" w:type="dxa"/>
            </w:tcMar>
            <w:vAlign w:val="center"/>
          </w:tcPr>
          <w:p w14:paraId="10F8A992" w14:textId="77777777" w:rsidR="00832FBC" w:rsidRPr="001E019B" w:rsidRDefault="00832FBC" w:rsidP="000B0866">
            <w:pPr>
              <w:spacing w:after="0"/>
              <w:jc w:val="center"/>
              <w:rPr>
                <w:rFonts w:cs="Arial"/>
                <w:sz w:val="16"/>
                <w:szCs w:val="18"/>
              </w:rPr>
            </w:pPr>
            <w:r>
              <w:rPr>
                <w:rFonts w:cs="Arial"/>
                <w:sz w:val="16"/>
                <w:szCs w:val="18"/>
              </w:rPr>
              <w:t>1.54</w:t>
            </w:r>
          </w:p>
        </w:tc>
        <w:tc>
          <w:tcPr>
            <w:tcW w:w="851" w:type="dxa"/>
            <w:tcBorders>
              <w:left w:val="single" w:sz="4" w:space="0" w:color="auto"/>
            </w:tcBorders>
            <w:tcMar>
              <w:top w:w="0" w:type="dxa"/>
              <w:left w:w="108" w:type="dxa"/>
              <w:bottom w:w="0" w:type="dxa"/>
              <w:right w:w="108" w:type="dxa"/>
            </w:tcMar>
            <w:vAlign w:val="center"/>
          </w:tcPr>
          <w:p w14:paraId="2E8DFCD0" w14:textId="77777777" w:rsidR="00832FBC" w:rsidRPr="001E019B" w:rsidRDefault="00832FBC" w:rsidP="000B0866">
            <w:pPr>
              <w:spacing w:after="0"/>
              <w:jc w:val="center"/>
              <w:rPr>
                <w:rFonts w:cs="Arial"/>
                <w:sz w:val="16"/>
                <w:szCs w:val="18"/>
              </w:rPr>
            </w:pPr>
            <w:r>
              <w:rPr>
                <w:rFonts w:cs="Arial"/>
                <w:sz w:val="16"/>
                <w:szCs w:val="18"/>
              </w:rPr>
              <w:t>0.22</w:t>
            </w:r>
          </w:p>
        </w:tc>
        <w:tc>
          <w:tcPr>
            <w:tcW w:w="850" w:type="dxa"/>
            <w:tcBorders>
              <w:right w:val="single" w:sz="4" w:space="0" w:color="auto"/>
            </w:tcBorders>
            <w:tcMar>
              <w:top w:w="0" w:type="dxa"/>
              <w:left w:w="108" w:type="dxa"/>
              <w:bottom w:w="0" w:type="dxa"/>
              <w:right w:w="108" w:type="dxa"/>
            </w:tcMar>
            <w:vAlign w:val="center"/>
          </w:tcPr>
          <w:p w14:paraId="182888F0" w14:textId="77777777" w:rsidR="00832FBC" w:rsidRPr="001E019B" w:rsidRDefault="00832FBC" w:rsidP="000B0866">
            <w:pPr>
              <w:spacing w:after="0"/>
              <w:jc w:val="center"/>
              <w:rPr>
                <w:rFonts w:cs="Arial"/>
                <w:sz w:val="16"/>
                <w:szCs w:val="18"/>
              </w:rPr>
            </w:pPr>
            <w:r>
              <w:rPr>
                <w:rFonts w:cs="Arial"/>
                <w:sz w:val="16"/>
                <w:szCs w:val="18"/>
              </w:rPr>
              <w:t>0.11-0.40</w:t>
            </w:r>
          </w:p>
        </w:tc>
        <w:tc>
          <w:tcPr>
            <w:tcW w:w="709" w:type="dxa"/>
            <w:tcBorders>
              <w:left w:val="single" w:sz="4" w:space="0" w:color="auto"/>
            </w:tcBorders>
            <w:vAlign w:val="center"/>
          </w:tcPr>
          <w:p w14:paraId="661A1CB4" w14:textId="77777777" w:rsidR="00832FBC" w:rsidRPr="001E019B" w:rsidRDefault="00832FBC" w:rsidP="000B0866">
            <w:pPr>
              <w:spacing w:after="0"/>
              <w:jc w:val="center"/>
              <w:rPr>
                <w:rFonts w:cs="Arial"/>
                <w:sz w:val="16"/>
                <w:szCs w:val="18"/>
              </w:rPr>
            </w:pPr>
            <w:r>
              <w:rPr>
                <w:rFonts w:cs="Arial"/>
                <w:sz w:val="16"/>
                <w:szCs w:val="18"/>
              </w:rPr>
              <w:t>0.12</w:t>
            </w:r>
          </w:p>
        </w:tc>
        <w:tc>
          <w:tcPr>
            <w:tcW w:w="851" w:type="dxa"/>
            <w:tcBorders>
              <w:right w:val="single" w:sz="4" w:space="0" w:color="auto"/>
            </w:tcBorders>
            <w:vAlign w:val="center"/>
          </w:tcPr>
          <w:p w14:paraId="12CC041A" w14:textId="77777777" w:rsidR="00832FBC" w:rsidRPr="001E019B" w:rsidRDefault="00832FBC" w:rsidP="000B0866">
            <w:pPr>
              <w:spacing w:after="0"/>
              <w:jc w:val="center"/>
              <w:rPr>
                <w:rFonts w:cs="Arial"/>
                <w:sz w:val="16"/>
                <w:szCs w:val="18"/>
              </w:rPr>
            </w:pPr>
            <w:r>
              <w:rPr>
                <w:rFonts w:cs="Arial"/>
                <w:sz w:val="16"/>
                <w:szCs w:val="18"/>
              </w:rPr>
              <w:t>0.06-0.23</w:t>
            </w:r>
          </w:p>
        </w:tc>
      </w:tr>
      <w:tr w:rsidR="00832FBC" w14:paraId="5DC9E7E1" w14:textId="77777777" w:rsidTr="000B0866">
        <w:trPr>
          <w:trHeight w:val="220"/>
        </w:trPr>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47546417" w14:textId="77777777" w:rsidR="00832FBC" w:rsidRPr="001E019B" w:rsidRDefault="00832FBC" w:rsidP="000B0866">
            <w:pPr>
              <w:spacing w:after="0"/>
              <w:rPr>
                <w:rFonts w:cs="Arial"/>
                <w:sz w:val="16"/>
                <w:szCs w:val="18"/>
                <w:lang w:eastAsia="ja-JP"/>
              </w:rPr>
            </w:pPr>
          </w:p>
        </w:tc>
        <w:tc>
          <w:tcPr>
            <w:tcW w:w="993" w:type="dxa"/>
            <w:tcBorders>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B90ACF0" w14:textId="662B2E9E"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484719DA" w14:textId="77777777" w:rsidR="00832FBC" w:rsidRPr="001E019B" w:rsidRDefault="00832FBC" w:rsidP="000B0866">
            <w:pPr>
              <w:spacing w:after="0"/>
              <w:jc w:val="center"/>
              <w:rPr>
                <w:rFonts w:cs="Arial"/>
                <w:sz w:val="16"/>
                <w:szCs w:val="18"/>
              </w:rPr>
            </w:pPr>
            <w:r w:rsidRPr="001E019B">
              <w:rPr>
                <w:rFonts w:cs="Arial"/>
                <w:sz w:val="16"/>
                <w:szCs w:val="18"/>
              </w:rPr>
              <w:t>85 (48)</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6AB78F8B" w14:textId="77777777" w:rsidR="00832FBC" w:rsidRPr="001E019B" w:rsidRDefault="00832FBC" w:rsidP="000B0866">
            <w:pPr>
              <w:spacing w:after="0"/>
              <w:jc w:val="center"/>
              <w:rPr>
                <w:rFonts w:cs="Arial"/>
                <w:sz w:val="16"/>
                <w:szCs w:val="18"/>
              </w:rPr>
            </w:pPr>
            <w:r w:rsidRPr="001E019B">
              <w:rPr>
                <w:rFonts w:cs="Arial"/>
                <w:sz w:val="16"/>
                <w:szCs w:val="18"/>
              </w:rPr>
              <w:t>6·10</w:t>
            </w:r>
          </w:p>
        </w:tc>
        <w:tc>
          <w:tcPr>
            <w:tcW w:w="992" w:type="dxa"/>
            <w:tcBorders>
              <w:left w:val="single" w:sz="4" w:space="0" w:color="auto"/>
              <w:bottom w:val="single" w:sz="4" w:space="0" w:color="auto"/>
            </w:tcBorders>
            <w:vAlign w:val="center"/>
          </w:tcPr>
          <w:p w14:paraId="1F0AAF0D" w14:textId="77777777" w:rsidR="00832FBC" w:rsidRPr="001E019B" w:rsidRDefault="00832FBC" w:rsidP="000B0866">
            <w:pPr>
              <w:spacing w:after="0"/>
              <w:jc w:val="center"/>
              <w:rPr>
                <w:rFonts w:cs="Arial"/>
                <w:sz w:val="16"/>
                <w:szCs w:val="18"/>
              </w:rPr>
            </w:pPr>
            <w:r w:rsidRPr="001E019B">
              <w:rPr>
                <w:rFonts w:cs="Arial"/>
                <w:sz w:val="16"/>
                <w:szCs w:val="18"/>
              </w:rPr>
              <w:t>108 (99)</w:t>
            </w:r>
          </w:p>
        </w:tc>
        <w:tc>
          <w:tcPr>
            <w:tcW w:w="709" w:type="dxa"/>
            <w:tcBorders>
              <w:bottom w:val="single" w:sz="4" w:space="0" w:color="auto"/>
              <w:right w:val="single" w:sz="4" w:space="0" w:color="auto"/>
            </w:tcBorders>
            <w:vAlign w:val="center"/>
          </w:tcPr>
          <w:p w14:paraId="77EA3A3F" w14:textId="77777777" w:rsidR="00832FBC" w:rsidRPr="001E019B" w:rsidRDefault="00832FBC" w:rsidP="000B0866">
            <w:pPr>
              <w:spacing w:after="0"/>
              <w:jc w:val="center"/>
              <w:rPr>
                <w:rFonts w:cs="Arial"/>
                <w:sz w:val="16"/>
                <w:szCs w:val="18"/>
              </w:rPr>
            </w:pPr>
            <w:r w:rsidRPr="001E019B">
              <w:rPr>
                <w:rFonts w:cs="Arial"/>
                <w:sz w:val="16"/>
                <w:szCs w:val="18"/>
              </w:rPr>
              <w:t>7·70</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6FC96963" w14:textId="77777777" w:rsidR="00832FBC" w:rsidRPr="001E019B" w:rsidRDefault="00832FBC" w:rsidP="000B0866">
            <w:pPr>
              <w:spacing w:after="0"/>
              <w:jc w:val="center"/>
              <w:rPr>
                <w:rFonts w:cs="Arial"/>
                <w:sz w:val="16"/>
                <w:szCs w:val="18"/>
              </w:rPr>
            </w:pPr>
            <w:r>
              <w:rPr>
                <w:rFonts w:cs="Arial"/>
                <w:sz w:val="16"/>
                <w:szCs w:val="18"/>
              </w:rPr>
              <w:t>172 (167</w:t>
            </w:r>
            <w:r w:rsidRPr="001E019B">
              <w:rPr>
                <w:rFonts w:cs="Arial"/>
                <w:sz w:val="16"/>
                <w:szCs w:val="18"/>
              </w:rPr>
              <w:t>)</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1CDCE763" w14:textId="77777777" w:rsidR="00832FBC" w:rsidRPr="001E019B" w:rsidRDefault="00832FBC" w:rsidP="000B0866">
            <w:pPr>
              <w:spacing w:after="0"/>
              <w:jc w:val="center"/>
              <w:rPr>
                <w:rFonts w:cs="Arial"/>
                <w:sz w:val="16"/>
                <w:szCs w:val="18"/>
              </w:rPr>
            </w:pPr>
            <w:r>
              <w:rPr>
                <w:rFonts w:cs="Arial"/>
                <w:sz w:val="16"/>
                <w:szCs w:val="18"/>
              </w:rPr>
              <w:t>12.28</w:t>
            </w:r>
          </w:p>
        </w:tc>
        <w:tc>
          <w:tcPr>
            <w:tcW w:w="851" w:type="dxa"/>
            <w:tcBorders>
              <w:left w:val="single" w:sz="4" w:space="0" w:color="auto"/>
              <w:bottom w:val="single" w:sz="4" w:space="0" w:color="auto"/>
            </w:tcBorders>
            <w:tcMar>
              <w:top w:w="0" w:type="dxa"/>
              <w:left w:w="108" w:type="dxa"/>
              <w:bottom w:w="0" w:type="dxa"/>
              <w:right w:w="108" w:type="dxa"/>
            </w:tcMar>
            <w:vAlign w:val="center"/>
          </w:tcPr>
          <w:p w14:paraId="61A59482" w14:textId="77777777" w:rsidR="00832FBC" w:rsidRPr="001E019B" w:rsidRDefault="00832FBC" w:rsidP="000B0866">
            <w:pPr>
              <w:spacing w:after="0"/>
              <w:jc w:val="center"/>
              <w:rPr>
                <w:rFonts w:cs="Arial"/>
                <w:sz w:val="16"/>
                <w:szCs w:val="18"/>
              </w:rPr>
            </w:pPr>
            <w:r>
              <w:rPr>
                <w:rFonts w:cs="Arial"/>
                <w:sz w:val="16"/>
                <w:szCs w:val="18"/>
              </w:rPr>
              <w:t>2.01</w:t>
            </w:r>
          </w:p>
        </w:tc>
        <w:tc>
          <w:tcPr>
            <w:tcW w:w="850" w:type="dxa"/>
            <w:tcBorders>
              <w:bottom w:val="single" w:sz="4" w:space="0" w:color="auto"/>
              <w:right w:val="single" w:sz="4" w:space="0" w:color="auto"/>
            </w:tcBorders>
            <w:tcMar>
              <w:top w:w="0" w:type="dxa"/>
              <w:left w:w="108" w:type="dxa"/>
              <w:bottom w:w="0" w:type="dxa"/>
              <w:right w:w="108" w:type="dxa"/>
            </w:tcMar>
            <w:vAlign w:val="center"/>
          </w:tcPr>
          <w:p w14:paraId="283F2D5F" w14:textId="77777777" w:rsidR="00832FBC" w:rsidRPr="001E019B" w:rsidRDefault="00832FBC" w:rsidP="000B0866">
            <w:pPr>
              <w:spacing w:after="0"/>
              <w:jc w:val="center"/>
              <w:rPr>
                <w:rFonts w:cs="Arial"/>
                <w:sz w:val="16"/>
                <w:szCs w:val="18"/>
              </w:rPr>
            </w:pPr>
            <w:r>
              <w:rPr>
                <w:rFonts w:cs="Arial"/>
                <w:sz w:val="16"/>
                <w:szCs w:val="18"/>
              </w:rPr>
              <w:t>1.55-2.70</w:t>
            </w:r>
          </w:p>
        </w:tc>
        <w:tc>
          <w:tcPr>
            <w:tcW w:w="709" w:type="dxa"/>
            <w:tcBorders>
              <w:left w:val="single" w:sz="4" w:space="0" w:color="auto"/>
              <w:bottom w:val="single" w:sz="4" w:space="0" w:color="auto"/>
            </w:tcBorders>
            <w:vAlign w:val="center"/>
          </w:tcPr>
          <w:p w14:paraId="1ABC6FCE" w14:textId="77777777" w:rsidR="00832FBC" w:rsidRPr="001E019B" w:rsidRDefault="00832FBC" w:rsidP="000B0866">
            <w:pPr>
              <w:spacing w:after="0"/>
              <w:jc w:val="center"/>
              <w:rPr>
                <w:rFonts w:cs="Arial"/>
                <w:sz w:val="16"/>
                <w:szCs w:val="18"/>
              </w:rPr>
            </w:pPr>
            <w:r>
              <w:rPr>
                <w:rFonts w:cs="Arial"/>
                <w:sz w:val="16"/>
                <w:szCs w:val="18"/>
              </w:rPr>
              <w:t>1.59</w:t>
            </w:r>
          </w:p>
        </w:tc>
        <w:tc>
          <w:tcPr>
            <w:tcW w:w="851" w:type="dxa"/>
            <w:tcBorders>
              <w:bottom w:val="single" w:sz="4" w:space="0" w:color="auto"/>
              <w:right w:val="single" w:sz="4" w:space="0" w:color="auto"/>
            </w:tcBorders>
            <w:vAlign w:val="center"/>
          </w:tcPr>
          <w:p w14:paraId="4A19E097" w14:textId="77777777" w:rsidR="00832FBC" w:rsidRPr="001E019B" w:rsidRDefault="00832FBC" w:rsidP="000B0866">
            <w:pPr>
              <w:spacing w:after="0"/>
              <w:jc w:val="center"/>
              <w:rPr>
                <w:rFonts w:cs="Arial"/>
                <w:sz w:val="16"/>
                <w:szCs w:val="18"/>
              </w:rPr>
            </w:pPr>
            <w:r>
              <w:rPr>
                <w:rFonts w:cs="Arial"/>
                <w:sz w:val="16"/>
                <w:szCs w:val="18"/>
              </w:rPr>
              <w:t>1.18-2.15</w:t>
            </w:r>
          </w:p>
        </w:tc>
      </w:tr>
      <w:tr w:rsidR="00832FBC" w:rsidRPr="00805043" w14:paraId="07F57BA4"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hideMark/>
          </w:tcPr>
          <w:p w14:paraId="25D19994" w14:textId="77777777" w:rsidR="00832FBC" w:rsidRPr="001E019B" w:rsidRDefault="00832FBC" w:rsidP="000B0866">
            <w:pPr>
              <w:spacing w:after="0"/>
              <w:rPr>
                <w:rFonts w:cs="Arial"/>
                <w:b/>
                <w:sz w:val="16"/>
                <w:szCs w:val="18"/>
                <w:lang w:eastAsia="ja-JP"/>
              </w:rPr>
            </w:pPr>
            <w:r w:rsidRPr="001E019B">
              <w:rPr>
                <w:b/>
                <w:sz w:val="16"/>
                <w:szCs w:val="18"/>
                <w:lang w:eastAsia="ja-JP"/>
              </w:rPr>
              <w:t>2-4</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74FD7963" w14:textId="77777777" w:rsidR="00832FBC" w:rsidRPr="001E019B" w:rsidRDefault="00832FBC"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3B26B4C4" w14:textId="77777777" w:rsidR="00832FBC" w:rsidRPr="001E019B" w:rsidRDefault="00832FBC" w:rsidP="000B0866">
            <w:pPr>
              <w:spacing w:after="0"/>
              <w:jc w:val="center"/>
              <w:rPr>
                <w:rFonts w:cs="Arial"/>
                <w:b/>
                <w:sz w:val="16"/>
                <w:szCs w:val="18"/>
              </w:rPr>
            </w:pPr>
            <w:r w:rsidRPr="001E019B">
              <w:rPr>
                <w:rFonts w:cs="Arial"/>
                <w:b/>
                <w:sz w:val="16"/>
                <w:szCs w:val="18"/>
              </w:rPr>
              <w:t>304 (189)</w:t>
            </w:r>
          </w:p>
        </w:tc>
        <w:tc>
          <w:tcPr>
            <w:tcW w:w="992" w:type="dxa"/>
            <w:tcBorders>
              <w:right w:val="single" w:sz="4" w:space="0" w:color="auto"/>
            </w:tcBorders>
            <w:tcMar>
              <w:top w:w="0" w:type="dxa"/>
              <w:left w:w="108" w:type="dxa"/>
              <w:bottom w:w="0" w:type="dxa"/>
              <w:right w:w="108" w:type="dxa"/>
            </w:tcMar>
            <w:vAlign w:val="center"/>
          </w:tcPr>
          <w:p w14:paraId="56F188F6" w14:textId="77777777" w:rsidR="00832FBC" w:rsidRPr="001E019B" w:rsidRDefault="00832FBC" w:rsidP="000B0866">
            <w:pPr>
              <w:spacing w:after="0"/>
              <w:jc w:val="center"/>
              <w:rPr>
                <w:rFonts w:cs="Arial"/>
                <w:b/>
                <w:sz w:val="16"/>
                <w:szCs w:val="18"/>
              </w:rPr>
            </w:pPr>
            <w:r w:rsidRPr="001E019B">
              <w:rPr>
                <w:rFonts w:cs="Arial"/>
                <w:b/>
                <w:sz w:val="16"/>
                <w:szCs w:val="18"/>
              </w:rPr>
              <w:t>15·31</w:t>
            </w:r>
          </w:p>
        </w:tc>
        <w:tc>
          <w:tcPr>
            <w:tcW w:w="992" w:type="dxa"/>
            <w:tcBorders>
              <w:left w:val="single" w:sz="4" w:space="0" w:color="auto"/>
            </w:tcBorders>
            <w:vAlign w:val="center"/>
          </w:tcPr>
          <w:p w14:paraId="0B202355" w14:textId="77777777" w:rsidR="00832FBC" w:rsidRPr="001E019B" w:rsidRDefault="00832FBC" w:rsidP="000B0866">
            <w:pPr>
              <w:spacing w:after="0"/>
              <w:jc w:val="center"/>
              <w:rPr>
                <w:rFonts w:cs="Arial"/>
                <w:b/>
                <w:sz w:val="16"/>
                <w:szCs w:val="18"/>
              </w:rPr>
            </w:pPr>
            <w:r w:rsidRPr="001E019B">
              <w:rPr>
                <w:rFonts w:cs="Arial"/>
                <w:b/>
                <w:sz w:val="16"/>
                <w:szCs w:val="18"/>
              </w:rPr>
              <w:t>154 (147)</w:t>
            </w:r>
          </w:p>
        </w:tc>
        <w:tc>
          <w:tcPr>
            <w:tcW w:w="709" w:type="dxa"/>
            <w:tcBorders>
              <w:right w:val="single" w:sz="4" w:space="0" w:color="auto"/>
            </w:tcBorders>
            <w:vAlign w:val="center"/>
          </w:tcPr>
          <w:p w14:paraId="6AF81ECF" w14:textId="77777777" w:rsidR="00832FBC" w:rsidRPr="001E019B" w:rsidRDefault="00832FBC" w:rsidP="000B0866">
            <w:pPr>
              <w:spacing w:after="0"/>
              <w:jc w:val="center"/>
              <w:rPr>
                <w:rFonts w:cs="Arial"/>
                <w:b/>
                <w:sz w:val="16"/>
                <w:szCs w:val="18"/>
              </w:rPr>
            </w:pPr>
            <w:r w:rsidRPr="001E019B">
              <w:rPr>
                <w:rFonts w:cs="Arial"/>
                <w:b/>
                <w:sz w:val="16"/>
                <w:szCs w:val="18"/>
              </w:rPr>
              <w:t>7·76</w:t>
            </w:r>
          </w:p>
        </w:tc>
        <w:tc>
          <w:tcPr>
            <w:tcW w:w="1134" w:type="dxa"/>
            <w:tcBorders>
              <w:left w:val="single" w:sz="4" w:space="0" w:color="auto"/>
            </w:tcBorders>
            <w:tcMar>
              <w:top w:w="0" w:type="dxa"/>
              <w:left w:w="108" w:type="dxa"/>
              <w:bottom w:w="0" w:type="dxa"/>
              <w:right w:w="108" w:type="dxa"/>
            </w:tcMar>
            <w:vAlign w:val="center"/>
          </w:tcPr>
          <w:p w14:paraId="4BC2EE79" w14:textId="77777777" w:rsidR="00832FBC" w:rsidRPr="001E019B" w:rsidRDefault="00832FBC" w:rsidP="000B0866">
            <w:pPr>
              <w:spacing w:after="0"/>
              <w:jc w:val="center"/>
              <w:rPr>
                <w:rFonts w:cs="Arial"/>
                <w:b/>
                <w:sz w:val="16"/>
                <w:szCs w:val="18"/>
              </w:rPr>
            </w:pPr>
            <w:r>
              <w:rPr>
                <w:rFonts w:cs="Arial"/>
                <w:b/>
                <w:sz w:val="16"/>
                <w:szCs w:val="18"/>
              </w:rPr>
              <w:t>80 (8</w:t>
            </w:r>
            <w:r w:rsidRPr="001E019B">
              <w:rPr>
                <w:rFonts w:cs="Arial"/>
                <w:b/>
                <w:sz w:val="16"/>
                <w:szCs w:val="18"/>
              </w:rPr>
              <w:t>8)</w:t>
            </w:r>
          </w:p>
        </w:tc>
        <w:tc>
          <w:tcPr>
            <w:tcW w:w="992" w:type="dxa"/>
            <w:tcBorders>
              <w:right w:val="single" w:sz="4" w:space="0" w:color="auto"/>
            </w:tcBorders>
            <w:tcMar>
              <w:top w:w="0" w:type="dxa"/>
              <w:left w:w="108" w:type="dxa"/>
              <w:bottom w:w="0" w:type="dxa"/>
              <w:right w:w="108" w:type="dxa"/>
            </w:tcMar>
            <w:vAlign w:val="center"/>
          </w:tcPr>
          <w:p w14:paraId="10437ACA" w14:textId="77777777" w:rsidR="00832FBC" w:rsidRPr="001E019B" w:rsidRDefault="00832FBC" w:rsidP="000B0866">
            <w:pPr>
              <w:spacing w:after="0"/>
              <w:jc w:val="center"/>
              <w:rPr>
                <w:rFonts w:cs="Arial"/>
                <w:b/>
                <w:sz w:val="16"/>
                <w:szCs w:val="18"/>
              </w:rPr>
            </w:pPr>
            <w:r>
              <w:rPr>
                <w:rFonts w:cs="Arial"/>
                <w:b/>
                <w:sz w:val="16"/>
                <w:szCs w:val="18"/>
              </w:rPr>
              <w:t>4.02</w:t>
            </w:r>
          </w:p>
        </w:tc>
        <w:tc>
          <w:tcPr>
            <w:tcW w:w="851" w:type="dxa"/>
            <w:tcBorders>
              <w:left w:val="single" w:sz="4" w:space="0" w:color="auto"/>
            </w:tcBorders>
            <w:tcMar>
              <w:top w:w="0" w:type="dxa"/>
              <w:left w:w="108" w:type="dxa"/>
              <w:bottom w:w="0" w:type="dxa"/>
              <w:right w:w="108" w:type="dxa"/>
            </w:tcMar>
            <w:vAlign w:val="center"/>
          </w:tcPr>
          <w:p w14:paraId="07CA6144" w14:textId="77777777" w:rsidR="00832FBC" w:rsidRPr="001E019B" w:rsidRDefault="00832FBC" w:rsidP="000B0866">
            <w:pPr>
              <w:spacing w:after="0"/>
              <w:jc w:val="center"/>
              <w:rPr>
                <w:rFonts w:cs="Arial"/>
                <w:b/>
                <w:sz w:val="16"/>
                <w:szCs w:val="18"/>
              </w:rPr>
            </w:pPr>
            <w:r>
              <w:rPr>
                <w:rFonts w:cs="Arial"/>
                <w:b/>
                <w:sz w:val="16"/>
                <w:szCs w:val="18"/>
              </w:rPr>
              <w:t>0.26</w:t>
            </w:r>
          </w:p>
        </w:tc>
        <w:tc>
          <w:tcPr>
            <w:tcW w:w="850" w:type="dxa"/>
            <w:tcBorders>
              <w:right w:val="single" w:sz="4" w:space="0" w:color="auto"/>
            </w:tcBorders>
            <w:tcMar>
              <w:top w:w="0" w:type="dxa"/>
              <w:left w:w="108" w:type="dxa"/>
              <w:bottom w:w="0" w:type="dxa"/>
              <w:right w:w="108" w:type="dxa"/>
            </w:tcMar>
            <w:vAlign w:val="center"/>
          </w:tcPr>
          <w:p w14:paraId="7A0224EC" w14:textId="77777777" w:rsidR="00832FBC" w:rsidRPr="001E019B" w:rsidRDefault="00832FBC" w:rsidP="000B0866">
            <w:pPr>
              <w:spacing w:after="0"/>
              <w:jc w:val="center"/>
              <w:rPr>
                <w:rFonts w:cs="Arial"/>
                <w:b/>
                <w:sz w:val="16"/>
                <w:szCs w:val="18"/>
              </w:rPr>
            </w:pPr>
            <w:r>
              <w:rPr>
                <w:rFonts w:cs="Arial"/>
                <w:b/>
                <w:sz w:val="16"/>
                <w:szCs w:val="18"/>
              </w:rPr>
              <w:t>0.19-0.36</w:t>
            </w:r>
          </w:p>
        </w:tc>
        <w:tc>
          <w:tcPr>
            <w:tcW w:w="709" w:type="dxa"/>
            <w:tcBorders>
              <w:left w:val="single" w:sz="4" w:space="0" w:color="auto"/>
            </w:tcBorders>
            <w:vAlign w:val="center"/>
          </w:tcPr>
          <w:p w14:paraId="3F4F6CEB" w14:textId="77777777" w:rsidR="00832FBC" w:rsidRPr="001E019B" w:rsidRDefault="00832FBC" w:rsidP="000B0866">
            <w:pPr>
              <w:spacing w:after="0"/>
              <w:jc w:val="center"/>
              <w:rPr>
                <w:rFonts w:cs="Arial"/>
                <w:b/>
                <w:sz w:val="16"/>
                <w:szCs w:val="18"/>
              </w:rPr>
            </w:pPr>
            <w:r>
              <w:rPr>
                <w:rFonts w:cs="Arial"/>
                <w:b/>
                <w:sz w:val="16"/>
                <w:szCs w:val="18"/>
              </w:rPr>
              <w:t>0.52</w:t>
            </w:r>
          </w:p>
        </w:tc>
        <w:tc>
          <w:tcPr>
            <w:tcW w:w="851" w:type="dxa"/>
            <w:tcBorders>
              <w:right w:val="single" w:sz="4" w:space="0" w:color="auto"/>
            </w:tcBorders>
            <w:vAlign w:val="center"/>
          </w:tcPr>
          <w:p w14:paraId="65123E86" w14:textId="77777777" w:rsidR="00832FBC" w:rsidRPr="001E019B" w:rsidRDefault="00832FBC" w:rsidP="000B0866">
            <w:pPr>
              <w:spacing w:after="0"/>
              <w:jc w:val="center"/>
              <w:rPr>
                <w:rFonts w:cs="Arial"/>
                <w:b/>
                <w:sz w:val="16"/>
                <w:szCs w:val="18"/>
              </w:rPr>
            </w:pPr>
            <w:r>
              <w:rPr>
                <w:rFonts w:cs="Arial"/>
                <w:b/>
                <w:sz w:val="16"/>
                <w:szCs w:val="18"/>
              </w:rPr>
              <w:t>0.37-0.73</w:t>
            </w:r>
          </w:p>
        </w:tc>
      </w:tr>
      <w:tr w:rsidR="00832FBC" w14:paraId="53BBF09B"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6F94F7B3"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40EF85EA" w14:textId="77777777" w:rsidR="00832FBC" w:rsidRPr="001E019B" w:rsidRDefault="00832FBC"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3FF12D76" w14:textId="77777777" w:rsidR="00832FBC" w:rsidRPr="001E019B" w:rsidRDefault="00832FBC" w:rsidP="000B0866">
            <w:pPr>
              <w:spacing w:after="0"/>
              <w:jc w:val="center"/>
              <w:rPr>
                <w:rFonts w:cs="Arial"/>
                <w:sz w:val="16"/>
                <w:szCs w:val="18"/>
              </w:rPr>
            </w:pPr>
            <w:r w:rsidRPr="001E019B">
              <w:rPr>
                <w:rFonts w:cs="Arial"/>
                <w:sz w:val="16"/>
                <w:szCs w:val="18"/>
              </w:rPr>
              <w:t>216 (101)</w:t>
            </w:r>
          </w:p>
        </w:tc>
        <w:tc>
          <w:tcPr>
            <w:tcW w:w="992" w:type="dxa"/>
            <w:tcBorders>
              <w:right w:val="single" w:sz="4" w:space="0" w:color="auto"/>
            </w:tcBorders>
            <w:tcMar>
              <w:top w:w="0" w:type="dxa"/>
              <w:left w:w="108" w:type="dxa"/>
              <w:bottom w:w="0" w:type="dxa"/>
              <w:right w:w="108" w:type="dxa"/>
            </w:tcMar>
            <w:vAlign w:val="center"/>
          </w:tcPr>
          <w:p w14:paraId="2269DE56" w14:textId="77777777" w:rsidR="00832FBC" w:rsidRPr="001E019B" w:rsidRDefault="00832FBC" w:rsidP="000B0866">
            <w:pPr>
              <w:spacing w:after="0"/>
              <w:jc w:val="center"/>
              <w:rPr>
                <w:rFonts w:cs="Arial"/>
                <w:sz w:val="16"/>
                <w:szCs w:val="18"/>
              </w:rPr>
            </w:pPr>
            <w:r w:rsidRPr="001E019B">
              <w:rPr>
                <w:rFonts w:cs="Arial"/>
                <w:sz w:val="16"/>
                <w:szCs w:val="18"/>
              </w:rPr>
              <w:t>10·88</w:t>
            </w:r>
          </w:p>
        </w:tc>
        <w:tc>
          <w:tcPr>
            <w:tcW w:w="992" w:type="dxa"/>
            <w:tcBorders>
              <w:left w:val="single" w:sz="4" w:space="0" w:color="auto"/>
            </w:tcBorders>
            <w:vAlign w:val="center"/>
          </w:tcPr>
          <w:p w14:paraId="5283543F" w14:textId="77777777" w:rsidR="00832FBC" w:rsidRPr="001E019B" w:rsidRDefault="00832FBC" w:rsidP="000B0866">
            <w:pPr>
              <w:spacing w:after="0"/>
              <w:jc w:val="center"/>
              <w:rPr>
                <w:rFonts w:cs="Arial"/>
                <w:sz w:val="16"/>
                <w:szCs w:val="18"/>
              </w:rPr>
            </w:pPr>
            <w:r w:rsidRPr="001E019B">
              <w:rPr>
                <w:rFonts w:cs="Arial"/>
                <w:sz w:val="16"/>
                <w:szCs w:val="18"/>
              </w:rPr>
              <w:t>15 (14)</w:t>
            </w:r>
          </w:p>
        </w:tc>
        <w:tc>
          <w:tcPr>
            <w:tcW w:w="709" w:type="dxa"/>
            <w:tcBorders>
              <w:right w:val="single" w:sz="4" w:space="0" w:color="auto"/>
            </w:tcBorders>
            <w:vAlign w:val="center"/>
          </w:tcPr>
          <w:p w14:paraId="1343C7E9" w14:textId="77777777" w:rsidR="00832FBC" w:rsidRPr="001E019B" w:rsidRDefault="00832FBC" w:rsidP="000B0866">
            <w:pPr>
              <w:spacing w:after="0"/>
              <w:jc w:val="center"/>
              <w:rPr>
                <w:rFonts w:cs="Arial"/>
                <w:sz w:val="16"/>
                <w:szCs w:val="18"/>
              </w:rPr>
            </w:pPr>
            <w:r w:rsidRPr="001E019B">
              <w:rPr>
                <w:rFonts w:cs="Arial"/>
                <w:sz w:val="16"/>
                <w:szCs w:val="18"/>
              </w:rPr>
              <w:t>0·78</w:t>
            </w:r>
          </w:p>
        </w:tc>
        <w:tc>
          <w:tcPr>
            <w:tcW w:w="1134" w:type="dxa"/>
            <w:tcBorders>
              <w:left w:val="single" w:sz="4" w:space="0" w:color="auto"/>
            </w:tcBorders>
            <w:tcMar>
              <w:top w:w="0" w:type="dxa"/>
              <w:left w:w="108" w:type="dxa"/>
              <w:bottom w:w="0" w:type="dxa"/>
              <w:right w:w="108" w:type="dxa"/>
            </w:tcMar>
            <w:vAlign w:val="center"/>
          </w:tcPr>
          <w:p w14:paraId="2A58F303" w14:textId="77777777" w:rsidR="00832FBC" w:rsidRPr="001E019B" w:rsidRDefault="00832FBC" w:rsidP="000B0866">
            <w:pPr>
              <w:spacing w:after="0"/>
              <w:jc w:val="center"/>
              <w:rPr>
                <w:rFonts w:cs="Arial"/>
                <w:sz w:val="16"/>
                <w:szCs w:val="18"/>
              </w:rPr>
            </w:pPr>
            <w:r w:rsidRPr="001E019B">
              <w:rPr>
                <w:rFonts w:cs="Arial"/>
                <w:sz w:val="16"/>
                <w:szCs w:val="18"/>
              </w:rPr>
              <w:t>2 (2)</w:t>
            </w:r>
          </w:p>
        </w:tc>
        <w:tc>
          <w:tcPr>
            <w:tcW w:w="992" w:type="dxa"/>
            <w:tcBorders>
              <w:right w:val="single" w:sz="4" w:space="0" w:color="auto"/>
            </w:tcBorders>
            <w:tcMar>
              <w:top w:w="0" w:type="dxa"/>
              <w:left w:w="108" w:type="dxa"/>
              <w:bottom w:w="0" w:type="dxa"/>
              <w:right w:w="108" w:type="dxa"/>
            </w:tcMar>
            <w:vAlign w:val="center"/>
          </w:tcPr>
          <w:p w14:paraId="316F8ADD" w14:textId="77777777" w:rsidR="00832FBC" w:rsidRPr="001E019B" w:rsidRDefault="00832FBC" w:rsidP="000B0866">
            <w:pPr>
              <w:spacing w:after="0"/>
              <w:jc w:val="center"/>
              <w:rPr>
                <w:rFonts w:cs="Arial"/>
                <w:sz w:val="16"/>
                <w:szCs w:val="18"/>
              </w:rPr>
            </w:pPr>
            <w:r>
              <w:rPr>
                <w:rFonts w:cs="Arial"/>
                <w:sz w:val="16"/>
                <w:szCs w:val="18"/>
              </w:rPr>
              <w:t>0.10</w:t>
            </w:r>
          </w:p>
        </w:tc>
        <w:tc>
          <w:tcPr>
            <w:tcW w:w="851" w:type="dxa"/>
            <w:tcBorders>
              <w:left w:val="single" w:sz="4" w:space="0" w:color="auto"/>
            </w:tcBorders>
            <w:tcMar>
              <w:top w:w="0" w:type="dxa"/>
              <w:left w:w="108" w:type="dxa"/>
              <w:bottom w:w="0" w:type="dxa"/>
              <w:right w:w="108" w:type="dxa"/>
            </w:tcMar>
            <w:vAlign w:val="center"/>
          </w:tcPr>
          <w:p w14:paraId="1F2F12C9" w14:textId="77777777" w:rsidR="00832FBC" w:rsidRPr="001E019B" w:rsidRDefault="00832FBC" w:rsidP="000B0866">
            <w:pPr>
              <w:spacing w:after="0"/>
              <w:jc w:val="center"/>
              <w:rPr>
                <w:rFonts w:cs="Arial"/>
                <w:sz w:val="16"/>
                <w:szCs w:val="18"/>
              </w:rPr>
            </w:pPr>
            <w:r>
              <w:rPr>
                <w:rFonts w:cs="Arial"/>
                <w:sz w:val="16"/>
                <w:szCs w:val="18"/>
              </w:rPr>
              <w:t>0.01</w:t>
            </w:r>
          </w:p>
        </w:tc>
        <w:tc>
          <w:tcPr>
            <w:tcW w:w="850" w:type="dxa"/>
            <w:tcBorders>
              <w:right w:val="single" w:sz="4" w:space="0" w:color="auto"/>
            </w:tcBorders>
            <w:tcMar>
              <w:top w:w="0" w:type="dxa"/>
              <w:left w:w="108" w:type="dxa"/>
              <w:bottom w:w="0" w:type="dxa"/>
              <w:right w:w="108" w:type="dxa"/>
            </w:tcMar>
            <w:vAlign w:val="center"/>
          </w:tcPr>
          <w:p w14:paraId="6BF05BF8" w14:textId="77777777" w:rsidR="00832FBC" w:rsidRPr="001E019B" w:rsidRDefault="00832FBC" w:rsidP="000B0866">
            <w:pPr>
              <w:spacing w:after="0"/>
              <w:jc w:val="center"/>
              <w:rPr>
                <w:rFonts w:cs="Arial"/>
                <w:sz w:val="16"/>
                <w:szCs w:val="18"/>
              </w:rPr>
            </w:pPr>
            <w:r>
              <w:rPr>
                <w:rFonts w:cs="Arial"/>
                <w:sz w:val="16"/>
                <w:szCs w:val="18"/>
              </w:rPr>
              <w:t>0.00-0.06</w:t>
            </w:r>
          </w:p>
        </w:tc>
        <w:tc>
          <w:tcPr>
            <w:tcW w:w="709" w:type="dxa"/>
            <w:tcBorders>
              <w:left w:val="single" w:sz="4" w:space="0" w:color="auto"/>
            </w:tcBorders>
            <w:vAlign w:val="center"/>
          </w:tcPr>
          <w:p w14:paraId="7F0526B6" w14:textId="77777777" w:rsidR="00832FBC" w:rsidRPr="001E019B" w:rsidRDefault="00832FBC" w:rsidP="000B0866">
            <w:pPr>
              <w:spacing w:after="0"/>
              <w:jc w:val="center"/>
              <w:rPr>
                <w:rFonts w:cs="Arial"/>
                <w:sz w:val="16"/>
                <w:szCs w:val="18"/>
              </w:rPr>
            </w:pPr>
            <w:r>
              <w:rPr>
                <w:rFonts w:cs="Arial"/>
                <w:sz w:val="16"/>
                <w:szCs w:val="18"/>
              </w:rPr>
              <w:t>0.12</w:t>
            </w:r>
          </w:p>
        </w:tc>
        <w:tc>
          <w:tcPr>
            <w:tcW w:w="851" w:type="dxa"/>
            <w:tcBorders>
              <w:right w:val="single" w:sz="4" w:space="0" w:color="auto"/>
            </w:tcBorders>
            <w:vAlign w:val="center"/>
          </w:tcPr>
          <w:p w14:paraId="03AB0A6F" w14:textId="77777777" w:rsidR="00832FBC" w:rsidRPr="001E019B" w:rsidRDefault="00832FBC" w:rsidP="000B0866">
            <w:pPr>
              <w:spacing w:after="0"/>
              <w:jc w:val="center"/>
              <w:rPr>
                <w:rFonts w:cs="Arial"/>
                <w:sz w:val="16"/>
                <w:szCs w:val="18"/>
              </w:rPr>
            </w:pPr>
            <w:r>
              <w:rPr>
                <w:rFonts w:cs="Arial"/>
                <w:sz w:val="16"/>
                <w:szCs w:val="18"/>
              </w:rPr>
              <w:t>0.01-0.98</w:t>
            </w:r>
          </w:p>
        </w:tc>
      </w:tr>
      <w:tr w:rsidR="00832FBC" w14:paraId="3707166A"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6C0A518F"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62E7C053" w14:textId="77777777" w:rsidR="00832FBC" w:rsidRPr="001E019B" w:rsidRDefault="00832FBC"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6FCA2736" w14:textId="77777777" w:rsidR="00832FBC" w:rsidRPr="001E019B" w:rsidRDefault="00832FBC" w:rsidP="000B0866">
            <w:pPr>
              <w:spacing w:after="0"/>
              <w:jc w:val="center"/>
              <w:rPr>
                <w:rFonts w:cs="Arial"/>
                <w:sz w:val="16"/>
                <w:szCs w:val="18"/>
              </w:rPr>
            </w:pPr>
            <w:r w:rsidRPr="001E019B">
              <w:rPr>
                <w:rFonts w:cs="Arial"/>
                <w:sz w:val="16"/>
                <w:szCs w:val="18"/>
              </w:rPr>
              <w:t>59 (29)</w:t>
            </w:r>
          </w:p>
        </w:tc>
        <w:tc>
          <w:tcPr>
            <w:tcW w:w="992" w:type="dxa"/>
            <w:tcBorders>
              <w:right w:val="single" w:sz="4" w:space="0" w:color="auto"/>
            </w:tcBorders>
            <w:tcMar>
              <w:top w:w="0" w:type="dxa"/>
              <w:left w:w="108" w:type="dxa"/>
              <w:bottom w:w="0" w:type="dxa"/>
              <w:right w:w="108" w:type="dxa"/>
            </w:tcMar>
            <w:vAlign w:val="center"/>
          </w:tcPr>
          <w:p w14:paraId="394F3482" w14:textId="77777777" w:rsidR="00832FBC" w:rsidRPr="001E019B" w:rsidRDefault="00832FBC" w:rsidP="000B0866">
            <w:pPr>
              <w:spacing w:after="0"/>
              <w:jc w:val="center"/>
              <w:rPr>
                <w:rFonts w:cs="Arial"/>
                <w:sz w:val="16"/>
                <w:szCs w:val="18"/>
              </w:rPr>
            </w:pPr>
            <w:r w:rsidRPr="001E019B">
              <w:rPr>
                <w:rFonts w:cs="Arial"/>
                <w:sz w:val="16"/>
                <w:szCs w:val="18"/>
              </w:rPr>
              <w:t>2·98</w:t>
            </w:r>
          </w:p>
        </w:tc>
        <w:tc>
          <w:tcPr>
            <w:tcW w:w="992" w:type="dxa"/>
            <w:tcBorders>
              <w:left w:val="single" w:sz="4" w:space="0" w:color="auto"/>
            </w:tcBorders>
            <w:vAlign w:val="center"/>
          </w:tcPr>
          <w:p w14:paraId="2E9E3CAA" w14:textId="77777777" w:rsidR="00832FBC" w:rsidRPr="001E019B" w:rsidRDefault="00832FBC" w:rsidP="000B0866">
            <w:pPr>
              <w:spacing w:after="0"/>
              <w:jc w:val="center"/>
              <w:rPr>
                <w:rFonts w:cs="Arial"/>
                <w:sz w:val="16"/>
                <w:szCs w:val="18"/>
              </w:rPr>
            </w:pPr>
            <w:r w:rsidRPr="001E019B">
              <w:rPr>
                <w:rFonts w:cs="Arial"/>
                <w:sz w:val="16"/>
                <w:szCs w:val="18"/>
              </w:rPr>
              <w:t>98 (90)</w:t>
            </w:r>
          </w:p>
        </w:tc>
        <w:tc>
          <w:tcPr>
            <w:tcW w:w="709" w:type="dxa"/>
            <w:tcBorders>
              <w:right w:val="single" w:sz="4" w:space="0" w:color="auto"/>
            </w:tcBorders>
            <w:vAlign w:val="center"/>
          </w:tcPr>
          <w:p w14:paraId="078A0CA5" w14:textId="77777777" w:rsidR="00832FBC" w:rsidRPr="001E019B" w:rsidRDefault="00832FBC" w:rsidP="000B0866">
            <w:pPr>
              <w:spacing w:after="0"/>
              <w:jc w:val="center"/>
              <w:rPr>
                <w:rFonts w:cs="Arial"/>
                <w:sz w:val="16"/>
                <w:szCs w:val="18"/>
              </w:rPr>
            </w:pPr>
            <w:r w:rsidRPr="001E019B">
              <w:rPr>
                <w:rFonts w:cs="Arial"/>
                <w:sz w:val="16"/>
                <w:szCs w:val="18"/>
              </w:rPr>
              <w:t>4·96</w:t>
            </w:r>
          </w:p>
        </w:tc>
        <w:tc>
          <w:tcPr>
            <w:tcW w:w="1134" w:type="dxa"/>
            <w:tcBorders>
              <w:left w:val="single" w:sz="4" w:space="0" w:color="auto"/>
            </w:tcBorders>
            <w:tcMar>
              <w:top w:w="0" w:type="dxa"/>
              <w:left w:w="108" w:type="dxa"/>
              <w:bottom w:w="0" w:type="dxa"/>
              <w:right w:w="108" w:type="dxa"/>
            </w:tcMar>
            <w:vAlign w:val="center"/>
          </w:tcPr>
          <w:p w14:paraId="5613C2F9" w14:textId="77777777" w:rsidR="00832FBC" w:rsidRPr="001E019B" w:rsidRDefault="00832FBC" w:rsidP="000B0866">
            <w:pPr>
              <w:spacing w:after="0"/>
              <w:jc w:val="center"/>
              <w:rPr>
                <w:rFonts w:cs="Arial"/>
                <w:sz w:val="16"/>
                <w:szCs w:val="18"/>
              </w:rPr>
            </w:pPr>
            <w:r>
              <w:rPr>
                <w:rFonts w:cs="Arial"/>
                <w:sz w:val="16"/>
                <w:szCs w:val="18"/>
              </w:rPr>
              <w:t>11 (12</w:t>
            </w:r>
            <w:r w:rsidRPr="001E019B">
              <w:rPr>
                <w:rFonts w:cs="Arial"/>
                <w:sz w:val="16"/>
                <w:szCs w:val="18"/>
              </w:rPr>
              <w:t>)</w:t>
            </w:r>
          </w:p>
        </w:tc>
        <w:tc>
          <w:tcPr>
            <w:tcW w:w="992" w:type="dxa"/>
            <w:tcBorders>
              <w:right w:val="single" w:sz="4" w:space="0" w:color="auto"/>
            </w:tcBorders>
            <w:tcMar>
              <w:top w:w="0" w:type="dxa"/>
              <w:left w:w="108" w:type="dxa"/>
              <w:bottom w:w="0" w:type="dxa"/>
              <w:right w:w="108" w:type="dxa"/>
            </w:tcMar>
            <w:vAlign w:val="center"/>
          </w:tcPr>
          <w:p w14:paraId="4F2BAAAA" w14:textId="77777777" w:rsidR="00832FBC" w:rsidRPr="001E019B" w:rsidRDefault="00832FBC" w:rsidP="000B0866">
            <w:pPr>
              <w:spacing w:after="0"/>
              <w:jc w:val="center"/>
              <w:rPr>
                <w:rFonts w:cs="Arial"/>
                <w:sz w:val="16"/>
                <w:szCs w:val="18"/>
              </w:rPr>
            </w:pPr>
            <w:r>
              <w:rPr>
                <w:rFonts w:cs="Arial"/>
                <w:sz w:val="16"/>
                <w:szCs w:val="18"/>
              </w:rPr>
              <w:t>0.57</w:t>
            </w:r>
          </w:p>
        </w:tc>
        <w:tc>
          <w:tcPr>
            <w:tcW w:w="851" w:type="dxa"/>
            <w:tcBorders>
              <w:left w:val="single" w:sz="4" w:space="0" w:color="auto"/>
            </w:tcBorders>
            <w:tcMar>
              <w:top w:w="0" w:type="dxa"/>
              <w:left w:w="108" w:type="dxa"/>
              <w:bottom w:w="0" w:type="dxa"/>
              <w:right w:w="108" w:type="dxa"/>
            </w:tcMar>
            <w:vAlign w:val="center"/>
          </w:tcPr>
          <w:p w14:paraId="593F1E4A" w14:textId="77777777" w:rsidR="00832FBC" w:rsidRPr="001E019B" w:rsidRDefault="00832FBC" w:rsidP="000B0866">
            <w:pPr>
              <w:spacing w:after="0"/>
              <w:jc w:val="center"/>
              <w:rPr>
                <w:rFonts w:cs="Arial"/>
                <w:sz w:val="16"/>
                <w:szCs w:val="18"/>
              </w:rPr>
            </w:pPr>
            <w:r>
              <w:rPr>
                <w:rFonts w:cs="Arial"/>
                <w:sz w:val="16"/>
                <w:szCs w:val="18"/>
              </w:rPr>
              <w:t>0.19</w:t>
            </w:r>
          </w:p>
        </w:tc>
        <w:tc>
          <w:tcPr>
            <w:tcW w:w="850" w:type="dxa"/>
            <w:tcBorders>
              <w:right w:val="single" w:sz="4" w:space="0" w:color="auto"/>
            </w:tcBorders>
            <w:tcMar>
              <w:top w:w="0" w:type="dxa"/>
              <w:left w:w="108" w:type="dxa"/>
              <w:bottom w:w="0" w:type="dxa"/>
              <w:right w:w="108" w:type="dxa"/>
            </w:tcMar>
            <w:vAlign w:val="center"/>
          </w:tcPr>
          <w:p w14:paraId="6579D140" w14:textId="77777777" w:rsidR="00832FBC" w:rsidRPr="001E019B" w:rsidRDefault="00832FBC" w:rsidP="000B0866">
            <w:pPr>
              <w:spacing w:after="0"/>
              <w:jc w:val="center"/>
              <w:rPr>
                <w:rFonts w:cs="Arial"/>
                <w:sz w:val="16"/>
                <w:szCs w:val="18"/>
              </w:rPr>
            </w:pPr>
            <w:r>
              <w:rPr>
                <w:rFonts w:cs="Arial"/>
                <w:sz w:val="16"/>
                <w:szCs w:val="18"/>
              </w:rPr>
              <w:t>0.08-0.43</w:t>
            </w:r>
          </w:p>
        </w:tc>
        <w:tc>
          <w:tcPr>
            <w:tcW w:w="709" w:type="dxa"/>
            <w:tcBorders>
              <w:left w:val="single" w:sz="4" w:space="0" w:color="auto"/>
            </w:tcBorders>
            <w:vAlign w:val="center"/>
          </w:tcPr>
          <w:p w14:paraId="0D5D7253" w14:textId="77777777" w:rsidR="00832FBC" w:rsidRPr="001E019B" w:rsidRDefault="00832FBC" w:rsidP="000B0866">
            <w:pPr>
              <w:spacing w:after="0"/>
              <w:jc w:val="center"/>
              <w:rPr>
                <w:rFonts w:cs="Arial"/>
                <w:sz w:val="16"/>
                <w:szCs w:val="18"/>
              </w:rPr>
            </w:pPr>
            <w:r>
              <w:rPr>
                <w:rFonts w:cs="Arial"/>
                <w:sz w:val="16"/>
                <w:szCs w:val="18"/>
              </w:rPr>
              <w:t>0.12</w:t>
            </w:r>
          </w:p>
        </w:tc>
        <w:tc>
          <w:tcPr>
            <w:tcW w:w="851" w:type="dxa"/>
            <w:tcBorders>
              <w:right w:val="single" w:sz="4" w:space="0" w:color="auto"/>
            </w:tcBorders>
            <w:vAlign w:val="center"/>
          </w:tcPr>
          <w:p w14:paraId="54F7871C" w14:textId="77777777" w:rsidR="00832FBC" w:rsidRPr="001E019B" w:rsidRDefault="00832FBC" w:rsidP="000B0866">
            <w:pPr>
              <w:spacing w:after="0"/>
              <w:jc w:val="center"/>
              <w:rPr>
                <w:rFonts w:cs="Arial"/>
                <w:sz w:val="16"/>
                <w:szCs w:val="18"/>
              </w:rPr>
            </w:pPr>
            <w:r>
              <w:rPr>
                <w:rFonts w:cs="Arial"/>
                <w:sz w:val="16"/>
                <w:szCs w:val="18"/>
              </w:rPr>
              <w:t>0.05-0.27</w:t>
            </w:r>
          </w:p>
        </w:tc>
      </w:tr>
      <w:tr w:rsidR="00832FBC" w14:paraId="489F8586" w14:textId="77777777" w:rsidTr="000B0866">
        <w:trPr>
          <w:trHeight w:val="206"/>
        </w:trPr>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25F3A0CC" w14:textId="77777777" w:rsidR="00832FBC" w:rsidRPr="001E019B" w:rsidRDefault="00832FBC" w:rsidP="000B0866">
            <w:pPr>
              <w:spacing w:after="0"/>
              <w:rPr>
                <w:rFonts w:cs="Arial"/>
                <w:sz w:val="16"/>
                <w:szCs w:val="18"/>
                <w:lang w:eastAsia="ja-JP"/>
              </w:rPr>
            </w:pPr>
          </w:p>
        </w:tc>
        <w:tc>
          <w:tcPr>
            <w:tcW w:w="993" w:type="dxa"/>
            <w:tcBorders>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E6C861B" w14:textId="21A84B8D"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74618509" w14:textId="77777777" w:rsidR="00832FBC" w:rsidRPr="001E019B" w:rsidRDefault="00832FBC" w:rsidP="000B0866">
            <w:pPr>
              <w:spacing w:after="0"/>
              <w:jc w:val="center"/>
              <w:rPr>
                <w:rFonts w:cs="Arial"/>
                <w:sz w:val="16"/>
                <w:szCs w:val="18"/>
              </w:rPr>
            </w:pPr>
            <w:r w:rsidRPr="001E019B">
              <w:rPr>
                <w:rFonts w:cs="Arial"/>
                <w:sz w:val="16"/>
                <w:szCs w:val="18"/>
              </w:rPr>
              <w:t>29 (13)</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5C399232" w14:textId="77777777" w:rsidR="00832FBC" w:rsidRPr="001E019B" w:rsidRDefault="00832FBC" w:rsidP="000B0866">
            <w:pPr>
              <w:spacing w:after="0"/>
              <w:jc w:val="center"/>
              <w:rPr>
                <w:rFonts w:cs="Arial"/>
                <w:sz w:val="16"/>
                <w:szCs w:val="18"/>
              </w:rPr>
            </w:pPr>
            <w:r w:rsidRPr="001E019B">
              <w:rPr>
                <w:rFonts w:cs="Arial"/>
                <w:sz w:val="16"/>
                <w:szCs w:val="18"/>
              </w:rPr>
              <w:t>1·46</w:t>
            </w:r>
          </w:p>
        </w:tc>
        <w:tc>
          <w:tcPr>
            <w:tcW w:w="992" w:type="dxa"/>
            <w:tcBorders>
              <w:left w:val="single" w:sz="4" w:space="0" w:color="auto"/>
              <w:bottom w:val="single" w:sz="4" w:space="0" w:color="auto"/>
            </w:tcBorders>
            <w:vAlign w:val="center"/>
          </w:tcPr>
          <w:p w14:paraId="27AA5F9B" w14:textId="77777777" w:rsidR="00832FBC" w:rsidRPr="001E019B" w:rsidRDefault="00832FBC" w:rsidP="000B0866">
            <w:pPr>
              <w:spacing w:after="0"/>
              <w:jc w:val="center"/>
              <w:rPr>
                <w:rFonts w:cs="Arial"/>
                <w:sz w:val="16"/>
                <w:szCs w:val="18"/>
              </w:rPr>
            </w:pPr>
            <w:r w:rsidRPr="001E019B">
              <w:rPr>
                <w:rFonts w:cs="Arial"/>
                <w:sz w:val="16"/>
                <w:szCs w:val="18"/>
              </w:rPr>
              <w:t>40 (36)</w:t>
            </w:r>
          </w:p>
        </w:tc>
        <w:tc>
          <w:tcPr>
            <w:tcW w:w="709" w:type="dxa"/>
            <w:tcBorders>
              <w:bottom w:val="single" w:sz="4" w:space="0" w:color="auto"/>
              <w:right w:val="single" w:sz="4" w:space="0" w:color="auto"/>
            </w:tcBorders>
            <w:vAlign w:val="center"/>
          </w:tcPr>
          <w:p w14:paraId="4E22962C" w14:textId="77777777" w:rsidR="00832FBC" w:rsidRPr="001E019B" w:rsidRDefault="00832FBC" w:rsidP="000B0866">
            <w:pPr>
              <w:spacing w:after="0"/>
              <w:jc w:val="center"/>
              <w:rPr>
                <w:rFonts w:cs="Arial"/>
                <w:sz w:val="16"/>
                <w:szCs w:val="18"/>
              </w:rPr>
            </w:pPr>
            <w:r w:rsidRPr="001E019B">
              <w:rPr>
                <w:rFonts w:cs="Arial"/>
                <w:sz w:val="16"/>
                <w:szCs w:val="18"/>
              </w:rPr>
              <w:t>2·02</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1FE80029" w14:textId="77777777" w:rsidR="00832FBC" w:rsidRPr="001E019B" w:rsidRDefault="00832FBC" w:rsidP="000B0866">
            <w:pPr>
              <w:spacing w:after="0"/>
              <w:jc w:val="center"/>
              <w:rPr>
                <w:rFonts w:cs="Arial"/>
                <w:sz w:val="16"/>
                <w:szCs w:val="18"/>
              </w:rPr>
            </w:pPr>
            <w:r>
              <w:rPr>
                <w:rFonts w:cs="Arial"/>
                <w:sz w:val="16"/>
                <w:szCs w:val="18"/>
              </w:rPr>
              <w:t>66 (70</w:t>
            </w:r>
            <w:r w:rsidRPr="001E019B">
              <w:rPr>
                <w:rFonts w:cs="Arial"/>
                <w:sz w:val="16"/>
                <w:szCs w:val="18"/>
              </w:rPr>
              <w:t>)</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225AE722" w14:textId="77777777" w:rsidR="00832FBC" w:rsidRPr="001E019B" w:rsidRDefault="00832FBC" w:rsidP="000B0866">
            <w:pPr>
              <w:spacing w:after="0"/>
              <w:jc w:val="center"/>
              <w:rPr>
                <w:rFonts w:cs="Arial"/>
                <w:sz w:val="16"/>
                <w:szCs w:val="18"/>
              </w:rPr>
            </w:pPr>
            <w:r>
              <w:rPr>
                <w:rFonts w:cs="Arial"/>
                <w:sz w:val="16"/>
                <w:szCs w:val="18"/>
              </w:rPr>
              <w:t>3.35</w:t>
            </w:r>
          </w:p>
        </w:tc>
        <w:tc>
          <w:tcPr>
            <w:tcW w:w="851" w:type="dxa"/>
            <w:tcBorders>
              <w:left w:val="single" w:sz="4" w:space="0" w:color="auto"/>
              <w:bottom w:val="single" w:sz="4" w:space="0" w:color="auto"/>
            </w:tcBorders>
            <w:tcMar>
              <w:top w:w="0" w:type="dxa"/>
              <w:left w:w="108" w:type="dxa"/>
              <w:bottom w:w="0" w:type="dxa"/>
              <w:right w:w="108" w:type="dxa"/>
            </w:tcMar>
            <w:vAlign w:val="center"/>
          </w:tcPr>
          <w:p w14:paraId="1461CCB6" w14:textId="77777777" w:rsidR="00832FBC" w:rsidRPr="001E019B" w:rsidRDefault="00832FBC" w:rsidP="000B0866">
            <w:pPr>
              <w:spacing w:after="0"/>
              <w:jc w:val="center"/>
              <w:rPr>
                <w:rFonts w:cs="Arial"/>
                <w:sz w:val="16"/>
                <w:szCs w:val="18"/>
              </w:rPr>
            </w:pPr>
            <w:r>
              <w:rPr>
                <w:rFonts w:cs="Arial"/>
                <w:sz w:val="16"/>
                <w:szCs w:val="18"/>
              </w:rPr>
              <w:t>2.29</w:t>
            </w:r>
          </w:p>
        </w:tc>
        <w:tc>
          <w:tcPr>
            <w:tcW w:w="850" w:type="dxa"/>
            <w:tcBorders>
              <w:bottom w:val="single" w:sz="4" w:space="0" w:color="auto"/>
              <w:right w:val="single" w:sz="4" w:space="0" w:color="auto"/>
            </w:tcBorders>
            <w:tcMar>
              <w:top w:w="0" w:type="dxa"/>
              <w:left w:w="108" w:type="dxa"/>
              <w:bottom w:w="0" w:type="dxa"/>
              <w:right w:w="108" w:type="dxa"/>
            </w:tcMar>
            <w:vAlign w:val="center"/>
          </w:tcPr>
          <w:p w14:paraId="06F70EEE" w14:textId="77777777" w:rsidR="00832FBC" w:rsidRPr="001E019B" w:rsidRDefault="00832FBC" w:rsidP="000B0866">
            <w:pPr>
              <w:spacing w:after="0"/>
              <w:jc w:val="center"/>
              <w:rPr>
                <w:rFonts w:cs="Arial"/>
                <w:sz w:val="16"/>
                <w:szCs w:val="18"/>
              </w:rPr>
            </w:pPr>
            <w:r>
              <w:rPr>
                <w:rFonts w:cs="Arial"/>
                <w:sz w:val="16"/>
                <w:szCs w:val="18"/>
              </w:rPr>
              <w:t>1.47-3.72</w:t>
            </w:r>
          </w:p>
        </w:tc>
        <w:tc>
          <w:tcPr>
            <w:tcW w:w="709" w:type="dxa"/>
            <w:tcBorders>
              <w:left w:val="single" w:sz="4" w:space="0" w:color="auto"/>
              <w:bottom w:val="single" w:sz="4" w:space="0" w:color="auto"/>
            </w:tcBorders>
            <w:vAlign w:val="center"/>
          </w:tcPr>
          <w:p w14:paraId="4F046566" w14:textId="77777777" w:rsidR="00832FBC" w:rsidRPr="001E019B" w:rsidRDefault="00832FBC" w:rsidP="000B0866">
            <w:pPr>
              <w:spacing w:after="0"/>
              <w:jc w:val="center"/>
              <w:rPr>
                <w:rFonts w:cs="Arial"/>
                <w:sz w:val="16"/>
                <w:szCs w:val="18"/>
              </w:rPr>
            </w:pPr>
            <w:r>
              <w:rPr>
                <w:rFonts w:cs="Arial"/>
                <w:sz w:val="16"/>
                <w:szCs w:val="18"/>
              </w:rPr>
              <w:t>1.66</w:t>
            </w:r>
          </w:p>
        </w:tc>
        <w:tc>
          <w:tcPr>
            <w:tcW w:w="851" w:type="dxa"/>
            <w:tcBorders>
              <w:bottom w:val="single" w:sz="4" w:space="0" w:color="auto"/>
              <w:right w:val="single" w:sz="4" w:space="0" w:color="auto"/>
            </w:tcBorders>
            <w:vAlign w:val="center"/>
          </w:tcPr>
          <w:p w14:paraId="76B2E8F2" w14:textId="77777777" w:rsidR="00832FBC" w:rsidRPr="001E019B" w:rsidRDefault="00832FBC" w:rsidP="000B0866">
            <w:pPr>
              <w:spacing w:after="0"/>
              <w:jc w:val="center"/>
              <w:rPr>
                <w:rFonts w:cs="Arial"/>
                <w:sz w:val="16"/>
                <w:szCs w:val="18"/>
              </w:rPr>
            </w:pPr>
            <w:r>
              <w:rPr>
                <w:rFonts w:cs="Arial"/>
                <w:sz w:val="16"/>
                <w:szCs w:val="18"/>
              </w:rPr>
              <w:t>1.04-2.70</w:t>
            </w:r>
          </w:p>
        </w:tc>
      </w:tr>
      <w:tr w:rsidR="00832FBC" w:rsidRPr="00805043" w14:paraId="1B172961"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hideMark/>
          </w:tcPr>
          <w:p w14:paraId="2AD23807" w14:textId="77777777" w:rsidR="00832FBC" w:rsidRPr="001E019B" w:rsidRDefault="00832FBC" w:rsidP="000B0866">
            <w:pPr>
              <w:spacing w:after="0"/>
              <w:rPr>
                <w:rFonts w:cs="Arial"/>
                <w:b/>
                <w:sz w:val="16"/>
                <w:szCs w:val="18"/>
                <w:lang w:eastAsia="ja-JP"/>
              </w:rPr>
            </w:pPr>
            <w:r w:rsidRPr="001E019B">
              <w:rPr>
                <w:b/>
                <w:sz w:val="16"/>
                <w:szCs w:val="18"/>
                <w:lang w:eastAsia="ja-JP"/>
              </w:rPr>
              <w:t>5-14</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5DBC2FEB" w14:textId="77777777" w:rsidR="00832FBC" w:rsidRPr="001E019B" w:rsidRDefault="00832FBC"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1787403C" w14:textId="77777777" w:rsidR="00832FBC" w:rsidRPr="001E019B" w:rsidRDefault="00832FBC" w:rsidP="000B0866">
            <w:pPr>
              <w:spacing w:after="0"/>
              <w:jc w:val="center"/>
              <w:rPr>
                <w:rFonts w:cs="Arial"/>
                <w:b/>
                <w:sz w:val="16"/>
                <w:szCs w:val="18"/>
              </w:rPr>
            </w:pPr>
            <w:r w:rsidRPr="001E019B">
              <w:rPr>
                <w:rFonts w:cs="Arial"/>
                <w:b/>
                <w:sz w:val="16"/>
                <w:szCs w:val="18"/>
              </w:rPr>
              <w:t>315 (146)</w:t>
            </w:r>
          </w:p>
        </w:tc>
        <w:tc>
          <w:tcPr>
            <w:tcW w:w="992" w:type="dxa"/>
            <w:tcBorders>
              <w:right w:val="single" w:sz="4" w:space="0" w:color="auto"/>
            </w:tcBorders>
            <w:tcMar>
              <w:top w:w="0" w:type="dxa"/>
              <w:left w:w="108" w:type="dxa"/>
              <w:bottom w:w="0" w:type="dxa"/>
              <w:right w:w="108" w:type="dxa"/>
            </w:tcMar>
            <w:vAlign w:val="center"/>
          </w:tcPr>
          <w:p w14:paraId="3AB80CEC" w14:textId="77777777" w:rsidR="00832FBC" w:rsidRPr="001E019B" w:rsidRDefault="00832FBC" w:rsidP="000B0866">
            <w:pPr>
              <w:spacing w:after="0"/>
              <w:jc w:val="center"/>
              <w:rPr>
                <w:rFonts w:cs="Arial"/>
                <w:b/>
                <w:sz w:val="16"/>
                <w:szCs w:val="18"/>
              </w:rPr>
            </w:pPr>
            <w:r w:rsidRPr="001E019B">
              <w:rPr>
                <w:rFonts w:cs="Arial"/>
                <w:b/>
                <w:sz w:val="16"/>
                <w:szCs w:val="18"/>
              </w:rPr>
              <w:t>4·93</w:t>
            </w:r>
          </w:p>
        </w:tc>
        <w:tc>
          <w:tcPr>
            <w:tcW w:w="992" w:type="dxa"/>
            <w:tcBorders>
              <w:left w:val="single" w:sz="4" w:space="0" w:color="auto"/>
            </w:tcBorders>
            <w:vAlign w:val="center"/>
          </w:tcPr>
          <w:p w14:paraId="41D48C61" w14:textId="77777777" w:rsidR="00832FBC" w:rsidRPr="001E019B" w:rsidRDefault="00832FBC" w:rsidP="000B0866">
            <w:pPr>
              <w:spacing w:after="0"/>
              <w:jc w:val="center"/>
              <w:rPr>
                <w:rFonts w:cs="Arial"/>
                <w:b/>
                <w:sz w:val="16"/>
                <w:szCs w:val="18"/>
              </w:rPr>
            </w:pPr>
            <w:r w:rsidRPr="001E019B">
              <w:rPr>
                <w:rFonts w:cs="Arial"/>
                <w:b/>
                <w:sz w:val="16"/>
                <w:szCs w:val="18"/>
              </w:rPr>
              <w:t>144 (135)</w:t>
            </w:r>
          </w:p>
        </w:tc>
        <w:tc>
          <w:tcPr>
            <w:tcW w:w="709" w:type="dxa"/>
            <w:tcBorders>
              <w:right w:val="single" w:sz="4" w:space="0" w:color="auto"/>
            </w:tcBorders>
            <w:vAlign w:val="center"/>
          </w:tcPr>
          <w:p w14:paraId="121A4C7E" w14:textId="77777777" w:rsidR="00832FBC" w:rsidRPr="001E019B" w:rsidRDefault="00832FBC" w:rsidP="000B0866">
            <w:pPr>
              <w:spacing w:after="0"/>
              <w:jc w:val="center"/>
              <w:rPr>
                <w:rFonts w:cs="Arial"/>
                <w:b/>
                <w:sz w:val="16"/>
                <w:szCs w:val="18"/>
              </w:rPr>
            </w:pPr>
            <w:r w:rsidRPr="001E019B">
              <w:rPr>
                <w:rFonts w:cs="Arial"/>
                <w:b/>
                <w:sz w:val="16"/>
                <w:szCs w:val="18"/>
              </w:rPr>
              <w:t>2·25</w:t>
            </w:r>
          </w:p>
        </w:tc>
        <w:tc>
          <w:tcPr>
            <w:tcW w:w="1134" w:type="dxa"/>
            <w:tcBorders>
              <w:left w:val="single" w:sz="4" w:space="0" w:color="auto"/>
            </w:tcBorders>
            <w:tcMar>
              <w:top w:w="0" w:type="dxa"/>
              <w:left w:w="108" w:type="dxa"/>
              <w:bottom w:w="0" w:type="dxa"/>
              <w:right w:w="108" w:type="dxa"/>
            </w:tcMar>
            <w:vAlign w:val="center"/>
          </w:tcPr>
          <w:p w14:paraId="15F53CCB" w14:textId="77777777" w:rsidR="00832FBC" w:rsidRPr="001E019B" w:rsidRDefault="00832FBC" w:rsidP="000B0866">
            <w:pPr>
              <w:spacing w:after="0"/>
              <w:jc w:val="center"/>
              <w:rPr>
                <w:rFonts w:cs="Arial"/>
                <w:b/>
                <w:sz w:val="16"/>
                <w:szCs w:val="18"/>
              </w:rPr>
            </w:pPr>
            <w:r>
              <w:rPr>
                <w:rFonts w:cs="Arial"/>
                <w:b/>
                <w:sz w:val="16"/>
                <w:szCs w:val="18"/>
              </w:rPr>
              <w:t>59 (63)</w:t>
            </w:r>
          </w:p>
        </w:tc>
        <w:tc>
          <w:tcPr>
            <w:tcW w:w="992" w:type="dxa"/>
            <w:tcBorders>
              <w:right w:val="single" w:sz="4" w:space="0" w:color="auto"/>
            </w:tcBorders>
            <w:tcMar>
              <w:top w:w="0" w:type="dxa"/>
              <w:left w:w="108" w:type="dxa"/>
              <w:bottom w:w="0" w:type="dxa"/>
              <w:right w:w="108" w:type="dxa"/>
            </w:tcMar>
            <w:vAlign w:val="center"/>
          </w:tcPr>
          <w:p w14:paraId="7C29E201" w14:textId="77777777" w:rsidR="00832FBC" w:rsidRPr="001E019B" w:rsidRDefault="00832FBC" w:rsidP="000B0866">
            <w:pPr>
              <w:spacing w:after="0"/>
              <w:jc w:val="center"/>
              <w:rPr>
                <w:rFonts w:cs="Arial"/>
                <w:b/>
                <w:sz w:val="16"/>
                <w:szCs w:val="18"/>
              </w:rPr>
            </w:pPr>
            <w:r>
              <w:rPr>
                <w:rFonts w:cs="Arial"/>
                <w:b/>
                <w:sz w:val="16"/>
                <w:szCs w:val="18"/>
              </w:rPr>
              <w:t>0.92</w:t>
            </w:r>
          </w:p>
        </w:tc>
        <w:tc>
          <w:tcPr>
            <w:tcW w:w="851" w:type="dxa"/>
            <w:tcBorders>
              <w:left w:val="single" w:sz="4" w:space="0" w:color="auto"/>
            </w:tcBorders>
            <w:tcMar>
              <w:top w:w="0" w:type="dxa"/>
              <w:left w:w="108" w:type="dxa"/>
              <w:bottom w:w="0" w:type="dxa"/>
              <w:right w:w="108" w:type="dxa"/>
            </w:tcMar>
            <w:vAlign w:val="center"/>
          </w:tcPr>
          <w:p w14:paraId="6DD02B49" w14:textId="77777777" w:rsidR="00832FBC" w:rsidRPr="001E019B" w:rsidRDefault="00832FBC" w:rsidP="000B0866">
            <w:pPr>
              <w:spacing w:after="0"/>
              <w:jc w:val="center"/>
              <w:rPr>
                <w:rFonts w:cs="Arial"/>
                <w:b/>
                <w:sz w:val="16"/>
                <w:szCs w:val="18"/>
              </w:rPr>
            </w:pPr>
            <w:r>
              <w:rPr>
                <w:rFonts w:cs="Arial"/>
                <w:b/>
                <w:sz w:val="16"/>
                <w:szCs w:val="18"/>
              </w:rPr>
              <w:t>0.19</w:t>
            </w:r>
          </w:p>
        </w:tc>
        <w:tc>
          <w:tcPr>
            <w:tcW w:w="850" w:type="dxa"/>
            <w:tcBorders>
              <w:right w:val="single" w:sz="4" w:space="0" w:color="auto"/>
            </w:tcBorders>
            <w:tcMar>
              <w:top w:w="0" w:type="dxa"/>
              <w:left w:w="108" w:type="dxa"/>
              <w:bottom w:w="0" w:type="dxa"/>
              <w:right w:w="108" w:type="dxa"/>
            </w:tcMar>
            <w:vAlign w:val="center"/>
          </w:tcPr>
          <w:p w14:paraId="66197126" w14:textId="77777777" w:rsidR="00832FBC" w:rsidRPr="001E019B" w:rsidRDefault="00832FBC" w:rsidP="000B0866">
            <w:pPr>
              <w:spacing w:after="0"/>
              <w:jc w:val="center"/>
              <w:rPr>
                <w:rFonts w:cs="Arial"/>
                <w:b/>
                <w:sz w:val="16"/>
                <w:szCs w:val="18"/>
              </w:rPr>
            </w:pPr>
            <w:r>
              <w:rPr>
                <w:rFonts w:cs="Arial"/>
                <w:b/>
                <w:sz w:val="16"/>
                <w:szCs w:val="18"/>
              </w:rPr>
              <w:t>0.13-0.27</w:t>
            </w:r>
          </w:p>
        </w:tc>
        <w:tc>
          <w:tcPr>
            <w:tcW w:w="709" w:type="dxa"/>
            <w:tcBorders>
              <w:left w:val="single" w:sz="4" w:space="0" w:color="auto"/>
            </w:tcBorders>
            <w:vAlign w:val="center"/>
          </w:tcPr>
          <w:p w14:paraId="7916B2B7" w14:textId="77777777" w:rsidR="00832FBC" w:rsidRPr="001E019B" w:rsidRDefault="00832FBC" w:rsidP="000B0866">
            <w:pPr>
              <w:spacing w:after="0"/>
              <w:jc w:val="center"/>
              <w:rPr>
                <w:rFonts w:cs="Arial"/>
                <w:b/>
                <w:sz w:val="16"/>
                <w:szCs w:val="18"/>
              </w:rPr>
            </w:pPr>
            <w:r>
              <w:rPr>
                <w:rFonts w:cs="Arial"/>
                <w:b/>
                <w:sz w:val="16"/>
                <w:szCs w:val="18"/>
              </w:rPr>
              <w:t>0.41</w:t>
            </w:r>
          </w:p>
        </w:tc>
        <w:tc>
          <w:tcPr>
            <w:tcW w:w="851" w:type="dxa"/>
            <w:tcBorders>
              <w:right w:val="single" w:sz="4" w:space="0" w:color="auto"/>
            </w:tcBorders>
            <w:vAlign w:val="center"/>
          </w:tcPr>
          <w:p w14:paraId="76D3169B" w14:textId="77777777" w:rsidR="00832FBC" w:rsidRPr="001E019B" w:rsidRDefault="00832FBC" w:rsidP="000B0866">
            <w:pPr>
              <w:spacing w:after="0"/>
              <w:jc w:val="center"/>
              <w:rPr>
                <w:rFonts w:cs="Arial"/>
                <w:b/>
                <w:sz w:val="16"/>
                <w:szCs w:val="18"/>
              </w:rPr>
            </w:pPr>
            <w:r>
              <w:rPr>
                <w:rFonts w:cs="Arial"/>
                <w:b/>
                <w:sz w:val="16"/>
                <w:szCs w:val="18"/>
              </w:rPr>
              <w:t>0.27-0.61</w:t>
            </w:r>
          </w:p>
        </w:tc>
      </w:tr>
      <w:tr w:rsidR="00832FBC" w14:paraId="661CCDBA"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629B2575"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74F8F4AF" w14:textId="77777777" w:rsidR="00832FBC" w:rsidRPr="001E019B" w:rsidRDefault="00832FBC"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0DCFCF18" w14:textId="77777777" w:rsidR="00832FBC" w:rsidRPr="001E019B" w:rsidRDefault="00832FBC" w:rsidP="000B0866">
            <w:pPr>
              <w:spacing w:after="0"/>
              <w:jc w:val="center"/>
              <w:rPr>
                <w:rFonts w:cs="Arial"/>
                <w:sz w:val="16"/>
                <w:szCs w:val="18"/>
              </w:rPr>
            </w:pPr>
            <w:r w:rsidRPr="001E019B">
              <w:rPr>
                <w:rFonts w:cs="Arial"/>
                <w:sz w:val="16"/>
                <w:szCs w:val="18"/>
              </w:rPr>
              <w:t>129 (38)</w:t>
            </w:r>
          </w:p>
        </w:tc>
        <w:tc>
          <w:tcPr>
            <w:tcW w:w="992" w:type="dxa"/>
            <w:tcBorders>
              <w:right w:val="single" w:sz="4" w:space="0" w:color="auto"/>
            </w:tcBorders>
            <w:tcMar>
              <w:top w:w="0" w:type="dxa"/>
              <w:left w:w="108" w:type="dxa"/>
              <w:bottom w:w="0" w:type="dxa"/>
              <w:right w:w="108" w:type="dxa"/>
            </w:tcMar>
            <w:vAlign w:val="center"/>
          </w:tcPr>
          <w:p w14:paraId="78488662" w14:textId="77777777" w:rsidR="00832FBC" w:rsidRPr="001E019B" w:rsidRDefault="00832FBC" w:rsidP="000B0866">
            <w:pPr>
              <w:spacing w:after="0"/>
              <w:jc w:val="center"/>
              <w:rPr>
                <w:rFonts w:cs="Arial"/>
                <w:sz w:val="16"/>
                <w:szCs w:val="18"/>
              </w:rPr>
            </w:pPr>
            <w:r w:rsidRPr="001E019B">
              <w:rPr>
                <w:rFonts w:cs="Arial"/>
                <w:sz w:val="16"/>
                <w:szCs w:val="18"/>
              </w:rPr>
              <w:t>2·01</w:t>
            </w:r>
          </w:p>
        </w:tc>
        <w:tc>
          <w:tcPr>
            <w:tcW w:w="992" w:type="dxa"/>
            <w:tcBorders>
              <w:left w:val="single" w:sz="4" w:space="0" w:color="auto"/>
            </w:tcBorders>
            <w:vAlign w:val="center"/>
          </w:tcPr>
          <w:p w14:paraId="1158666C" w14:textId="77777777" w:rsidR="00832FBC" w:rsidRPr="001E019B" w:rsidRDefault="00832FBC" w:rsidP="000B0866">
            <w:pPr>
              <w:spacing w:after="0"/>
              <w:jc w:val="center"/>
              <w:rPr>
                <w:rFonts w:cs="Arial"/>
                <w:sz w:val="16"/>
                <w:szCs w:val="18"/>
              </w:rPr>
            </w:pPr>
            <w:r w:rsidRPr="001E019B">
              <w:rPr>
                <w:rFonts w:cs="Arial"/>
                <w:sz w:val="16"/>
                <w:szCs w:val="18"/>
              </w:rPr>
              <w:t>26 (23)</w:t>
            </w:r>
          </w:p>
        </w:tc>
        <w:tc>
          <w:tcPr>
            <w:tcW w:w="709" w:type="dxa"/>
            <w:tcBorders>
              <w:right w:val="single" w:sz="4" w:space="0" w:color="auto"/>
            </w:tcBorders>
            <w:vAlign w:val="center"/>
          </w:tcPr>
          <w:p w14:paraId="075E0AA4" w14:textId="77777777" w:rsidR="00832FBC" w:rsidRPr="001E019B" w:rsidRDefault="00832FBC" w:rsidP="000B0866">
            <w:pPr>
              <w:spacing w:after="0"/>
              <w:jc w:val="center"/>
              <w:rPr>
                <w:rFonts w:cs="Arial"/>
                <w:sz w:val="16"/>
                <w:szCs w:val="18"/>
              </w:rPr>
            </w:pPr>
            <w:r w:rsidRPr="001E019B">
              <w:rPr>
                <w:rFonts w:cs="Arial"/>
                <w:sz w:val="16"/>
                <w:szCs w:val="18"/>
              </w:rPr>
              <w:t>0·41</w:t>
            </w:r>
          </w:p>
        </w:tc>
        <w:tc>
          <w:tcPr>
            <w:tcW w:w="1134" w:type="dxa"/>
            <w:tcBorders>
              <w:left w:val="single" w:sz="4" w:space="0" w:color="auto"/>
            </w:tcBorders>
            <w:tcMar>
              <w:top w:w="0" w:type="dxa"/>
              <w:left w:w="108" w:type="dxa"/>
              <w:bottom w:w="0" w:type="dxa"/>
              <w:right w:w="108" w:type="dxa"/>
            </w:tcMar>
            <w:vAlign w:val="center"/>
          </w:tcPr>
          <w:p w14:paraId="3DCADB0B" w14:textId="77777777" w:rsidR="00832FBC" w:rsidRPr="001E019B" w:rsidRDefault="00832FBC" w:rsidP="000B0866">
            <w:pPr>
              <w:spacing w:after="0"/>
              <w:jc w:val="center"/>
              <w:rPr>
                <w:rFonts w:cs="Arial"/>
                <w:sz w:val="16"/>
                <w:szCs w:val="18"/>
              </w:rPr>
            </w:pPr>
            <w:r>
              <w:rPr>
                <w:rFonts w:cs="Arial"/>
                <w:sz w:val="16"/>
                <w:szCs w:val="18"/>
              </w:rPr>
              <w:t>2 (2)</w:t>
            </w:r>
          </w:p>
        </w:tc>
        <w:tc>
          <w:tcPr>
            <w:tcW w:w="992" w:type="dxa"/>
            <w:tcBorders>
              <w:right w:val="single" w:sz="4" w:space="0" w:color="auto"/>
            </w:tcBorders>
            <w:tcMar>
              <w:top w:w="0" w:type="dxa"/>
              <w:left w:w="108" w:type="dxa"/>
              <w:bottom w:w="0" w:type="dxa"/>
              <w:right w:w="108" w:type="dxa"/>
            </w:tcMar>
            <w:vAlign w:val="center"/>
          </w:tcPr>
          <w:p w14:paraId="2A4207F2" w14:textId="77777777" w:rsidR="00832FBC" w:rsidRPr="001E019B" w:rsidRDefault="00832FBC" w:rsidP="000B0866">
            <w:pPr>
              <w:spacing w:after="0"/>
              <w:jc w:val="center"/>
              <w:rPr>
                <w:rFonts w:cs="Arial"/>
                <w:sz w:val="16"/>
                <w:szCs w:val="18"/>
              </w:rPr>
            </w:pPr>
            <w:r>
              <w:rPr>
                <w:rFonts w:cs="Arial"/>
                <w:sz w:val="16"/>
                <w:szCs w:val="18"/>
              </w:rPr>
              <w:t>0.03</w:t>
            </w:r>
          </w:p>
        </w:tc>
        <w:tc>
          <w:tcPr>
            <w:tcW w:w="851" w:type="dxa"/>
            <w:tcBorders>
              <w:left w:val="single" w:sz="4" w:space="0" w:color="auto"/>
            </w:tcBorders>
            <w:tcMar>
              <w:top w:w="0" w:type="dxa"/>
              <w:left w:w="108" w:type="dxa"/>
              <w:bottom w:w="0" w:type="dxa"/>
              <w:right w:w="108" w:type="dxa"/>
            </w:tcMar>
            <w:vAlign w:val="center"/>
          </w:tcPr>
          <w:p w14:paraId="42378550" w14:textId="77777777" w:rsidR="00832FBC" w:rsidRPr="001E019B" w:rsidRDefault="00832FBC" w:rsidP="000B0866">
            <w:pPr>
              <w:spacing w:after="0"/>
              <w:jc w:val="center"/>
              <w:rPr>
                <w:rFonts w:cs="Arial"/>
                <w:sz w:val="16"/>
                <w:szCs w:val="18"/>
              </w:rPr>
            </w:pPr>
            <w:r>
              <w:rPr>
                <w:rFonts w:cs="Arial"/>
                <w:sz w:val="16"/>
                <w:szCs w:val="18"/>
              </w:rPr>
              <w:t>0.02</w:t>
            </w:r>
          </w:p>
        </w:tc>
        <w:tc>
          <w:tcPr>
            <w:tcW w:w="850" w:type="dxa"/>
            <w:tcBorders>
              <w:right w:val="single" w:sz="4" w:space="0" w:color="auto"/>
            </w:tcBorders>
            <w:tcMar>
              <w:top w:w="0" w:type="dxa"/>
              <w:left w:w="108" w:type="dxa"/>
              <w:bottom w:w="0" w:type="dxa"/>
              <w:right w:w="108" w:type="dxa"/>
            </w:tcMar>
            <w:vAlign w:val="center"/>
          </w:tcPr>
          <w:p w14:paraId="670222F4" w14:textId="77777777" w:rsidR="00832FBC" w:rsidRPr="001E019B" w:rsidRDefault="00832FBC" w:rsidP="000B0866">
            <w:pPr>
              <w:spacing w:after="0"/>
              <w:jc w:val="center"/>
              <w:rPr>
                <w:rFonts w:cs="Arial"/>
                <w:sz w:val="16"/>
                <w:szCs w:val="18"/>
              </w:rPr>
            </w:pPr>
            <w:r>
              <w:rPr>
                <w:rFonts w:cs="Arial"/>
                <w:sz w:val="16"/>
                <w:szCs w:val="18"/>
              </w:rPr>
              <w:t>0.00-0.12</w:t>
            </w:r>
          </w:p>
        </w:tc>
        <w:tc>
          <w:tcPr>
            <w:tcW w:w="709" w:type="dxa"/>
            <w:tcBorders>
              <w:left w:val="single" w:sz="4" w:space="0" w:color="auto"/>
            </w:tcBorders>
            <w:vAlign w:val="center"/>
          </w:tcPr>
          <w:p w14:paraId="5803E320" w14:textId="77777777" w:rsidR="00832FBC" w:rsidRPr="001E019B" w:rsidRDefault="00832FBC" w:rsidP="000B0866">
            <w:pPr>
              <w:spacing w:after="0"/>
              <w:jc w:val="center"/>
              <w:rPr>
                <w:rFonts w:cs="Arial"/>
                <w:sz w:val="16"/>
                <w:szCs w:val="18"/>
              </w:rPr>
            </w:pPr>
            <w:r>
              <w:rPr>
                <w:rFonts w:cs="Arial"/>
                <w:sz w:val="16"/>
                <w:szCs w:val="18"/>
              </w:rPr>
              <w:t>0.08</w:t>
            </w:r>
          </w:p>
        </w:tc>
        <w:tc>
          <w:tcPr>
            <w:tcW w:w="851" w:type="dxa"/>
            <w:tcBorders>
              <w:right w:val="single" w:sz="4" w:space="0" w:color="auto"/>
            </w:tcBorders>
            <w:vAlign w:val="center"/>
          </w:tcPr>
          <w:p w14:paraId="282D1F77" w14:textId="77777777" w:rsidR="00832FBC" w:rsidRPr="001E019B" w:rsidRDefault="00832FBC" w:rsidP="000B0866">
            <w:pPr>
              <w:spacing w:after="0"/>
              <w:jc w:val="center"/>
              <w:rPr>
                <w:rFonts w:cs="Arial"/>
                <w:sz w:val="16"/>
                <w:szCs w:val="18"/>
              </w:rPr>
            </w:pPr>
            <w:r>
              <w:rPr>
                <w:rFonts w:cs="Arial"/>
                <w:sz w:val="16"/>
                <w:szCs w:val="18"/>
              </w:rPr>
              <w:t>0.01-0.61</w:t>
            </w:r>
          </w:p>
        </w:tc>
      </w:tr>
      <w:tr w:rsidR="00832FBC" w14:paraId="3E7C5FC0"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7A0D4CEE"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6B4D4A08" w14:textId="77777777" w:rsidR="00832FBC" w:rsidRPr="001E019B" w:rsidRDefault="00832FBC"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0F1E139D" w14:textId="77777777" w:rsidR="00832FBC" w:rsidRPr="001E019B" w:rsidRDefault="00832FBC" w:rsidP="000B0866">
            <w:pPr>
              <w:spacing w:after="0"/>
              <w:jc w:val="center"/>
              <w:rPr>
                <w:rFonts w:cs="Arial"/>
                <w:sz w:val="16"/>
                <w:szCs w:val="18"/>
              </w:rPr>
            </w:pPr>
            <w:r w:rsidRPr="001E019B">
              <w:rPr>
                <w:rFonts w:cs="Arial"/>
                <w:sz w:val="16"/>
                <w:szCs w:val="18"/>
              </w:rPr>
              <w:t>131 (47)</w:t>
            </w:r>
          </w:p>
        </w:tc>
        <w:tc>
          <w:tcPr>
            <w:tcW w:w="992" w:type="dxa"/>
            <w:tcBorders>
              <w:right w:val="single" w:sz="4" w:space="0" w:color="auto"/>
            </w:tcBorders>
            <w:tcMar>
              <w:top w:w="0" w:type="dxa"/>
              <w:left w:w="108" w:type="dxa"/>
              <w:bottom w:w="0" w:type="dxa"/>
              <w:right w:w="108" w:type="dxa"/>
            </w:tcMar>
            <w:vAlign w:val="center"/>
          </w:tcPr>
          <w:p w14:paraId="0FE32782" w14:textId="77777777" w:rsidR="00832FBC" w:rsidRPr="001E019B" w:rsidRDefault="00832FBC" w:rsidP="000B0866">
            <w:pPr>
              <w:spacing w:after="0"/>
              <w:jc w:val="center"/>
              <w:rPr>
                <w:rFonts w:cs="Arial"/>
                <w:sz w:val="16"/>
                <w:szCs w:val="18"/>
              </w:rPr>
            </w:pPr>
            <w:r w:rsidRPr="001E019B">
              <w:rPr>
                <w:rFonts w:cs="Arial"/>
                <w:sz w:val="16"/>
                <w:szCs w:val="18"/>
              </w:rPr>
              <w:t>2·05</w:t>
            </w:r>
          </w:p>
        </w:tc>
        <w:tc>
          <w:tcPr>
            <w:tcW w:w="992" w:type="dxa"/>
            <w:tcBorders>
              <w:left w:val="single" w:sz="4" w:space="0" w:color="auto"/>
            </w:tcBorders>
            <w:vAlign w:val="center"/>
          </w:tcPr>
          <w:p w14:paraId="186F65EB" w14:textId="77777777" w:rsidR="00832FBC" w:rsidRPr="001E019B" w:rsidRDefault="00832FBC" w:rsidP="000B0866">
            <w:pPr>
              <w:spacing w:after="0"/>
              <w:jc w:val="center"/>
              <w:rPr>
                <w:rFonts w:cs="Arial"/>
                <w:sz w:val="16"/>
                <w:szCs w:val="18"/>
              </w:rPr>
            </w:pPr>
            <w:r w:rsidRPr="001E019B">
              <w:rPr>
                <w:rFonts w:cs="Arial"/>
                <w:sz w:val="16"/>
                <w:szCs w:val="18"/>
              </w:rPr>
              <w:t>82 (72)</w:t>
            </w:r>
          </w:p>
        </w:tc>
        <w:tc>
          <w:tcPr>
            <w:tcW w:w="709" w:type="dxa"/>
            <w:tcBorders>
              <w:right w:val="single" w:sz="4" w:space="0" w:color="auto"/>
            </w:tcBorders>
            <w:vAlign w:val="center"/>
          </w:tcPr>
          <w:p w14:paraId="04A5AAFC" w14:textId="77777777" w:rsidR="00832FBC" w:rsidRPr="001E019B" w:rsidRDefault="00832FBC" w:rsidP="000B0866">
            <w:pPr>
              <w:spacing w:after="0"/>
              <w:jc w:val="center"/>
              <w:rPr>
                <w:rFonts w:cs="Arial"/>
                <w:sz w:val="16"/>
                <w:szCs w:val="18"/>
              </w:rPr>
            </w:pPr>
            <w:r w:rsidRPr="001E019B">
              <w:rPr>
                <w:rFonts w:cs="Arial"/>
                <w:sz w:val="16"/>
                <w:szCs w:val="18"/>
              </w:rPr>
              <w:t>1·29</w:t>
            </w:r>
          </w:p>
        </w:tc>
        <w:tc>
          <w:tcPr>
            <w:tcW w:w="1134" w:type="dxa"/>
            <w:tcBorders>
              <w:left w:val="single" w:sz="4" w:space="0" w:color="auto"/>
            </w:tcBorders>
            <w:tcMar>
              <w:top w:w="0" w:type="dxa"/>
              <w:left w:w="108" w:type="dxa"/>
              <w:bottom w:w="0" w:type="dxa"/>
              <w:right w:w="108" w:type="dxa"/>
            </w:tcMar>
            <w:vAlign w:val="center"/>
          </w:tcPr>
          <w:p w14:paraId="629D4B61" w14:textId="77777777" w:rsidR="00832FBC" w:rsidRPr="001E019B" w:rsidRDefault="00832FBC" w:rsidP="000B0866">
            <w:pPr>
              <w:spacing w:after="0"/>
              <w:jc w:val="center"/>
              <w:rPr>
                <w:rFonts w:cs="Arial"/>
                <w:sz w:val="16"/>
                <w:szCs w:val="18"/>
              </w:rPr>
            </w:pPr>
            <w:r>
              <w:rPr>
                <w:rFonts w:cs="Arial"/>
                <w:sz w:val="16"/>
                <w:szCs w:val="18"/>
              </w:rPr>
              <w:t>9 (9)</w:t>
            </w:r>
          </w:p>
        </w:tc>
        <w:tc>
          <w:tcPr>
            <w:tcW w:w="992" w:type="dxa"/>
            <w:tcBorders>
              <w:right w:val="single" w:sz="4" w:space="0" w:color="auto"/>
            </w:tcBorders>
            <w:tcMar>
              <w:top w:w="0" w:type="dxa"/>
              <w:left w:w="108" w:type="dxa"/>
              <w:bottom w:w="0" w:type="dxa"/>
              <w:right w:w="108" w:type="dxa"/>
            </w:tcMar>
            <w:vAlign w:val="center"/>
          </w:tcPr>
          <w:p w14:paraId="4761AD2B" w14:textId="77777777" w:rsidR="00832FBC" w:rsidRPr="001E019B" w:rsidRDefault="00832FBC" w:rsidP="000B0866">
            <w:pPr>
              <w:spacing w:after="0"/>
              <w:jc w:val="center"/>
              <w:rPr>
                <w:rFonts w:cs="Arial"/>
                <w:sz w:val="16"/>
                <w:szCs w:val="18"/>
              </w:rPr>
            </w:pPr>
            <w:r>
              <w:rPr>
                <w:rFonts w:cs="Arial"/>
                <w:sz w:val="16"/>
                <w:szCs w:val="18"/>
              </w:rPr>
              <w:t>0.14</w:t>
            </w:r>
          </w:p>
        </w:tc>
        <w:tc>
          <w:tcPr>
            <w:tcW w:w="851" w:type="dxa"/>
            <w:tcBorders>
              <w:left w:val="single" w:sz="4" w:space="0" w:color="auto"/>
            </w:tcBorders>
            <w:tcMar>
              <w:top w:w="0" w:type="dxa"/>
              <w:left w:w="108" w:type="dxa"/>
              <w:bottom w:w="0" w:type="dxa"/>
              <w:right w:w="108" w:type="dxa"/>
            </w:tcMar>
            <w:vAlign w:val="center"/>
          </w:tcPr>
          <w:p w14:paraId="093D17CD" w14:textId="77777777" w:rsidR="00832FBC" w:rsidRPr="001E019B" w:rsidRDefault="00832FBC" w:rsidP="000B0866">
            <w:pPr>
              <w:spacing w:after="0"/>
              <w:jc w:val="center"/>
              <w:rPr>
                <w:rFonts w:cs="Arial"/>
                <w:sz w:val="16"/>
                <w:szCs w:val="18"/>
              </w:rPr>
            </w:pPr>
            <w:r>
              <w:rPr>
                <w:rFonts w:cs="Arial"/>
                <w:sz w:val="16"/>
                <w:szCs w:val="18"/>
              </w:rPr>
              <w:t>0.07</w:t>
            </w:r>
          </w:p>
        </w:tc>
        <w:tc>
          <w:tcPr>
            <w:tcW w:w="850" w:type="dxa"/>
            <w:tcBorders>
              <w:right w:val="single" w:sz="4" w:space="0" w:color="auto"/>
            </w:tcBorders>
            <w:tcMar>
              <w:top w:w="0" w:type="dxa"/>
              <w:left w:w="108" w:type="dxa"/>
              <w:bottom w:w="0" w:type="dxa"/>
              <w:right w:w="108" w:type="dxa"/>
            </w:tcMar>
            <w:vAlign w:val="center"/>
          </w:tcPr>
          <w:p w14:paraId="07C6CA66" w14:textId="77777777" w:rsidR="00832FBC" w:rsidRPr="001E019B" w:rsidRDefault="00832FBC" w:rsidP="000B0866">
            <w:pPr>
              <w:spacing w:after="0"/>
              <w:jc w:val="center"/>
              <w:rPr>
                <w:rFonts w:cs="Arial"/>
                <w:sz w:val="16"/>
                <w:szCs w:val="18"/>
              </w:rPr>
            </w:pPr>
            <w:r>
              <w:rPr>
                <w:rFonts w:cs="Arial"/>
                <w:sz w:val="16"/>
                <w:szCs w:val="18"/>
              </w:rPr>
              <w:t>0.03-0.17</w:t>
            </w:r>
          </w:p>
        </w:tc>
        <w:tc>
          <w:tcPr>
            <w:tcW w:w="709" w:type="dxa"/>
            <w:tcBorders>
              <w:left w:val="single" w:sz="4" w:space="0" w:color="auto"/>
            </w:tcBorders>
            <w:vAlign w:val="center"/>
          </w:tcPr>
          <w:p w14:paraId="704F63FF" w14:textId="77777777" w:rsidR="00832FBC" w:rsidRPr="001E019B" w:rsidRDefault="00832FBC" w:rsidP="000B0866">
            <w:pPr>
              <w:spacing w:after="0"/>
              <w:jc w:val="center"/>
              <w:rPr>
                <w:rFonts w:cs="Arial"/>
                <w:sz w:val="16"/>
                <w:szCs w:val="18"/>
              </w:rPr>
            </w:pPr>
            <w:r>
              <w:rPr>
                <w:rFonts w:cs="Arial"/>
                <w:sz w:val="16"/>
                <w:szCs w:val="18"/>
              </w:rPr>
              <w:t>0.11</w:t>
            </w:r>
          </w:p>
        </w:tc>
        <w:tc>
          <w:tcPr>
            <w:tcW w:w="851" w:type="dxa"/>
            <w:tcBorders>
              <w:right w:val="single" w:sz="4" w:space="0" w:color="auto"/>
            </w:tcBorders>
            <w:vAlign w:val="center"/>
          </w:tcPr>
          <w:p w14:paraId="30BC2FA3" w14:textId="77777777" w:rsidR="00832FBC" w:rsidRPr="001E019B" w:rsidRDefault="00832FBC" w:rsidP="000B0866">
            <w:pPr>
              <w:spacing w:after="0"/>
              <w:jc w:val="center"/>
              <w:rPr>
                <w:rFonts w:cs="Arial"/>
                <w:sz w:val="16"/>
                <w:szCs w:val="18"/>
              </w:rPr>
            </w:pPr>
            <w:r>
              <w:rPr>
                <w:rFonts w:cs="Arial"/>
                <w:sz w:val="16"/>
                <w:szCs w:val="18"/>
              </w:rPr>
              <w:t>0.04-0.29</w:t>
            </w:r>
          </w:p>
        </w:tc>
      </w:tr>
      <w:tr w:rsidR="00832FBC" w14:paraId="4E6DB4ED" w14:textId="77777777" w:rsidTr="000B0866">
        <w:trPr>
          <w:trHeight w:val="162"/>
        </w:trPr>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447212EE" w14:textId="77777777" w:rsidR="00832FBC" w:rsidRPr="001E019B" w:rsidRDefault="00832FBC" w:rsidP="000B0866">
            <w:pPr>
              <w:spacing w:after="0"/>
              <w:rPr>
                <w:rFonts w:cs="Arial"/>
                <w:sz w:val="16"/>
                <w:szCs w:val="18"/>
                <w:lang w:eastAsia="ja-JP"/>
              </w:rPr>
            </w:pPr>
          </w:p>
        </w:tc>
        <w:tc>
          <w:tcPr>
            <w:tcW w:w="993" w:type="dxa"/>
            <w:tcBorders>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74D078E" w14:textId="50672621"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1127BD49" w14:textId="77777777" w:rsidR="00832FBC" w:rsidRPr="001E019B" w:rsidRDefault="00832FBC" w:rsidP="000B0866">
            <w:pPr>
              <w:spacing w:after="0"/>
              <w:jc w:val="center"/>
              <w:rPr>
                <w:rFonts w:cs="Arial"/>
                <w:sz w:val="16"/>
                <w:szCs w:val="18"/>
              </w:rPr>
            </w:pPr>
            <w:r w:rsidRPr="001E019B">
              <w:rPr>
                <w:rFonts w:cs="Arial"/>
                <w:sz w:val="16"/>
                <w:szCs w:val="18"/>
              </w:rPr>
              <w:t>56 (16)</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3C95662C" w14:textId="77777777" w:rsidR="00832FBC" w:rsidRPr="001E019B" w:rsidRDefault="00832FBC" w:rsidP="000B0866">
            <w:pPr>
              <w:spacing w:after="0"/>
              <w:jc w:val="center"/>
              <w:rPr>
                <w:rFonts w:cs="Arial"/>
                <w:sz w:val="16"/>
                <w:szCs w:val="18"/>
              </w:rPr>
            </w:pPr>
            <w:r w:rsidRPr="001E019B">
              <w:rPr>
                <w:rFonts w:cs="Arial"/>
                <w:sz w:val="16"/>
                <w:szCs w:val="18"/>
              </w:rPr>
              <w:t>0·87</w:t>
            </w:r>
          </w:p>
        </w:tc>
        <w:tc>
          <w:tcPr>
            <w:tcW w:w="992" w:type="dxa"/>
            <w:tcBorders>
              <w:left w:val="single" w:sz="4" w:space="0" w:color="auto"/>
              <w:bottom w:val="single" w:sz="4" w:space="0" w:color="auto"/>
            </w:tcBorders>
            <w:vAlign w:val="center"/>
          </w:tcPr>
          <w:p w14:paraId="4A7D78DB" w14:textId="77777777" w:rsidR="00832FBC" w:rsidRPr="001E019B" w:rsidRDefault="00832FBC" w:rsidP="000B0866">
            <w:pPr>
              <w:spacing w:after="0"/>
              <w:jc w:val="center"/>
              <w:rPr>
                <w:rFonts w:cs="Arial"/>
                <w:sz w:val="16"/>
                <w:szCs w:val="18"/>
              </w:rPr>
            </w:pPr>
            <w:r w:rsidRPr="001E019B">
              <w:rPr>
                <w:rFonts w:cs="Arial"/>
                <w:sz w:val="16"/>
                <w:szCs w:val="18"/>
              </w:rPr>
              <w:t>35 (31)</w:t>
            </w:r>
          </w:p>
        </w:tc>
        <w:tc>
          <w:tcPr>
            <w:tcW w:w="709" w:type="dxa"/>
            <w:tcBorders>
              <w:bottom w:val="single" w:sz="4" w:space="0" w:color="auto"/>
              <w:right w:val="single" w:sz="4" w:space="0" w:color="auto"/>
            </w:tcBorders>
            <w:vAlign w:val="center"/>
          </w:tcPr>
          <w:p w14:paraId="4A923F5A" w14:textId="77777777" w:rsidR="00832FBC" w:rsidRPr="001E019B" w:rsidRDefault="00832FBC" w:rsidP="000B0866">
            <w:pPr>
              <w:spacing w:after="0"/>
              <w:jc w:val="center"/>
              <w:rPr>
                <w:rFonts w:cs="Arial"/>
                <w:sz w:val="16"/>
                <w:szCs w:val="18"/>
              </w:rPr>
            </w:pPr>
            <w:r w:rsidRPr="001E019B">
              <w:rPr>
                <w:rFonts w:cs="Arial"/>
                <w:sz w:val="16"/>
                <w:szCs w:val="18"/>
              </w:rPr>
              <w:t>0·55</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679538B5" w14:textId="77777777" w:rsidR="00832FBC" w:rsidRPr="001E019B" w:rsidRDefault="00832FBC" w:rsidP="000B0866">
            <w:pPr>
              <w:spacing w:after="0"/>
              <w:jc w:val="center"/>
              <w:rPr>
                <w:rFonts w:cs="Arial"/>
                <w:sz w:val="16"/>
                <w:szCs w:val="18"/>
              </w:rPr>
            </w:pPr>
            <w:r>
              <w:rPr>
                <w:rFonts w:cs="Arial"/>
                <w:sz w:val="16"/>
                <w:szCs w:val="18"/>
              </w:rPr>
              <w:t>48 (47)</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62AD6FDD" w14:textId="77777777" w:rsidR="00832FBC" w:rsidRPr="001E019B" w:rsidRDefault="00832FBC" w:rsidP="000B0866">
            <w:pPr>
              <w:spacing w:after="0"/>
              <w:jc w:val="center"/>
              <w:rPr>
                <w:rFonts w:cs="Arial"/>
                <w:sz w:val="16"/>
                <w:szCs w:val="18"/>
              </w:rPr>
            </w:pPr>
            <w:r>
              <w:rPr>
                <w:rFonts w:cs="Arial"/>
                <w:sz w:val="16"/>
                <w:szCs w:val="18"/>
              </w:rPr>
              <w:t>0.75</w:t>
            </w:r>
          </w:p>
        </w:tc>
        <w:tc>
          <w:tcPr>
            <w:tcW w:w="851" w:type="dxa"/>
            <w:tcBorders>
              <w:left w:val="single" w:sz="4" w:space="0" w:color="auto"/>
              <w:bottom w:val="single" w:sz="4" w:space="0" w:color="auto"/>
            </w:tcBorders>
            <w:tcMar>
              <w:top w:w="0" w:type="dxa"/>
              <w:left w:w="108" w:type="dxa"/>
              <w:bottom w:w="0" w:type="dxa"/>
              <w:right w:w="108" w:type="dxa"/>
            </w:tcMar>
            <w:vAlign w:val="center"/>
          </w:tcPr>
          <w:p w14:paraId="32A951A5" w14:textId="77777777" w:rsidR="00832FBC" w:rsidRPr="001E019B" w:rsidRDefault="00832FBC" w:rsidP="000B0866">
            <w:pPr>
              <w:spacing w:after="0"/>
              <w:jc w:val="center"/>
              <w:rPr>
                <w:rFonts w:cs="Arial"/>
                <w:sz w:val="16"/>
                <w:szCs w:val="18"/>
              </w:rPr>
            </w:pPr>
            <w:r>
              <w:rPr>
                <w:rFonts w:cs="Arial"/>
                <w:sz w:val="16"/>
                <w:szCs w:val="18"/>
              </w:rPr>
              <w:t>0.85</w:t>
            </w:r>
          </w:p>
        </w:tc>
        <w:tc>
          <w:tcPr>
            <w:tcW w:w="850" w:type="dxa"/>
            <w:tcBorders>
              <w:bottom w:val="single" w:sz="4" w:space="0" w:color="auto"/>
              <w:right w:val="single" w:sz="4" w:space="0" w:color="auto"/>
            </w:tcBorders>
            <w:tcMar>
              <w:top w:w="0" w:type="dxa"/>
              <w:left w:w="108" w:type="dxa"/>
              <w:bottom w:w="0" w:type="dxa"/>
              <w:right w:w="108" w:type="dxa"/>
            </w:tcMar>
            <w:vAlign w:val="center"/>
          </w:tcPr>
          <w:p w14:paraId="24ADF10C" w14:textId="77777777" w:rsidR="00832FBC" w:rsidRPr="001E019B" w:rsidRDefault="00832FBC" w:rsidP="000B0866">
            <w:pPr>
              <w:spacing w:after="0"/>
              <w:jc w:val="center"/>
              <w:rPr>
                <w:rFonts w:cs="Arial"/>
                <w:sz w:val="16"/>
                <w:szCs w:val="18"/>
              </w:rPr>
            </w:pPr>
            <w:r>
              <w:rPr>
                <w:rFonts w:cs="Arial"/>
                <w:sz w:val="16"/>
                <w:szCs w:val="18"/>
              </w:rPr>
              <w:t>0.55-1.52</w:t>
            </w:r>
          </w:p>
        </w:tc>
        <w:tc>
          <w:tcPr>
            <w:tcW w:w="709" w:type="dxa"/>
            <w:tcBorders>
              <w:left w:val="single" w:sz="4" w:space="0" w:color="auto"/>
              <w:bottom w:val="single" w:sz="4" w:space="0" w:color="auto"/>
            </w:tcBorders>
            <w:vAlign w:val="center"/>
          </w:tcPr>
          <w:p w14:paraId="4005257D" w14:textId="77777777" w:rsidR="00832FBC" w:rsidRPr="001E019B" w:rsidRDefault="00832FBC" w:rsidP="000B0866">
            <w:pPr>
              <w:spacing w:after="0"/>
              <w:jc w:val="center"/>
              <w:rPr>
                <w:rFonts w:cs="Arial"/>
                <w:sz w:val="16"/>
                <w:szCs w:val="18"/>
              </w:rPr>
            </w:pPr>
            <w:r>
              <w:rPr>
                <w:rFonts w:cs="Arial"/>
                <w:sz w:val="16"/>
                <w:szCs w:val="18"/>
              </w:rPr>
              <w:t>1.36</w:t>
            </w:r>
          </w:p>
        </w:tc>
        <w:tc>
          <w:tcPr>
            <w:tcW w:w="851" w:type="dxa"/>
            <w:tcBorders>
              <w:bottom w:val="single" w:sz="4" w:space="0" w:color="auto"/>
              <w:right w:val="single" w:sz="4" w:space="0" w:color="auto"/>
            </w:tcBorders>
            <w:vAlign w:val="center"/>
          </w:tcPr>
          <w:p w14:paraId="207BF4DE" w14:textId="77777777" w:rsidR="00832FBC" w:rsidRPr="001E019B" w:rsidRDefault="00832FBC" w:rsidP="000B0866">
            <w:pPr>
              <w:spacing w:after="0"/>
              <w:jc w:val="center"/>
              <w:rPr>
                <w:rFonts w:cs="Arial"/>
                <w:sz w:val="16"/>
                <w:szCs w:val="18"/>
              </w:rPr>
            </w:pPr>
            <w:r>
              <w:rPr>
                <w:rFonts w:cs="Arial"/>
                <w:sz w:val="16"/>
                <w:szCs w:val="18"/>
              </w:rPr>
              <w:t>0.78-2.34</w:t>
            </w:r>
          </w:p>
        </w:tc>
      </w:tr>
      <w:tr w:rsidR="00832FBC" w:rsidRPr="00805043" w14:paraId="5AC376B7"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hideMark/>
          </w:tcPr>
          <w:p w14:paraId="61C2BE7D" w14:textId="77777777" w:rsidR="00832FBC" w:rsidRPr="001E019B" w:rsidRDefault="00832FBC" w:rsidP="000B0866">
            <w:pPr>
              <w:spacing w:after="0"/>
              <w:rPr>
                <w:rFonts w:cs="Arial"/>
                <w:b/>
                <w:sz w:val="16"/>
                <w:szCs w:val="18"/>
                <w:lang w:eastAsia="ja-JP"/>
              </w:rPr>
            </w:pPr>
            <w:r w:rsidRPr="001E019B">
              <w:rPr>
                <w:b/>
                <w:sz w:val="16"/>
                <w:szCs w:val="18"/>
                <w:lang w:eastAsia="ja-JP"/>
              </w:rPr>
              <w:t>15-44</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0712ABD0" w14:textId="77777777" w:rsidR="00832FBC" w:rsidRPr="001E019B" w:rsidRDefault="00832FBC"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7255FB57" w14:textId="77777777" w:rsidR="00832FBC" w:rsidRPr="001E019B" w:rsidRDefault="00832FBC" w:rsidP="000B0866">
            <w:pPr>
              <w:spacing w:after="0"/>
              <w:jc w:val="center"/>
              <w:rPr>
                <w:rFonts w:cs="Arial"/>
                <w:b/>
                <w:sz w:val="16"/>
                <w:szCs w:val="18"/>
              </w:rPr>
            </w:pPr>
            <w:r w:rsidRPr="001E019B">
              <w:rPr>
                <w:rFonts w:cs="Arial"/>
                <w:b/>
                <w:sz w:val="16"/>
                <w:szCs w:val="18"/>
              </w:rPr>
              <w:t>1853 (878)</w:t>
            </w:r>
          </w:p>
        </w:tc>
        <w:tc>
          <w:tcPr>
            <w:tcW w:w="992" w:type="dxa"/>
            <w:tcBorders>
              <w:right w:val="single" w:sz="4" w:space="0" w:color="auto"/>
            </w:tcBorders>
            <w:tcMar>
              <w:top w:w="0" w:type="dxa"/>
              <w:left w:w="108" w:type="dxa"/>
              <w:bottom w:w="0" w:type="dxa"/>
              <w:right w:w="108" w:type="dxa"/>
            </w:tcMar>
            <w:vAlign w:val="center"/>
          </w:tcPr>
          <w:p w14:paraId="67981BF5" w14:textId="77777777" w:rsidR="00832FBC" w:rsidRPr="001E019B" w:rsidRDefault="00832FBC" w:rsidP="000B0866">
            <w:pPr>
              <w:spacing w:after="0"/>
              <w:jc w:val="center"/>
              <w:rPr>
                <w:rFonts w:cs="Arial"/>
                <w:b/>
                <w:sz w:val="16"/>
                <w:szCs w:val="18"/>
              </w:rPr>
            </w:pPr>
            <w:r w:rsidRPr="001E019B">
              <w:rPr>
                <w:rFonts w:cs="Arial"/>
                <w:b/>
                <w:sz w:val="16"/>
                <w:szCs w:val="18"/>
              </w:rPr>
              <w:t>8·19</w:t>
            </w:r>
          </w:p>
        </w:tc>
        <w:tc>
          <w:tcPr>
            <w:tcW w:w="992" w:type="dxa"/>
            <w:tcBorders>
              <w:left w:val="single" w:sz="4" w:space="0" w:color="auto"/>
            </w:tcBorders>
            <w:vAlign w:val="center"/>
          </w:tcPr>
          <w:p w14:paraId="517580A9" w14:textId="77777777" w:rsidR="00832FBC" w:rsidRPr="001E019B" w:rsidRDefault="00832FBC" w:rsidP="000B0866">
            <w:pPr>
              <w:spacing w:after="0"/>
              <w:jc w:val="center"/>
              <w:rPr>
                <w:rFonts w:cs="Arial"/>
                <w:b/>
                <w:sz w:val="16"/>
                <w:szCs w:val="18"/>
              </w:rPr>
            </w:pPr>
            <w:r w:rsidRPr="001E019B">
              <w:rPr>
                <w:rFonts w:cs="Arial"/>
                <w:b/>
                <w:sz w:val="16"/>
                <w:szCs w:val="18"/>
              </w:rPr>
              <w:t>1065 (1004)</w:t>
            </w:r>
          </w:p>
        </w:tc>
        <w:tc>
          <w:tcPr>
            <w:tcW w:w="709" w:type="dxa"/>
            <w:tcBorders>
              <w:right w:val="single" w:sz="4" w:space="0" w:color="auto"/>
            </w:tcBorders>
            <w:vAlign w:val="center"/>
          </w:tcPr>
          <w:p w14:paraId="23D5BA7F" w14:textId="77777777" w:rsidR="00832FBC" w:rsidRPr="001E019B" w:rsidRDefault="00832FBC" w:rsidP="000B0866">
            <w:pPr>
              <w:spacing w:after="0"/>
              <w:jc w:val="center"/>
              <w:rPr>
                <w:rFonts w:cs="Arial"/>
                <w:b/>
                <w:sz w:val="16"/>
                <w:szCs w:val="18"/>
              </w:rPr>
            </w:pPr>
            <w:r w:rsidRPr="001E019B">
              <w:rPr>
                <w:rFonts w:cs="Arial"/>
                <w:b/>
                <w:sz w:val="16"/>
                <w:szCs w:val="18"/>
              </w:rPr>
              <w:t>4·71</w:t>
            </w:r>
          </w:p>
        </w:tc>
        <w:tc>
          <w:tcPr>
            <w:tcW w:w="1134" w:type="dxa"/>
            <w:tcBorders>
              <w:left w:val="single" w:sz="4" w:space="0" w:color="auto"/>
            </w:tcBorders>
            <w:tcMar>
              <w:top w:w="0" w:type="dxa"/>
              <w:left w:w="108" w:type="dxa"/>
              <w:bottom w:w="0" w:type="dxa"/>
              <w:right w:w="108" w:type="dxa"/>
            </w:tcMar>
            <w:vAlign w:val="center"/>
          </w:tcPr>
          <w:p w14:paraId="59607194" w14:textId="77777777" w:rsidR="00832FBC" w:rsidRPr="001E019B" w:rsidRDefault="00832FBC" w:rsidP="000B0866">
            <w:pPr>
              <w:spacing w:after="0"/>
              <w:jc w:val="center"/>
              <w:rPr>
                <w:rFonts w:cs="Arial"/>
                <w:b/>
                <w:sz w:val="16"/>
                <w:szCs w:val="18"/>
              </w:rPr>
            </w:pPr>
            <w:r>
              <w:rPr>
                <w:rFonts w:cs="Arial"/>
                <w:b/>
                <w:sz w:val="16"/>
                <w:szCs w:val="18"/>
              </w:rPr>
              <w:t>783 (778)</w:t>
            </w:r>
          </w:p>
        </w:tc>
        <w:tc>
          <w:tcPr>
            <w:tcW w:w="992" w:type="dxa"/>
            <w:tcBorders>
              <w:right w:val="single" w:sz="4" w:space="0" w:color="auto"/>
            </w:tcBorders>
            <w:tcMar>
              <w:top w:w="0" w:type="dxa"/>
              <w:left w:w="108" w:type="dxa"/>
              <w:bottom w:w="0" w:type="dxa"/>
              <w:right w:w="108" w:type="dxa"/>
            </w:tcMar>
            <w:vAlign w:val="center"/>
          </w:tcPr>
          <w:p w14:paraId="63F213A1" w14:textId="77777777" w:rsidR="00832FBC" w:rsidRPr="001E019B" w:rsidRDefault="00832FBC" w:rsidP="000B0866">
            <w:pPr>
              <w:spacing w:after="0"/>
              <w:jc w:val="center"/>
              <w:rPr>
                <w:rFonts w:cs="Arial"/>
                <w:b/>
                <w:sz w:val="16"/>
                <w:szCs w:val="18"/>
              </w:rPr>
            </w:pPr>
            <w:r>
              <w:rPr>
                <w:rFonts w:cs="Arial"/>
                <w:b/>
                <w:sz w:val="16"/>
                <w:szCs w:val="18"/>
              </w:rPr>
              <w:t>3.46</w:t>
            </w:r>
          </w:p>
        </w:tc>
        <w:tc>
          <w:tcPr>
            <w:tcW w:w="851" w:type="dxa"/>
            <w:tcBorders>
              <w:left w:val="single" w:sz="4" w:space="0" w:color="auto"/>
            </w:tcBorders>
            <w:tcMar>
              <w:top w:w="0" w:type="dxa"/>
              <w:left w:w="108" w:type="dxa"/>
              <w:bottom w:w="0" w:type="dxa"/>
              <w:right w:w="108" w:type="dxa"/>
            </w:tcMar>
            <w:vAlign w:val="center"/>
          </w:tcPr>
          <w:p w14:paraId="58E7F1A9" w14:textId="77777777" w:rsidR="00832FBC" w:rsidRPr="001E019B" w:rsidRDefault="00832FBC" w:rsidP="000B0866">
            <w:pPr>
              <w:spacing w:after="0"/>
              <w:jc w:val="center"/>
              <w:rPr>
                <w:rFonts w:cs="Arial"/>
                <w:b/>
                <w:sz w:val="16"/>
                <w:szCs w:val="18"/>
              </w:rPr>
            </w:pPr>
            <w:r>
              <w:rPr>
                <w:rFonts w:cs="Arial"/>
                <w:b/>
                <w:sz w:val="16"/>
                <w:szCs w:val="18"/>
              </w:rPr>
              <w:t>0.42</w:t>
            </w:r>
          </w:p>
        </w:tc>
        <w:tc>
          <w:tcPr>
            <w:tcW w:w="850" w:type="dxa"/>
            <w:tcBorders>
              <w:right w:val="single" w:sz="4" w:space="0" w:color="auto"/>
            </w:tcBorders>
            <w:tcMar>
              <w:top w:w="0" w:type="dxa"/>
              <w:left w:w="108" w:type="dxa"/>
              <w:bottom w:w="0" w:type="dxa"/>
              <w:right w:w="108" w:type="dxa"/>
            </w:tcMar>
            <w:vAlign w:val="center"/>
          </w:tcPr>
          <w:p w14:paraId="552EC8FE" w14:textId="77777777" w:rsidR="00832FBC" w:rsidRPr="001E019B" w:rsidRDefault="00832FBC" w:rsidP="000B0866">
            <w:pPr>
              <w:spacing w:after="0"/>
              <w:jc w:val="center"/>
              <w:rPr>
                <w:rFonts w:cs="Arial"/>
                <w:b/>
                <w:sz w:val="16"/>
                <w:szCs w:val="18"/>
              </w:rPr>
            </w:pPr>
            <w:r>
              <w:rPr>
                <w:rFonts w:cs="Arial"/>
                <w:b/>
                <w:sz w:val="16"/>
                <w:szCs w:val="18"/>
              </w:rPr>
              <w:t>0.37-0.47</w:t>
            </w:r>
          </w:p>
        </w:tc>
        <w:tc>
          <w:tcPr>
            <w:tcW w:w="709" w:type="dxa"/>
            <w:tcBorders>
              <w:left w:val="single" w:sz="4" w:space="0" w:color="auto"/>
            </w:tcBorders>
            <w:vAlign w:val="center"/>
          </w:tcPr>
          <w:p w14:paraId="7EE1A7FD" w14:textId="77777777" w:rsidR="00832FBC" w:rsidRPr="001E019B" w:rsidRDefault="00832FBC" w:rsidP="000B0866">
            <w:pPr>
              <w:spacing w:after="0"/>
              <w:jc w:val="center"/>
              <w:rPr>
                <w:rFonts w:cs="Arial"/>
                <w:b/>
                <w:sz w:val="16"/>
                <w:szCs w:val="18"/>
              </w:rPr>
            </w:pPr>
            <w:r>
              <w:rPr>
                <w:rFonts w:cs="Arial"/>
                <w:b/>
                <w:sz w:val="16"/>
                <w:szCs w:val="18"/>
              </w:rPr>
              <w:t>0.74</w:t>
            </w:r>
          </w:p>
        </w:tc>
        <w:tc>
          <w:tcPr>
            <w:tcW w:w="851" w:type="dxa"/>
            <w:tcBorders>
              <w:right w:val="single" w:sz="4" w:space="0" w:color="auto"/>
            </w:tcBorders>
            <w:vAlign w:val="center"/>
          </w:tcPr>
          <w:p w14:paraId="31F68E72" w14:textId="77777777" w:rsidR="00832FBC" w:rsidRPr="001E019B" w:rsidRDefault="00832FBC" w:rsidP="000B0866">
            <w:pPr>
              <w:spacing w:after="0"/>
              <w:jc w:val="center"/>
              <w:rPr>
                <w:rFonts w:cs="Arial"/>
                <w:b/>
                <w:sz w:val="16"/>
                <w:szCs w:val="18"/>
              </w:rPr>
            </w:pPr>
            <w:r>
              <w:rPr>
                <w:rFonts w:cs="Arial"/>
                <w:b/>
                <w:sz w:val="16"/>
                <w:szCs w:val="18"/>
              </w:rPr>
              <w:t>0.65-0.83</w:t>
            </w:r>
          </w:p>
        </w:tc>
      </w:tr>
      <w:tr w:rsidR="00832FBC" w14:paraId="372DF3E2"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17AE3961"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11DBEB20" w14:textId="77777777" w:rsidR="00832FBC" w:rsidRPr="001E019B" w:rsidRDefault="00832FBC"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3CD7D689" w14:textId="77777777" w:rsidR="00832FBC" w:rsidRPr="001E019B" w:rsidRDefault="00832FBC" w:rsidP="000B0866">
            <w:pPr>
              <w:spacing w:after="0"/>
              <w:jc w:val="center"/>
              <w:rPr>
                <w:rFonts w:cs="Arial"/>
                <w:sz w:val="16"/>
                <w:szCs w:val="18"/>
              </w:rPr>
            </w:pPr>
            <w:r w:rsidRPr="001E019B">
              <w:rPr>
                <w:rFonts w:cs="Arial"/>
                <w:sz w:val="16"/>
                <w:szCs w:val="18"/>
              </w:rPr>
              <w:t>725 (190)</w:t>
            </w:r>
          </w:p>
        </w:tc>
        <w:tc>
          <w:tcPr>
            <w:tcW w:w="992" w:type="dxa"/>
            <w:tcBorders>
              <w:right w:val="single" w:sz="4" w:space="0" w:color="auto"/>
            </w:tcBorders>
            <w:tcMar>
              <w:top w:w="0" w:type="dxa"/>
              <w:left w:w="108" w:type="dxa"/>
              <w:bottom w:w="0" w:type="dxa"/>
              <w:right w:w="108" w:type="dxa"/>
            </w:tcMar>
            <w:vAlign w:val="center"/>
          </w:tcPr>
          <w:p w14:paraId="3F4E0A2E" w14:textId="77777777" w:rsidR="00832FBC" w:rsidRPr="001E019B" w:rsidRDefault="00832FBC" w:rsidP="000B0866">
            <w:pPr>
              <w:spacing w:after="0"/>
              <w:jc w:val="center"/>
              <w:rPr>
                <w:rFonts w:cs="Arial"/>
                <w:sz w:val="16"/>
                <w:szCs w:val="18"/>
              </w:rPr>
            </w:pPr>
            <w:r w:rsidRPr="001E019B">
              <w:rPr>
                <w:rFonts w:cs="Arial"/>
                <w:sz w:val="16"/>
                <w:szCs w:val="18"/>
              </w:rPr>
              <w:t>3·20</w:t>
            </w:r>
          </w:p>
        </w:tc>
        <w:tc>
          <w:tcPr>
            <w:tcW w:w="992" w:type="dxa"/>
            <w:tcBorders>
              <w:left w:val="single" w:sz="4" w:space="0" w:color="auto"/>
            </w:tcBorders>
            <w:vAlign w:val="center"/>
          </w:tcPr>
          <w:p w14:paraId="2FE95A55" w14:textId="77777777" w:rsidR="00832FBC" w:rsidRPr="001E019B" w:rsidRDefault="00832FBC" w:rsidP="000B0866">
            <w:pPr>
              <w:spacing w:after="0"/>
              <w:jc w:val="center"/>
              <w:rPr>
                <w:rFonts w:cs="Arial"/>
                <w:sz w:val="16"/>
                <w:szCs w:val="18"/>
              </w:rPr>
            </w:pPr>
            <w:r w:rsidRPr="001E019B">
              <w:rPr>
                <w:rFonts w:cs="Arial"/>
                <w:sz w:val="16"/>
                <w:szCs w:val="18"/>
              </w:rPr>
              <w:t>122 (99)</w:t>
            </w:r>
          </w:p>
        </w:tc>
        <w:tc>
          <w:tcPr>
            <w:tcW w:w="709" w:type="dxa"/>
            <w:tcBorders>
              <w:right w:val="single" w:sz="4" w:space="0" w:color="auto"/>
            </w:tcBorders>
            <w:vAlign w:val="center"/>
          </w:tcPr>
          <w:p w14:paraId="263B3DA1" w14:textId="77777777" w:rsidR="00832FBC" w:rsidRPr="001E019B" w:rsidRDefault="00832FBC" w:rsidP="000B0866">
            <w:pPr>
              <w:spacing w:after="0"/>
              <w:jc w:val="center"/>
              <w:rPr>
                <w:rFonts w:cs="Arial"/>
                <w:sz w:val="16"/>
                <w:szCs w:val="18"/>
              </w:rPr>
            </w:pPr>
            <w:r w:rsidRPr="001E019B">
              <w:rPr>
                <w:rFonts w:cs="Arial"/>
                <w:sz w:val="16"/>
                <w:szCs w:val="18"/>
              </w:rPr>
              <w:t>0·54</w:t>
            </w:r>
          </w:p>
        </w:tc>
        <w:tc>
          <w:tcPr>
            <w:tcW w:w="1134" w:type="dxa"/>
            <w:tcBorders>
              <w:left w:val="single" w:sz="4" w:space="0" w:color="auto"/>
            </w:tcBorders>
            <w:tcMar>
              <w:top w:w="0" w:type="dxa"/>
              <w:left w:w="108" w:type="dxa"/>
              <w:bottom w:w="0" w:type="dxa"/>
              <w:right w:w="108" w:type="dxa"/>
            </w:tcMar>
            <w:vAlign w:val="center"/>
          </w:tcPr>
          <w:p w14:paraId="49B81FA8" w14:textId="77777777" w:rsidR="00832FBC" w:rsidRPr="001E019B" w:rsidRDefault="00832FBC" w:rsidP="000B0866">
            <w:pPr>
              <w:spacing w:after="0"/>
              <w:jc w:val="center"/>
              <w:rPr>
                <w:rFonts w:cs="Arial"/>
                <w:sz w:val="16"/>
                <w:szCs w:val="18"/>
              </w:rPr>
            </w:pPr>
            <w:r>
              <w:rPr>
                <w:rFonts w:cs="Arial"/>
                <w:sz w:val="16"/>
                <w:szCs w:val="18"/>
              </w:rPr>
              <w:t>25 (24)</w:t>
            </w:r>
          </w:p>
        </w:tc>
        <w:tc>
          <w:tcPr>
            <w:tcW w:w="992" w:type="dxa"/>
            <w:tcBorders>
              <w:right w:val="single" w:sz="4" w:space="0" w:color="auto"/>
            </w:tcBorders>
            <w:tcMar>
              <w:top w:w="0" w:type="dxa"/>
              <w:left w:w="108" w:type="dxa"/>
              <w:bottom w:w="0" w:type="dxa"/>
              <w:right w:w="108" w:type="dxa"/>
            </w:tcMar>
            <w:vAlign w:val="center"/>
          </w:tcPr>
          <w:p w14:paraId="37A34586" w14:textId="77777777" w:rsidR="00832FBC" w:rsidRPr="001E019B" w:rsidRDefault="00832FBC" w:rsidP="000B0866">
            <w:pPr>
              <w:spacing w:after="0"/>
              <w:jc w:val="center"/>
              <w:rPr>
                <w:rFonts w:cs="Arial"/>
                <w:sz w:val="16"/>
                <w:szCs w:val="18"/>
              </w:rPr>
            </w:pPr>
            <w:r>
              <w:rPr>
                <w:rFonts w:cs="Arial"/>
                <w:sz w:val="16"/>
                <w:szCs w:val="18"/>
              </w:rPr>
              <w:t>0.11</w:t>
            </w:r>
          </w:p>
        </w:tc>
        <w:tc>
          <w:tcPr>
            <w:tcW w:w="851" w:type="dxa"/>
            <w:tcBorders>
              <w:left w:val="single" w:sz="4" w:space="0" w:color="auto"/>
            </w:tcBorders>
            <w:tcMar>
              <w:top w:w="0" w:type="dxa"/>
              <w:left w:w="108" w:type="dxa"/>
              <w:bottom w:w="0" w:type="dxa"/>
              <w:right w:w="108" w:type="dxa"/>
            </w:tcMar>
            <w:vAlign w:val="center"/>
          </w:tcPr>
          <w:p w14:paraId="0DAF0930" w14:textId="77777777" w:rsidR="00832FBC" w:rsidRPr="001E019B" w:rsidRDefault="00832FBC" w:rsidP="000B0866">
            <w:pPr>
              <w:spacing w:after="0"/>
              <w:jc w:val="center"/>
              <w:rPr>
                <w:rFonts w:cs="Arial"/>
                <w:sz w:val="16"/>
                <w:szCs w:val="18"/>
              </w:rPr>
            </w:pPr>
            <w:r>
              <w:rPr>
                <w:rFonts w:cs="Arial"/>
                <w:sz w:val="16"/>
                <w:szCs w:val="18"/>
              </w:rPr>
              <w:t>0.04</w:t>
            </w:r>
          </w:p>
        </w:tc>
        <w:tc>
          <w:tcPr>
            <w:tcW w:w="850" w:type="dxa"/>
            <w:tcBorders>
              <w:right w:val="single" w:sz="4" w:space="0" w:color="auto"/>
            </w:tcBorders>
            <w:tcMar>
              <w:top w:w="0" w:type="dxa"/>
              <w:left w:w="108" w:type="dxa"/>
              <w:bottom w:w="0" w:type="dxa"/>
              <w:right w:w="108" w:type="dxa"/>
            </w:tcMar>
            <w:vAlign w:val="center"/>
          </w:tcPr>
          <w:p w14:paraId="0F00324F" w14:textId="77777777" w:rsidR="00832FBC" w:rsidRPr="001E019B" w:rsidRDefault="00832FBC" w:rsidP="000B0866">
            <w:pPr>
              <w:spacing w:after="0"/>
              <w:jc w:val="center"/>
              <w:rPr>
                <w:rFonts w:cs="Arial"/>
                <w:sz w:val="16"/>
                <w:szCs w:val="18"/>
              </w:rPr>
            </w:pPr>
            <w:r>
              <w:rPr>
                <w:rFonts w:cs="Arial"/>
                <w:sz w:val="16"/>
                <w:szCs w:val="18"/>
              </w:rPr>
              <w:t>0.02-0.06</w:t>
            </w:r>
          </w:p>
        </w:tc>
        <w:tc>
          <w:tcPr>
            <w:tcW w:w="709" w:type="dxa"/>
            <w:tcBorders>
              <w:left w:val="single" w:sz="4" w:space="0" w:color="auto"/>
            </w:tcBorders>
            <w:vAlign w:val="center"/>
          </w:tcPr>
          <w:p w14:paraId="1596B933" w14:textId="77777777" w:rsidR="00832FBC" w:rsidRPr="001E019B" w:rsidRDefault="00832FBC" w:rsidP="000B0866">
            <w:pPr>
              <w:spacing w:after="0"/>
              <w:jc w:val="center"/>
              <w:rPr>
                <w:rFonts w:cs="Arial"/>
                <w:sz w:val="16"/>
                <w:szCs w:val="18"/>
              </w:rPr>
            </w:pPr>
            <w:r>
              <w:rPr>
                <w:rFonts w:cs="Arial"/>
                <w:sz w:val="16"/>
                <w:szCs w:val="18"/>
              </w:rPr>
              <w:t>0.21</w:t>
            </w:r>
          </w:p>
        </w:tc>
        <w:tc>
          <w:tcPr>
            <w:tcW w:w="851" w:type="dxa"/>
            <w:tcBorders>
              <w:right w:val="single" w:sz="4" w:space="0" w:color="auto"/>
            </w:tcBorders>
            <w:vAlign w:val="center"/>
          </w:tcPr>
          <w:p w14:paraId="524B8B5B" w14:textId="77777777" w:rsidR="00832FBC" w:rsidRPr="001E019B" w:rsidRDefault="00832FBC" w:rsidP="000B0866">
            <w:pPr>
              <w:spacing w:after="0"/>
              <w:jc w:val="center"/>
              <w:rPr>
                <w:rFonts w:cs="Arial"/>
                <w:sz w:val="16"/>
                <w:szCs w:val="18"/>
              </w:rPr>
            </w:pPr>
            <w:r>
              <w:rPr>
                <w:rFonts w:cs="Arial"/>
                <w:sz w:val="16"/>
                <w:szCs w:val="18"/>
              </w:rPr>
              <w:t>0.11-0.39</w:t>
            </w:r>
          </w:p>
        </w:tc>
      </w:tr>
      <w:tr w:rsidR="00832FBC" w14:paraId="29225AB3"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78F1E610"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7313E028" w14:textId="77777777" w:rsidR="00832FBC" w:rsidRPr="001E019B" w:rsidRDefault="00832FBC"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5C8B5165" w14:textId="77777777" w:rsidR="00832FBC" w:rsidRPr="001E019B" w:rsidRDefault="00832FBC" w:rsidP="000B0866">
            <w:pPr>
              <w:spacing w:after="0"/>
              <w:jc w:val="center"/>
              <w:rPr>
                <w:rFonts w:cs="Arial"/>
                <w:sz w:val="16"/>
                <w:szCs w:val="18"/>
              </w:rPr>
            </w:pPr>
            <w:r w:rsidRPr="001E019B">
              <w:rPr>
                <w:rFonts w:cs="Arial"/>
                <w:sz w:val="16"/>
                <w:szCs w:val="18"/>
              </w:rPr>
              <w:t>588 (172)</w:t>
            </w:r>
          </w:p>
        </w:tc>
        <w:tc>
          <w:tcPr>
            <w:tcW w:w="992" w:type="dxa"/>
            <w:tcBorders>
              <w:right w:val="single" w:sz="4" w:space="0" w:color="auto"/>
            </w:tcBorders>
            <w:tcMar>
              <w:top w:w="0" w:type="dxa"/>
              <w:left w:w="108" w:type="dxa"/>
              <w:bottom w:w="0" w:type="dxa"/>
              <w:right w:w="108" w:type="dxa"/>
            </w:tcMar>
            <w:vAlign w:val="center"/>
          </w:tcPr>
          <w:p w14:paraId="67BE7B10" w14:textId="77777777" w:rsidR="00832FBC" w:rsidRPr="001E019B" w:rsidRDefault="00832FBC" w:rsidP="000B0866">
            <w:pPr>
              <w:spacing w:after="0"/>
              <w:jc w:val="center"/>
              <w:rPr>
                <w:rFonts w:cs="Arial"/>
                <w:sz w:val="16"/>
                <w:szCs w:val="18"/>
              </w:rPr>
            </w:pPr>
            <w:r w:rsidRPr="001E019B">
              <w:rPr>
                <w:rFonts w:cs="Arial"/>
                <w:sz w:val="16"/>
                <w:szCs w:val="18"/>
              </w:rPr>
              <w:t>2·60</w:t>
            </w:r>
          </w:p>
        </w:tc>
        <w:tc>
          <w:tcPr>
            <w:tcW w:w="992" w:type="dxa"/>
            <w:tcBorders>
              <w:left w:val="single" w:sz="4" w:space="0" w:color="auto"/>
            </w:tcBorders>
            <w:vAlign w:val="center"/>
          </w:tcPr>
          <w:p w14:paraId="1183F9D2" w14:textId="77777777" w:rsidR="00832FBC" w:rsidRPr="001E019B" w:rsidRDefault="00832FBC" w:rsidP="000B0866">
            <w:pPr>
              <w:spacing w:after="0"/>
              <w:jc w:val="center"/>
              <w:rPr>
                <w:rFonts w:cs="Arial"/>
                <w:sz w:val="16"/>
                <w:szCs w:val="18"/>
              </w:rPr>
            </w:pPr>
            <w:r w:rsidRPr="001E019B">
              <w:rPr>
                <w:rFonts w:cs="Arial"/>
                <w:sz w:val="16"/>
                <w:szCs w:val="18"/>
              </w:rPr>
              <w:t>566 (467)</w:t>
            </w:r>
          </w:p>
        </w:tc>
        <w:tc>
          <w:tcPr>
            <w:tcW w:w="709" w:type="dxa"/>
            <w:tcBorders>
              <w:right w:val="single" w:sz="4" w:space="0" w:color="auto"/>
            </w:tcBorders>
            <w:vAlign w:val="center"/>
          </w:tcPr>
          <w:p w14:paraId="0F139B13" w14:textId="77777777" w:rsidR="00832FBC" w:rsidRPr="001E019B" w:rsidRDefault="00832FBC" w:rsidP="000B0866">
            <w:pPr>
              <w:spacing w:after="0"/>
              <w:jc w:val="center"/>
              <w:rPr>
                <w:rFonts w:cs="Arial"/>
                <w:sz w:val="16"/>
                <w:szCs w:val="18"/>
              </w:rPr>
            </w:pPr>
            <w:r w:rsidRPr="001E019B">
              <w:rPr>
                <w:rFonts w:cs="Arial"/>
                <w:sz w:val="16"/>
                <w:szCs w:val="18"/>
              </w:rPr>
              <w:t>2·50</w:t>
            </w:r>
          </w:p>
        </w:tc>
        <w:tc>
          <w:tcPr>
            <w:tcW w:w="1134" w:type="dxa"/>
            <w:tcBorders>
              <w:left w:val="single" w:sz="4" w:space="0" w:color="auto"/>
            </w:tcBorders>
            <w:tcMar>
              <w:top w:w="0" w:type="dxa"/>
              <w:left w:w="108" w:type="dxa"/>
              <w:bottom w:w="0" w:type="dxa"/>
              <w:right w:w="108" w:type="dxa"/>
            </w:tcMar>
            <w:vAlign w:val="center"/>
          </w:tcPr>
          <w:p w14:paraId="7E30DAB3" w14:textId="77777777" w:rsidR="00832FBC" w:rsidRPr="001E019B" w:rsidRDefault="00832FBC" w:rsidP="000B0866">
            <w:pPr>
              <w:spacing w:after="0"/>
              <w:jc w:val="center"/>
              <w:rPr>
                <w:rFonts w:cs="Arial"/>
                <w:sz w:val="16"/>
                <w:szCs w:val="18"/>
              </w:rPr>
            </w:pPr>
            <w:r>
              <w:rPr>
                <w:rFonts w:cs="Arial"/>
                <w:sz w:val="16"/>
                <w:szCs w:val="18"/>
              </w:rPr>
              <w:t>95 (90)</w:t>
            </w:r>
          </w:p>
        </w:tc>
        <w:tc>
          <w:tcPr>
            <w:tcW w:w="992" w:type="dxa"/>
            <w:tcBorders>
              <w:right w:val="single" w:sz="4" w:space="0" w:color="auto"/>
            </w:tcBorders>
            <w:tcMar>
              <w:top w:w="0" w:type="dxa"/>
              <w:left w:w="108" w:type="dxa"/>
              <w:bottom w:w="0" w:type="dxa"/>
              <w:right w:w="108" w:type="dxa"/>
            </w:tcMar>
            <w:vAlign w:val="center"/>
          </w:tcPr>
          <w:p w14:paraId="33430B13" w14:textId="77777777" w:rsidR="00832FBC" w:rsidRPr="001E019B" w:rsidRDefault="00832FBC" w:rsidP="000B0866">
            <w:pPr>
              <w:spacing w:after="0"/>
              <w:jc w:val="center"/>
              <w:rPr>
                <w:rFonts w:cs="Arial"/>
                <w:sz w:val="16"/>
                <w:szCs w:val="18"/>
              </w:rPr>
            </w:pPr>
            <w:r>
              <w:rPr>
                <w:rFonts w:cs="Arial"/>
                <w:sz w:val="16"/>
                <w:szCs w:val="18"/>
              </w:rPr>
              <w:t>0.42</w:t>
            </w:r>
          </w:p>
        </w:tc>
        <w:tc>
          <w:tcPr>
            <w:tcW w:w="851" w:type="dxa"/>
            <w:tcBorders>
              <w:left w:val="single" w:sz="4" w:space="0" w:color="auto"/>
            </w:tcBorders>
            <w:tcMar>
              <w:top w:w="0" w:type="dxa"/>
              <w:left w:w="108" w:type="dxa"/>
              <w:bottom w:w="0" w:type="dxa"/>
              <w:right w:w="108" w:type="dxa"/>
            </w:tcMar>
            <w:vAlign w:val="center"/>
          </w:tcPr>
          <w:p w14:paraId="2E0CB018" w14:textId="77777777" w:rsidR="00832FBC" w:rsidRPr="001E019B" w:rsidRDefault="00832FBC" w:rsidP="000B0866">
            <w:pPr>
              <w:spacing w:after="0"/>
              <w:jc w:val="center"/>
              <w:rPr>
                <w:rFonts w:cs="Arial"/>
                <w:sz w:val="16"/>
                <w:szCs w:val="18"/>
              </w:rPr>
            </w:pPr>
            <w:r>
              <w:rPr>
                <w:rFonts w:cs="Arial"/>
                <w:sz w:val="16"/>
                <w:szCs w:val="18"/>
              </w:rPr>
              <w:t>0.16</w:t>
            </w:r>
          </w:p>
        </w:tc>
        <w:tc>
          <w:tcPr>
            <w:tcW w:w="850" w:type="dxa"/>
            <w:tcBorders>
              <w:right w:val="single" w:sz="4" w:space="0" w:color="auto"/>
            </w:tcBorders>
            <w:tcMar>
              <w:top w:w="0" w:type="dxa"/>
              <w:left w:w="108" w:type="dxa"/>
              <w:bottom w:w="0" w:type="dxa"/>
              <w:right w:w="108" w:type="dxa"/>
            </w:tcMar>
            <w:vAlign w:val="center"/>
          </w:tcPr>
          <w:p w14:paraId="37CC5A8B" w14:textId="77777777" w:rsidR="00832FBC" w:rsidRPr="001E019B" w:rsidRDefault="00832FBC" w:rsidP="000B0866">
            <w:pPr>
              <w:spacing w:after="0"/>
              <w:jc w:val="center"/>
              <w:rPr>
                <w:rFonts w:cs="Arial"/>
                <w:sz w:val="16"/>
                <w:szCs w:val="18"/>
              </w:rPr>
            </w:pPr>
            <w:r>
              <w:rPr>
                <w:rFonts w:cs="Arial"/>
                <w:sz w:val="16"/>
                <w:szCs w:val="18"/>
              </w:rPr>
              <w:t>0.11-0.20</w:t>
            </w:r>
          </w:p>
        </w:tc>
        <w:tc>
          <w:tcPr>
            <w:tcW w:w="709" w:type="dxa"/>
            <w:tcBorders>
              <w:left w:val="single" w:sz="4" w:space="0" w:color="auto"/>
            </w:tcBorders>
            <w:vAlign w:val="center"/>
          </w:tcPr>
          <w:p w14:paraId="35BA4776" w14:textId="77777777" w:rsidR="00832FBC" w:rsidRPr="001E019B" w:rsidRDefault="00832FBC" w:rsidP="000B0866">
            <w:pPr>
              <w:spacing w:after="0"/>
              <w:jc w:val="center"/>
              <w:rPr>
                <w:rFonts w:cs="Arial"/>
                <w:sz w:val="16"/>
                <w:szCs w:val="18"/>
              </w:rPr>
            </w:pPr>
            <w:r>
              <w:rPr>
                <w:rFonts w:cs="Arial"/>
                <w:sz w:val="16"/>
                <w:szCs w:val="18"/>
              </w:rPr>
              <w:t>0.17</w:t>
            </w:r>
          </w:p>
        </w:tc>
        <w:tc>
          <w:tcPr>
            <w:tcW w:w="851" w:type="dxa"/>
            <w:tcBorders>
              <w:right w:val="single" w:sz="4" w:space="0" w:color="auto"/>
            </w:tcBorders>
            <w:vAlign w:val="center"/>
          </w:tcPr>
          <w:p w14:paraId="46543FDA" w14:textId="77777777" w:rsidR="00832FBC" w:rsidRPr="001E019B" w:rsidRDefault="00832FBC" w:rsidP="000B0866">
            <w:pPr>
              <w:spacing w:after="0"/>
              <w:jc w:val="center"/>
              <w:rPr>
                <w:rFonts w:cs="Arial"/>
                <w:sz w:val="16"/>
                <w:szCs w:val="18"/>
              </w:rPr>
            </w:pPr>
            <w:r>
              <w:rPr>
                <w:rFonts w:cs="Arial"/>
                <w:sz w:val="16"/>
                <w:szCs w:val="18"/>
              </w:rPr>
              <w:t>0.12-0.23</w:t>
            </w:r>
          </w:p>
        </w:tc>
      </w:tr>
      <w:tr w:rsidR="00832FBC" w14:paraId="3591EFC7" w14:textId="77777777" w:rsidTr="000B0866">
        <w:trPr>
          <w:trHeight w:val="191"/>
        </w:trPr>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25FE49F7" w14:textId="77777777" w:rsidR="00832FBC" w:rsidRPr="001E019B" w:rsidRDefault="00832FBC" w:rsidP="000B0866">
            <w:pPr>
              <w:spacing w:after="0"/>
              <w:rPr>
                <w:rFonts w:cs="Arial"/>
                <w:sz w:val="16"/>
                <w:szCs w:val="18"/>
                <w:lang w:eastAsia="ja-JP"/>
              </w:rPr>
            </w:pPr>
          </w:p>
        </w:tc>
        <w:tc>
          <w:tcPr>
            <w:tcW w:w="993" w:type="dxa"/>
            <w:tcBorders>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7684067" w14:textId="202EABE3"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657B87AE" w14:textId="77777777" w:rsidR="00832FBC" w:rsidRPr="001E019B" w:rsidRDefault="00832FBC" w:rsidP="000B0866">
            <w:pPr>
              <w:spacing w:after="0"/>
              <w:jc w:val="center"/>
              <w:rPr>
                <w:rFonts w:cs="Arial"/>
                <w:sz w:val="16"/>
                <w:szCs w:val="18"/>
              </w:rPr>
            </w:pPr>
            <w:r w:rsidRPr="001E019B">
              <w:rPr>
                <w:rFonts w:cs="Arial"/>
                <w:sz w:val="16"/>
                <w:szCs w:val="18"/>
              </w:rPr>
              <w:t>541 (142)</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4F111D5D" w14:textId="77777777" w:rsidR="00832FBC" w:rsidRPr="001E019B" w:rsidRDefault="00832FBC" w:rsidP="000B0866">
            <w:pPr>
              <w:spacing w:after="0"/>
              <w:jc w:val="center"/>
              <w:rPr>
                <w:rFonts w:cs="Arial"/>
                <w:sz w:val="16"/>
                <w:szCs w:val="18"/>
              </w:rPr>
            </w:pPr>
            <w:r w:rsidRPr="001E019B">
              <w:rPr>
                <w:rFonts w:cs="Arial"/>
                <w:sz w:val="16"/>
                <w:szCs w:val="18"/>
              </w:rPr>
              <w:t>2·39</w:t>
            </w:r>
          </w:p>
        </w:tc>
        <w:tc>
          <w:tcPr>
            <w:tcW w:w="992" w:type="dxa"/>
            <w:tcBorders>
              <w:left w:val="single" w:sz="4" w:space="0" w:color="auto"/>
              <w:bottom w:val="single" w:sz="4" w:space="0" w:color="auto"/>
            </w:tcBorders>
            <w:vAlign w:val="center"/>
          </w:tcPr>
          <w:p w14:paraId="5EA05BFD" w14:textId="77777777" w:rsidR="00832FBC" w:rsidRPr="001E019B" w:rsidRDefault="00832FBC" w:rsidP="000B0866">
            <w:pPr>
              <w:spacing w:after="0"/>
              <w:jc w:val="center"/>
              <w:rPr>
                <w:rFonts w:cs="Arial"/>
                <w:sz w:val="16"/>
                <w:szCs w:val="18"/>
              </w:rPr>
            </w:pPr>
            <w:r w:rsidRPr="001E019B">
              <w:rPr>
                <w:rFonts w:cs="Arial"/>
                <w:sz w:val="16"/>
                <w:szCs w:val="18"/>
              </w:rPr>
              <w:t>376 (311)</w:t>
            </w:r>
          </w:p>
        </w:tc>
        <w:tc>
          <w:tcPr>
            <w:tcW w:w="709" w:type="dxa"/>
            <w:tcBorders>
              <w:bottom w:val="single" w:sz="4" w:space="0" w:color="auto"/>
              <w:right w:val="single" w:sz="4" w:space="0" w:color="auto"/>
            </w:tcBorders>
            <w:vAlign w:val="center"/>
          </w:tcPr>
          <w:p w14:paraId="48F5E5A2" w14:textId="77777777" w:rsidR="00832FBC" w:rsidRPr="001E019B" w:rsidRDefault="00832FBC" w:rsidP="000B0866">
            <w:pPr>
              <w:spacing w:after="0"/>
              <w:jc w:val="center"/>
              <w:rPr>
                <w:rFonts w:cs="Arial"/>
                <w:sz w:val="16"/>
                <w:szCs w:val="18"/>
              </w:rPr>
            </w:pPr>
            <w:r w:rsidRPr="001E019B">
              <w:rPr>
                <w:rFonts w:cs="Arial"/>
                <w:sz w:val="16"/>
                <w:szCs w:val="18"/>
              </w:rPr>
              <w:t>1·66</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1C7740D6" w14:textId="77777777" w:rsidR="00832FBC" w:rsidRPr="001E019B" w:rsidRDefault="00832FBC" w:rsidP="000B0866">
            <w:pPr>
              <w:spacing w:after="0"/>
              <w:jc w:val="center"/>
              <w:rPr>
                <w:rFonts w:cs="Arial"/>
                <w:sz w:val="16"/>
                <w:szCs w:val="18"/>
              </w:rPr>
            </w:pPr>
            <w:r>
              <w:rPr>
                <w:rFonts w:cs="Arial"/>
                <w:sz w:val="16"/>
                <w:szCs w:val="18"/>
              </w:rPr>
              <w:t>662 (625)</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25FF0213" w14:textId="77777777" w:rsidR="00832FBC" w:rsidRPr="001E019B" w:rsidRDefault="00832FBC" w:rsidP="000B0866">
            <w:pPr>
              <w:spacing w:after="0"/>
              <w:jc w:val="center"/>
              <w:rPr>
                <w:rFonts w:cs="Arial"/>
                <w:sz w:val="16"/>
                <w:szCs w:val="18"/>
              </w:rPr>
            </w:pPr>
            <w:r>
              <w:rPr>
                <w:rFonts w:cs="Arial"/>
                <w:sz w:val="16"/>
                <w:szCs w:val="18"/>
              </w:rPr>
              <w:t>2.93</w:t>
            </w:r>
          </w:p>
        </w:tc>
        <w:tc>
          <w:tcPr>
            <w:tcW w:w="851" w:type="dxa"/>
            <w:tcBorders>
              <w:left w:val="single" w:sz="4" w:space="0" w:color="auto"/>
              <w:bottom w:val="single" w:sz="4" w:space="0" w:color="auto"/>
            </w:tcBorders>
            <w:tcMar>
              <w:top w:w="0" w:type="dxa"/>
              <w:left w:w="108" w:type="dxa"/>
              <w:bottom w:w="0" w:type="dxa"/>
              <w:right w:w="108" w:type="dxa"/>
            </w:tcMar>
            <w:vAlign w:val="center"/>
          </w:tcPr>
          <w:p w14:paraId="42FF4C73" w14:textId="77777777" w:rsidR="00832FBC" w:rsidRPr="001E019B" w:rsidRDefault="00832FBC" w:rsidP="000B0866">
            <w:pPr>
              <w:spacing w:after="0"/>
              <w:jc w:val="center"/>
              <w:rPr>
                <w:rFonts w:cs="Arial"/>
                <w:sz w:val="16"/>
                <w:szCs w:val="18"/>
              </w:rPr>
            </w:pPr>
            <w:r>
              <w:rPr>
                <w:rFonts w:cs="Arial"/>
                <w:sz w:val="16"/>
                <w:szCs w:val="18"/>
              </w:rPr>
              <w:t>1.22</w:t>
            </w:r>
          </w:p>
        </w:tc>
        <w:tc>
          <w:tcPr>
            <w:tcW w:w="850" w:type="dxa"/>
            <w:tcBorders>
              <w:bottom w:val="single" w:sz="4" w:space="0" w:color="auto"/>
              <w:right w:val="single" w:sz="4" w:space="0" w:color="auto"/>
            </w:tcBorders>
            <w:tcMar>
              <w:top w:w="0" w:type="dxa"/>
              <w:left w:w="108" w:type="dxa"/>
              <w:bottom w:w="0" w:type="dxa"/>
              <w:right w:w="108" w:type="dxa"/>
            </w:tcMar>
            <w:vAlign w:val="center"/>
          </w:tcPr>
          <w:p w14:paraId="57249E6F" w14:textId="77777777" w:rsidR="00832FBC" w:rsidRPr="001E019B" w:rsidRDefault="00832FBC" w:rsidP="000B0866">
            <w:pPr>
              <w:spacing w:after="0"/>
              <w:jc w:val="center"/>
              <w:rPr>
                <w:rFonts w:cs="Arial"/>
                <w:sz w:val="16"/>
                <w:szCs w:val="18"/>
              </w:rPr>
            </w:pPr>
            <w:r>
              <w:rPr>
                <w:rFonts w:cs="Arial"/>
                <w:sz w:val="16"/>
                <w:szCs w:val="18"/>
              </w:rPr>
              <w:t>1.09-1.47</w:t>
            </w:r>
          </w:p>
        </w:tc>
        <w:tc>
          <w:tcPr>
            <w:tcW w:w="709" w:type="dxa"/>
            <w:tcBorders>
              <w:left w:val="single" w:sz="4" w:space="0" w:color="auto"/>
              <w:bottom w:val="single" w:sz="4" w:space="0" w:color="auto"/>
            </w:tcBorders>
            <w:vAlign w:val="center"/>
          </w:tcPr>
          <w:p w14:paraId="32DEED2E" w14:textId="77777777" w:rsidR="00832FBC" w:rsidRPr="001E019B" w:rsidRDefault="00832FBC" w:rsidP="000B0866">
            <w:pPr>
              <w:spacing w:after="0"/>
              <w:jc w:val="center"/>
              <w:rPr>
                <w:rFonts w:cs="Arial"/>
                <w:sz w:val="16"/>
                <w:szCs w:val="18"/>
              </w:rPr>
            </w:pPr>
            <w:r>
              <w:rPr>
                <w:rFonts w:cs="Arial"/>
                <w:sz w:val="16"/>
                <w:szCs w:val="18"/>
              </w:rPr>
              <w:t>1.76</w:t>
            </w:r>
          </w:p>
        </w:tc>
        <w:tc>
          <w:tcPr>
            <w:tcW w:w="851" w:type="dxa"/>
            <w:tcBorders>
              <w:bottom w:val="single" w:sz="4" w:space="0" w:color="auto"/>
              <w:right w:val="single" w:sz="4" w:space="0" w:color="auto"/>
            </w:tcBorders>
            <w:vAlign w:val="center"/>
          </w:tcPr>
          <w:p w14:paraId="2D3DC3EC" w14:textId="77777777" w:rsidR="00832FBC" w:rsidRPr="001E019B" w:rsidRDefault="00832FBC" w:rsidP="000B0866">
            <w:pPr>
              <w:spacing w:after="0"/>
              <w:jc w:val="center"/>
              <w:rPr>
                <w:rFonts w:cs="Arial"/>
                <w:sz w:val="16"/>
                <w:szCs w:val="18"/>
              </w:rPr>
            </w:pPr>
            <w:r>
              <w:rPr>
                <w:rFonts w:cs="Arial"/>
                <w:sz w:val="16"/>
                <w:szCs w:val="18"/>
              </w:rPr>
              <w:t>1.50-2.06</w:t>
            </w:r>
          </w:p>
        </w:tc>
      </w:tr>
      <w:tr w:rsidR="00832FBC" w:rsidRPr="00805043" w14:paraId="0B740008"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hideMark/>
          </w:tcPr>
          <w:p w14:paraId="3AA8843A" w14:textId="77777777" w:rsidR="00832FBC" w:rsidRPr="001E019B" w:rsidRDefault="00832FBC" w:rsidP="000B0866">
            <w:pPr>
              <w:spacing w:after="0"/>
              <w:rPr>
                <w:rFonts w:cs="Arial"/>
                <w:b/>
                <w:sz w:val="16"/>
                <w:szCs w:val="18"/>
                <w:lang w:eastAsia="ja-JP"/>
              </w:rPr>
            </w:pPr>
            <w:r w:rsidRPr="001E019B">
              <w:rPr>
                <w:b/>
                <w:sz w:val="16"/>
                <w:szCs w:val="18"/>
                <w:lang w:eastAsia="ja-JP"/>
              </w:rPr>
              <w:t>45-64</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6DE5843A" w14:textId="77777777" w:rsidR="00832FBC" w:rsidRPr="001E019B" w:rsidRDefault="00832FBC"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190E9923" w14:textId="77777777" w:rsidR="00832FBC" w:rsidRPr="001E019B" w:rsidRDefault="00832FBC" w:rsidP="000B0866">
            <w:pPr>
              <w:spacing w:after="0"/>
              <w:jc w:val="center"/>
              <w:rPr>
                <w:rFonts w:cs="Arial"/>
                <w:b/>
                <w:sz w:val="16"/>
                <w:szCs w:val="18"/>
              </w:rPr>
            </w:pPr>
            <w:r w:rsidRPr="001E019B">
              <w:rPr>
                <w:rFonts w:cs="Arial"/>
                <w:b/>
                <w:sz w:val="16"/>
                <w:szCs w:val="18"/>
              </w:rPr>
              <w:t>2380 (1120)</w:t>
            </w:r>
          </w:p>
        </w:tc>
        <w:tc>
          <w:tcPr>
            <w:tcW w:w="992" w:type="dxa"/>
            <w:tcBorders>
              <w:right w:val="single" w:sz="4" w:space="0" w:color="auto"/>
            </w:tcBorders>
            <w:tcMar>
              <w:top w:w="0" w:type="dxa"/>
              <w:left w:w="108" w:type="dxa"/>
              <w:bottom w:w="0" w:type="dxa"/>
              <w:right w:w="108" w:type="dxa"/>
            </w:tcMar>
            <w:vAlign w:val="center"/>
          </w:tcPr>
          <w:p w14:paraId="60159520" w14:textId="77777777" w:rsidR="00832FBC" w:rsidRPr="001E019B" w:rsidRDefault="00832FBC" w:rsidP="000B0866">
            <w:pPr>
              <w:spacing w:after="0"/>
              <w:jc w:val="center"/>
              <w:rPr>
                <w:rFonts w:cs="Arial"/>
                <w:b/>
                <w:sz w:val="16"/>
                <w:szCs w:val="18"/>
              </w:rPr>
            </w:pPr>
            <w:r w:rsidRPr="001E019B">
              <w:rPr>
                <w:rFonts w:cs="Arial"/>
                <w:b/>
                <w:sz w:val="16"/>
                <w:szCs w:val="18"/>
              </w:rPr>
              <w:t>17·12</w:t>
            </w:r>
          </w:p>
        </w:tc>
        <w:tc>
          <w:tcPr>
            <w:tcW w:w="992" w:type="dxa"/>
            <w:tcBorders>
              <w:left w:val="single" w:sz="4" w:space="0" w:color="auto"/>
            </w:tcBorders>
            <w:vAlign w:val="center"/>
          </w:tcPr>
          <w:p w14:paraId="3706DC6B" w14:textId="77777777" w:rsidR="00832FBC" w:rsidRPr="001E019B" w:rsidRDefault="00832FBC" w:rsidP="000B0866">
            <w:pPr>
              <w:spacing w:after="0"/>
              <w:jc w:val="center"/>
              <w:rPr>
                <w:rFonts w:cs="Arial"/>
                <w:b/>
                <w:sz w:val="16"/>
                <w:szCs w:val="18"/>
              </w:rPr>
            </w:pPr>
            <w:r w:rsidRPr="001E019B">
              <w:rPr>
                <w:rFonts w:cs="Arial"/>
                <w:b/>
                <w:sz w:val="16"/>
                <w:szCs w:val="18"/>
              </w:rPr>
              <w:t>1483 (1393)</w:t>
            </w:r>
          </w:p>
        </w:tc>
        <w:tc>
          <w:tcPr>
            <w:tcW w:w="709" w:type="dxa"/>
            <w:tcBorders>
              <w:right w:val="single" w:sz="4" w:space="0" w:color="auto"/>
            </w:tcBorders>
            <w:vAlign w:val="center"/>
          </w:tcPr>
          <w:p w14:paraId="1D42CF03" w14:textId="77777777" w:rsidR="00832FBC" w:rsidRPr="001E019B" w:rsidRDefault="00832FBC" w:rsidP="000B0866">
            <w:pPr>
              <w:spacing w:after="0"/>
              <w:jc w:val="center"/>
              <w:rPr>
                <w:rFonts w:cs="Arial"/>
                <w:b/>
                <w:sz w:val="16"/>
                <w:szCs w:val="18"/>
              </w:rPr>
            </w:pPr>
            <w:r w:rsidRPr="001E019B">
              <w:rPr>
                <w:rFonts w:cs="Arial"/>
                <w:b/>
                <w:sz w:val="16"/>
                <w:szCs w:val="18"/>
              </w:rPr>
              <w:t>10·67</w:t>
            </w:r>
          </w:p>
        </w:tc>
        <w:tc>
          <w:tcPr>
            <w:tcW w:w="1134" w:type="dxa"/>
            <w:tcBorders>
              <w:left w:val="single" w:sz="4" w:space="0" w:color="auto"/>
            </w:tcBorders>
            <w:tcMar>
              <w:top w:w="0" w:type="dxa"/>
              <w:left w:w="108" w:type="dxa"/>
              <w:bottom w:w="0" w:type="dxa"/>
              <w:right w:w="108" w:type="dxa"/>
            </w:tcMar>
            <w:vAlign w:val="center"/>
          </w:tcPr>
          <w:p w14:paraId="270C6D46" w14:textId="77777777" w:rsidR="00832FBC" w:rsidRPr="001E019B" w:rsidRDefault="00832FBC" w:rsidP="000B0866">
            <w:pPr>
              <w:spacing w:after="0"/>
              <w:jc w:val="center"/>
              <w:rPr>
                <w:rFonts w:cs="Arial"/>
                <w:b/>
                <w:sz w:val="16"/>
                <w:szCs w:val="18"/>
              </w:rPr>
            </w:pPr>
            <w:r>
              <w:rPr>
                <w:rFonts w:cs="Arial"/>
                <w:b/>
                <w:sz w:val="16"/>
                <w:szCs w:val="18"/>
              </w:rPr>
              <w:t>1485 (1587)</w:t>
            </w:r>
          </w:p>
        </w:tc>
        <w:tc>
          <w:tcPr>
            <w:tcW w:w="992" w:type="dxa"/>
            <w:tcBorders>
              <w:right w:val="single" w:sz="4" w:space="0" w:color="auto"/>
            </w:tcBorders>
            <w:tcMar>
              <w:top w:w="0" w:type="dxa"/>
              <w:left w:w="108" w:type="dxa"/>
              <w:bottom w:w="0" w:type="dxa"/>
              <w:right w:w="108" w:type="dxa"/>
            </w:tcMar>
            <w:vAlign w:val="center"/>
          </w:tcPr>
          <w:p w14:paraId="22C8DF56" w14:textId="77777777" w:rsidR="00832FBC" w:rsidRPr="001E019B" w:rsidRDefault="00832FBC" w:rsidP="000B0866">
            <w:pPr>
              <w:spacing w:after="0"/>
              <w:jc w:val="center"/>
              <w:rPr>
                <w:rFonts w:cs="Arial"/>
                <w:b/>
                <w:sz w:val="16"/>
                <w:szCs w:val="18"/>
              </w:rPr>
            </w:pPr>
            <w:r>
              <w:rPr>
                <w:rFonts w:cs="Arial"/>
                <w:b/>
                <w:sz w:val="16"/>
                <w:szCs w:val="18"/>
              </w:rPr>
              <w:t>10.69</w:t>
            </w:r>
          </w:p>
        </w:tc>
        <w:tc>
          <w:tcPr>
            <w:tcW w:w="851" w:type="dxa"/>
            <w:tcBorders>
              <w:left w:val="single" w:sz="4" w:space="0" w:color="auto"/>
            </w:tcBorders>
            <w:tcMar>
              <w:top w:w="0" w:type="dxa"/>
              <w:left w:w="108" w:type="dxa"/>
              <w:bottom w:w="0" w:type="dxa"/>
              <w:right w:w="108" w:type="dxa"/>
            </w:tcMar>
            <w:vAlign w:val="center"/>
          </w:tcPr>
          <w:p w14:paraId="0F2CB5F8" w14:textId="77777777" w:rsidR="00832FBC" w:rsidRPr="001E019B" w:rsidRDefault="00832FBC" w:rsidP="000B0866">
            <w:pPr>
              <w:spacing w:after="0"/>
              <w:jc w:val="center"/>
              <w:rPr>
                <w:rFonts w:cs="Arial"/>
                <w:b/>
                <w:sz w:val="16"/>
                <w:szCs w:val="18"/>
              </w:rPr>
            </w:pPr>
            <w:r>
              <w:rPr>
                <w:rFonts w:cs="Arial"/>
                <w:b/>
                <w:sz w:val="16"/>
                <w:szCs w:val="18"/>
              </w:rPr>
              <w:t>0.62</w:t>
            </w:r>
          </w:p>
        </w:tc>
        <w:tc>
          <w:tcPr>
            <w:tcW w:w="850" w:type="dxa"/>
            <w:tcBorders>
              <w:right w:val="single" w:sz="4" w:space="0" w:color="auto"/>
            </w:tcBorders>
            <w:tcMar>
              <w:top w:w="0" w:type="dxa"/>
              <w:left w:w="108" w:type="dxa"/>
              <w:bottom w:w="0" w:type="dxa"/>
              <w:right w:w="108" w:type="dxa"/>
            </w:tcMar>
            <w:vAlign w:val="center"/>
          </w:tcPr>
          <w:p w14:paraId="414DA8C3" w14:textId="77777777" w:rsidR="00832FBC" w:rsidRPr="001E019B" w:rsidRDefault="00832FBC" w:rsidP="000B0866">
            <w:pPr>
              <w:spacing w:after="0"/>
              <w:jc w:val="center"/>
              <w:rPr>
                <w:rFonts w:cs="Arial"/>
                <w:b/>
                <w:sz w:val="16"/>
                <w:szCs w:val="18"/>
              </w:rPr>
            </w:pPr>
            <w:r>
              <w:rPr>
                <w:rFonts w:cs="Arial"/>
                <w:b/>
                <w:sz w:val="16"/>
                <w:szCs w:val="18"/>
              </w:rPr>
              <w:t>0.57-0.67</w:t>
            </w:r>
          </w:p>
        </w:tc>
        <w:tc>
          <w:tcPr>
            <w:tcW w:w="709" w:type="dxa"/>
            <w:tcBorders>
              <w:left w:val="single" w:sz="4" w:space="0" w:color="auto"/>
            </w:tcBorders>
            <w:vAlign w:val="center"/>
          </w:tcPr>
          <w:p w14:paraId="5B50071F" w14:textId="77777777" w:rsidR="00832FBC" w:rsidRPr="001E019B" w:rsidRDefault="00832FBC" w:rsidP="000B0866">
            <w:pPr>
              <w:spacing w:after="0"/>
              <w:jc w:val="center"/>
              <w:rPr>
                <w:rFonts w:cs="Arial"/>
                <w:b/>
                <w:sz w:val="16"/>
                <w:szCs w:val="18"/>
              </w:rPr>
            </w:pPr>
            <w:r>
              <w:rPr>
                <w:rFonts w:cs="Arial"/>
                <w:b/>
                <w:sz w:val="16"/>
                <w:szCs w:val="18"/>
              </w:rPr>
              <w:t>1.00</w:t>
            </w:r>
          </w:p>
        </w:tc>
        <w:tc>
          <w:tcPr>
            <w:tcW w:w="851" w:type="dxa"/>
            <w:tcBorders>
              <w:right w:val="single" w:sz="4" w:space="0" w:color="auto"/>
            </w:tcBorders>
            <w:vAlign w:val="center"/>
          </w:tcPr>
          <w:p w14:paraId="282E18A3" w14:textId="77777777" w:rsidR="00832FBC" w:rsidRPr="001E019B" w:rsidRDefault="00832FBC" w:rsidP="000B0866">
            <w:pPr>
              <w:spacing w:after="0"/>
              <w:jc w:val="center"/>
              <w:rPr>
                <w:rFonts w:cs="Arial"/>
                <w:b/>
                <w:sz w:val="16"/>
                <w:szCs w:val="18"/>
              </w:rPr>
            </w:pPr>
            <w:r>
              <w:rPr>
                <w:rFonts w:cs="Arial"/>
                <w:b/>
                <w:sz w:val="16"/>
                <w:szCs w:val="18"/>
              </w:rPr>
              <w:t>0.92-1.10</w:t>
            </w:r>
          </w:p>
        </w:tc>
      </w:tr>
      <w:tr w:rsidR="00832FBC" w14:paraId="07FA50DB"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7C31EC13"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223A8572" w14:textId="77777777" w:rsidR="00832FBC" w:rsidRPr="001E019B" w:rsidRDefault="00832FBC"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3A1E3983" w14:textId="77777777" w:rsidR="00832FBC" w:rsidRPr="001E019B" w:rsidRDefault="00832FBC" w:rsidP="000B0866">
            <w:pPr>
              <w:spacing w:after="0"/>
              <w:jc w:val="center"/>
              <w:rPr>
                <w:rFonts w:cs="Arial"/>
                <w:sz w:val="16"/>
                <w:szCs w:val="18"/>
              </w:rPr>
            </w:pPr>
            <w:r w:rsidRPr="001E019B">
              <w:rPr>
                <w:rFonts w:cs="Arial"/>
                <w:sz w:val="16"/>
                <w:szCs w:val="18"/>
              </w:rPr>
              <w:t>1024 (277)</w:t>
            </w:r>
          </w:p>
        </w:tc>
        <w:tc>
          <w:tcPr>
            <w:tcW w:w="992" w:type="dxa"/>
            <w:tcBorders>
              <w:right w:val="single" w:sz="4" w:space="0" w:color="auto"/>
            </w:tcBorders>
            <w:tcMar>
              <w:top w:w="0" w:type="dxa"/>
              <w:left w:w="108" w:type="dxa"/>
              <w:bottom w:w="0" w:type="dxa"/>
              <w:right w:w="108" w:type="dxa"/>
            </w:tcMar>
            <w:vAlign w:val="center"/>
          </w:tcPr>
          <w:p w14:paraId="34911AED" w14:textId="77777777" w:rsidR="00832FBC" w:rsidRPr="001E019B" w:rsidRDefault="00832FBC" w:rsidP="000B0866">
            <w:pPr>
              <w:spacing w:after="0"/>
              <w:jc w:val="center"/>
              <w:rPr>
                <w:rFonts w:cs="Arial"/>
                <w:sz w:val="16"/>
                <w:szCs w:val="18"/>
              </w:rPr>
            </w:pPr>
            <w:r w:rsidRPr="001E019B">
              <w:rPr>
                <w:rFonts w:cs="Arial"/>
                <w:sz w:val="16"/>
                <w:szCs w:val="18"/>
              </w:rPr>
              <w:t>7·36</w:t>
            </w:r>
          </w:p>
        </w:tc>
        <w:tc>
          <w:tcPr>
            <w:tcW w:w="992" w:type="dxa"/>
            <w:tcBorders>
              <w:left w:val="single" w:sz="4" w:space="0" w:color="auto"/>
            </w:tcBorders>
            <w:vAlign w:val="center"/>
          </w:tcPr>
          <w:p w14:paraId="3DC2C2C0" w14:textId="77777777" w:rsidR="00832FBC" w:rsidRPr="001E019B" w:rsidRDefault="00832FBC" w:rsidP="000B0866">
            <w:pPr>
              <w:spacing w:after="0"/>
              <w:jc w:val="center"/>
              <w:rPr>
                <w:rFonts w:cs="Arial"/>
                <w:sz w:val="16"/>
                <w:szCs w:val="18"/>
              </w:rPr>
            </w:pPr>
            <w:r w:rsidRPr="001E019B">
              <w:rPr>
                <w:rFonts w:cs="Arial"/>
                <w:sz w:val="16"/>
                <w:szCs w:val="18"/>
              </w:rPr>
              <w:t>219 (179)</w:t>
            </w:r>
          </w:p>
        </w:tc>
        <w:tc>
          <w:tcPr>
            <w:tcW w:w="709" w:type="dxa"/>
            <w:tcBorders>
              <w:right w:val="single" w:sz="4" w:space="0" w:color="auto"/>
            </w:tcBorders>
            <w:vAlign w:val="center"/>
          </w:tcPr>
          <w:p w14:paraId="73B6129E" w14:textId="77777777" w:rsidR="00832FBC" w:rsidRPr="001E019B" w:rsidRDefault="00832FBC" w:rsidP="000B0866">
            <w:pPr>
              <w:spacing w:after="0"/>
              <w:jc w:val="center"/>
              <w:rPr>
                <w:rFonts w:cs="Arial"/>
                <w:sz w:val="16"/>
                <w:szCs w:val="18"/>
              </w:rPr>
            </w:pPr>
            <w:r w:rsidRPr="001E019B">
              <w:rPr>
                <w:rFonts w:cs="Arial"/>
                <w:sz w:val="16"/>
                <w:szCs w:val="18"/>
              </w:rPr>
              <w:t>1·57</w:t>
            </w:r>
          </w:p>
        </w:tc>
        <w:tc>
          <w:tcPr>
            <w:tcW w:w="1134" w:type="dxa"/>
            <w:tcBorders>
              <w:left w:val="single" w:sz="4" w:space="0" w:color="auto"/>
            </w:tcBorders>
            <w:tcMar>
              <w:top w:w="0" w:type="dxa"/>
              <w:left w:w="108" w:type="dxa"/>
              <w:bottom w:w="0" w:type="dxa"/>
              <w:right w:w="108" w:type="dxa"/>
            </w:tcMar>
            <w:vAlign w:val="center"/>
          </w:tcPr>
          <w:p w14:paraId="2AF5338E" w14:textId="77777777" w:rsidR="00832FBC" w:rsidRPr="001E019B" w:rsidRDefault="00832FBC" w:rsidP="000B0866">
            <w:pPr>
              <w:spacing w:after="0"/>
              <w:jc w:val="center"/>
              <w:rPr>
                <w:rFonts w:cs="Arial"/>
                <w:sz w:val="16"/>
                <w:szCs w:val="18"/>
              </w:rPr>
            </w:pPr>
            <w:r>
              <w:rPr>
                <w:rFonts w:cs="Arial"/>
                <w:sz w:val="16"/>
                <w:szCs w:val="18"/>
              </w:rPr>
              <w:t>30 (31)</w:t>
            </w:r>
          </w:p>
        </w:tc>
        <w:tc>
          <w:tcPr>
            <w:tcW w:w="992" w:type="dxa"/>
            <w:tcBorders>
              <w:right w:val="single" w:sz="4" w:space="0" w:color="auto"/>
            </w:tcBorders>
            <w:tcMar>
              <w:top w:w="0" w:type="dxa"/>
              <w:left w:w="108" w:type="dxa"/>
              <w:bottom w:w="0" w:type="dxa"/>
              <w:right w:w="108" w:type="dxa"/>
            </w:tcMar>
            <w:vAlign w:val="center"/>
          </w:tcPr>
          <w:p w14:paraId="1BC7A7AE" w14:textId="77777777" w:rsidR="00832FBC" w:rsidRPr="001E019B" w:rsidRDefault="00832FBC" w:rsidP="000B0866">
            <w:pPr>
              <w:spacing w:after="0"/>
              <w:jc w:val="center"/>
              <w:rPr>
                <w:rFonts w:cs="Arial"/>
                <w:sz w:val="16"/>
                <w:szCs w:val="18"/>
              </w:rPr>
            </w:pPr>
            <w:r>
              <w:rPr>
                <w:rFonts w:cs="Arial"/>
                <w:sz w:val="16"/>
                <w:szCs w:val="18"/>
              </w:rPr>
              <w:t>0.21</w:t>
            </w:r>
          </w:p>
        </w:tc>
        <w:tc>
          <w:tcPr>
            <w:tcW w:w="851" w:type="dxa"/>
            <w:tcBorders>
              <w:left w:val="single" w:sz="4" w:space="0" w:color="auto"/>
            </w:tcBorders>
            <w:tcMar>
              <w:top w:w="0" w:type="dxa"/>
              <w:left w:w="108" w:type="dxa"/>
              <w:bottom w:w="0" w:type="dxa"/>
              <w:right w:w="108" w:type="dxa"/>
            </w:tcMar>
            <w:vAlign w:val="center"/>
          </w:tcPr>
          <w:p w14:paraId="55787090" w14:textId="77777777" w:rsidR="00832FBC" w:rsidRPr="001E019B" w:rsidRDefault="00832FBC" w:rsidP="000B0866">
            <w:pPr>
              <w:spacing w:after="0"/>
              <w:jc w:val="center"/>
              <w:rPr>
                <w:rFonts w:cs="Arial"/>
                <w:sz w:val="16"/>
                <w:szCs w:val="18"/>
              </w:rPr>
            </w:pPr>
            <w:r>
              <w:rPr>
                <w:rFonts w:cs="Arial"/>
                <w:sz w:val="16"/>
                <w:szCs w:val="18"/>
              </w:rPr>
              <w:t>0.03</w:t>
            </w:r>
          </w:p>
        </w:tc>
        <w:tc>
          <w:tcPr>
            <w:tcW w:w="850" w:type="dxa"/>
            <w:tcBorders>
              <w:right w:val="single" w:sz="4" w:space="0" w:color="auto"/>
            </w:tcBorders>
            <w:tcMar>
              <w:top w:w="0" w:type="dxa"/>
              <w:left w:w="108" w:type="dxa"/>
              <w:bottom w:w="0" w:type="dxa"/>
              <w:right w:w="108" w:type="dxa"/>
            </w:tcMar>
            <w:vAlign w:val="center"/>
          </w:tcPr>
          <w:p w14:paraId="0883208E" w14:textId="77777777" w:rsidR="00832FBC" w:rsidRPr="001E019B" w:rsidRDefault="00832FBC" w:rsidP="000B0866">
            <w:pPr>
              <w:spacing w:after="0"/>
              <w:jc w:val="center"/>
              <w:rPr>
                <w:rFonts w:cs="Arial"/>
                <w:sz w:val="16"/>
                <w:szCs w:val="18"/>
              </w:rPr>
            </w:pPr>
            <w:r>
              <w:rPr>
                <w:rFonts w:cs="Arial"/>
                <w:sz w:val="16"/>
                <w:szCs w:val="18"/>
              </w:rPr>
              <w:t>0.01-0.05</w:t>
            </w:r>
          </w:p>
        </w:tc>
        <w:tc>
          <w:tcPr>
            <w:tcW w:w="709" w:type="dxa"/>
            <w:tcBorders>
              <w:left w:val="single" w:sz="4" w:space="0" w:color="auto"/>
            </w:tcBorders>
            <w:vAlign w:val="center"/>
          </w:tcPr>
          <w:p w14:paraId="29848BB4" w14:textId="77777777" w:rsidR="00832FBC" w:rsidRPr="001E019B" w:rsidRDefault="00832FBC" w:rsidP="000B0866">
            <w:pPr>
              <w:spacing w:after="0"/>
              <w:jc w:val="center"/>
              <w:rPr>
                <w:rFonts w:cs="Arial"/>
                <w:sz w:val="16"/>
                <w:szCs w:val="18"/>
              </w:rPr>
            </w:pPr>
            <w:r>
              <w:rPr>
                <w:rFonts w:cs="Arial"/>
                <w:sz w:val="16"/>
                <w:szCs w:val="18"/>
              </w:rPr>
              <w:t>0.14</w:t>
            </w:r>
          </w:p>
        </w:tc>
        <w:tc>
          <w:tcPr>
            <w:tcW w:w="851" w:type="dxa"/>
            <w:tcBorders>
              <w:right w:val="single" w:sz="4" w:space="0" w:color="auto"/>
            </w:tcBorders>
            <w:vAlign w:val="center"/>
          </w:tcPr>
          <w:p w14:paraId="5CF040FF" w14:textId="77777777" w:rsidR="00832FBC" w:rsidRPr="001E019B" w:rsidRDefault="00832FBC" w:rsidP="000B0866">
            <w:pPr>
              <w:spacing w:after="0"/>
              <w:jc w:val="center"/>
              <w:rPr>
                <w:rFonts w:cs="Arial"/>
                <w:sz w:val="16"/>
                <w:szCs w:val="18"/>
              </w:rPr>
            </w:pPr>
            <w:r>
              <w:rPr>
                <w:rFonts w:cs="Arial"/>
                <w:sz w:val="16"/>
                <w:szCs w:val="18"/>
              </w:rPr>
              <w:t>0.08-0.24</w:t>
            </w:r>
          </w:p>
        </w:tc>
      </w:tr>
      <w:tr w:rsidR="00832FBC" w14:paraId="00C51F28"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28FC8959"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7B2DE01D" w14:textId="77777777" w:rsidR="00832FBC" w:rsidRPr="001E019B" w:rsidRDefault="00832FBC"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29FBAF00" w14:textId="77777777" w:rsidR="00832FBC" w:rsidRPr="001E019B" w:rsidRDefault="00832FBC" w:rsidP="000B0866">
            <w:pPr>
              <w:spacing w:after="0"/>
              <w:jc w:val="center"/>
              <w:rPr>
                <w:rFonts w:cs="Arial"/>
                <w:sz w:val="16"/>
                <w:szCs w:val="18"/>
              </w:rPr>
            </w:pPr>
            <w:r w:rsidRPr="001E019B">
              <w:rPr>
                <w:rFonts w:cs="Arial"/>
                <w:sz w:val="16"/>
                <w:szCs w:val="18"/>
              </w:rPr>
              <w:t>577 (170)</w:t>
            </w:r>
          </w:p>
        </w:tc>
        <w:tc>
          <w:tcPr>
            <w:tcW w:w="992" w:type="dxa"/>
            <w:tcBorders>
              <w:right w:val="single" w:sz="4" w:space="0" w:color="auto"/>
            </w:tcBorders>
            <w:tcMar>
              <w:top w:w="0" w:type="dxa"/>
              <w:left w:w="108" w:type="dxa"/>
              <w:bottom w:w="0" w:type="dxa"/>
              <w:right w:w="108" w:type="dxa"/>
            </w:tcMar>
            <w:vAlign w:val="center"/>
          </w:tcPr>
          <w:p w14:paraId="37754D38" w14:textId="77777777" w:rsidR="00832FBC" w:rsidRPr="001E019B" w:rsidRDefault="00832FBC" w:rsidP="000B0866">
            <w:pPr>
              <w:spacing w:after="0"/>
              <w:jc w:val="center"/>
              <w:rPr>
                <w:rFonts w:cs="Arial"/>
                <w:sz w:val="16"/>
                <w:szCs w:val="18"/>
              </w:rPr>
            </w:pPr>
            <w:r w:rsidRPr="001E019B">
              <w:rPr>
                <w:rFonts w:cs="Arial"/>
                <w:sz w:val="16"/>
                <w:szCs w:val="18"/>
              </w:rPr>
              <w:t>4·15</w:t>
            </w:r>
          </w:p>
        </w:tc>
        <w:tc>
          <w:tcPr>
            <w:tcW w:w="992" w:type="dxa"/>
            <w:tcBorders>
              <w:left w:val="single" w:sz="4" w:space="0" w:color="auto"/>
            </w:tcBorders>
            <w:vAlign w:val="center"/>
          </w:tcPr>
          <w:p w14:paraId="2A203C5B" w14:textId="77777777" w:rsidR="00832FBC" w:rsidRPr="001E019B" w:rsidRDefault="00832FBC" w:rsidP="000B0866">
            <w:pPr>
              <w:spacing w:after="0"/>
              <w:jc w:val="center"/>
              <w:rPr>
                <w:rFonts w:cs="Arial"/>
                <w:sz w:val="16"/>
                <w:szCs w:val="18"/>
              </w:rPr>
            </w:pPr>
            <w:r w:rsidRPr="001E019B">
              <w:rPr>
                <w:rFonts w:cs="Arial"/>
                <w:sz w:val="16"/>
                <w:szCs w:val="18"/>
              </w:rPr>
              <w:t>634 (530)</w:t>
            </w:r>
          </w:p>
        </w:tc>
        <w:tc>
          <w:tcPr>
            <w:tcW w:w="709" w:type="dxa"/>
            <w:tcBorders>
              <w:right w:val="single" w:sz="4" w:space="0" w:color="auto"/>
            </w:tcBorders>
            <w:vAlign w:val="center"/>
          </w:tcPr>
          <w:p w14:paraId="31B82ED3" w14:textId="77777777" w:rsidR="00832FBC" w:rsidRPr="001E019B" w:rsidRDefault="00832FBC" w:rsidP="000B0866">
            <w:pPr>
              <w:spacing w:after="0"/>
              <w:jc w:val="center"/>
              <w:rPr>
                <w:rFonts w:cs="Arial"/>
                <w:sz w:val="16"/>
                <w:szCs w:val="18"/>
              </w:rPr>
            </w:pPr>
            <w:r w:rsidRPr="001E019B">
              <w:rPr>
                <w:rFonts w:cs="Arial"/>
                <w:sz w:val="16"/>
                <w:szCs w:val="18"/>
              </w:rPr>
              <w:t>4·56</w:t>
            </w:r>
          </w:p>
        </w:tc>
        <w:tc>
          <w:tcPr>
            <w:tcW w:w="1134" w:type="dxa"/>
            <w:tcBorders>
              <w:left w:val="single" w:sz="4" w:space="0" w:color="auto"/>
            </w:tcBorders>
            <w:tcMar>
              <w:top w:w="0" w:type="dxa"/>
              <w:left w:w="108" w:type="dxa"/>
              <w:bottom w:w="0" w:type="dxa"/>
              <w:right w:w="108" w:type="dxa"/>
            </w:tcMar>
            <w:vAlign w:val="center"/>
          </w:tcPr>
          <w:p w14:paraId="01E91E3C" w14:textId="77777777" w:rsidR="00832FBC" w:rsidRPr="001E019B" w:rsidRDefault="00832FBC" w:rsidP="000B0866">
            <w:pPr>
              <w:spacing w:after="0"/>
              <w:jc w:val="center"/>
              <w:rPr>
                <w:rFonts w:cs="Arial"/>
                <w:sz w:val="16"/>
                <w:szCs w:val="18"/>
              </w:rPr>
            </w:pPr>
            <w:r>
              <w:rPr>
                <w:rFonts w:cs="Arial"/>
                <w:sz w:val="16"/>
                <w:szCs w:val="18"/>
              </w:rPr>
              <w:t>232 (241)</w:t>
            </w:r>
          </w:p>
        </w:tc>
        <w:tc>
          <w:tcPr>
            <w:tcW w:w="992" w:type="dxa"/>
            <w:tcBorders>
              <w:right w:val="single" w:sz="4" w:space="0" w:color="auto"/>
            </w:tcBorders>
            <w:tcMar>
              <w:top w:w="0" w:type="dxa"/>
              <w:left w:w="108" w:type="dxa"/>
              <w:bottom w:w="0" w:type="dxa"/>
              <w:right w:w="108" w:type="dxa"/>
            </w:tcMar>
            <w:vAlign w:val="center"/>
          </w:tcPr>
          <w:p w14:paraId="6739A582" w14:textId="77777777" w:rsidR="00832FBC" w:rsidRPr="001E019B" w:rsidRDefault="00832FBC" w:rsidP="000B0866">
            <w:pPr>
              <w:spacing w:after="0"/>
              <w:jc w:val="center"/>
              <w:rPr>
                <w:rFonts w:cs="Arial"/>
                <w:sz w:val="16"/>
                <w:szCs w:val="18"/>
              </w:rPr>
            </w:pPr>
            <w:r>
              <w:rPr>
                <w:rFonts w:cs="Arial"/>
                <w:sz w:val="16"/>
                <w:szCs w:val="18"/>
              </w:rPr>
              <w:t>1.67</w:t>
            </w:r>
          </w:p>
        </w:tc>
        <w:tc>
          <w:tcPr>
            <w:tcW w:w="851" w:type="dxa"/>
            <w:tcBorders>
              <w:left w:val="single" w:sz="4" w:space="0" w:color="auto"/>
            </w:tcBorders>
            <w:tcMar>
              <w:top w:w="0" w:type="dxa"/>
              <w:left w:w="108" w:type="dxa"/>
              <w:bottom w:w="0" w:type="dxa"/>
              <w:right w:w="108" w:type="dxa"/>
            </w:tcMar>
            <w:vAlign w:val="center"/>
          </w:tcPr>
          <w:p w14:paraId="298F5189" w14:textId="77777777" w:rsidR="00832FBC" w:rsidRPr="001E019B" w:rsidRDefault="00832FBC" w:rsidP="000B0866">
            <w:pPr>
              <w:spacing w:after="0"/>
              <w:jc w:val="center"/>
              <w:rPr>
                <w:rFonts w:cs="Arial"/>
                <w:sz w:val="16"/>
                <w:szCs w:val="18"/>
              </w:rPr>
            </w:pPr>
            <w:r>
              <w:rPr>
                <w:rFonts w:cs="Arial"/>
                <w:sz w:val="16"/>
                <w:szCs w:val="18"/>
              </w:rPr>
              <w:t>0.40</w:t>
            </w:r>
          </w:p>
        </w:tc>
        <w:tc>
          <w:tcPr>
            <w:tcW w:w="850" w:type="dxa"/>
            <w:tcBorders>
              <w:right w:val="single" w:sz="4" w:space="0" w:color="auto"/>
            </w:tcBorders>
            <w:tcMar>
              <w:top w:w="0" w:type="dxa"/>
              <w:left w:w="108" w:type="dxa"/>
              <w:bottom w:w="0" w:type="dxa"/>
              <w:right w:w="108" w:type="dxa"/>
            </w:tcMar>
            <w:vAlign w:val="center"/>
          </w:tcPr>
          <w:p w14:paraId="7A37AF0F" w14:textId="77777777" w:rsidR="00832FBC" w:rsidRPr="001E019B" w:rsidRDefault="00832FBC" w:rsidP="000B0866">
            <w:pPr>
              <w:spacing w:after="0"/>
              <w:jc w:val="center"/>
              <w:rPr>
                <w:rFonts w:cs="Arial"/>
                <w:sz w:val="16"/>
                <w:szCs w:val="18"/>
              </w:rPr>
            </w:pPr>
            <w:r>
              <w:rPr>
                <w:rFonts w:cs="Arial"/>
                <w:sz w:val="16"/>
                <w:szCs w:val="18"/>
              </w:rPr>
              <w:t>0.30-0.46</w:t>
            </w:r>
          </w:p>
        </w:tc>
        <w:tc>
          <w:tcPr>
            <w:tcW w:w="709" w:type="dxa"/>
            <w:tcBorders>
              <w:left w:val="single" w:sz="4" w:space="0" w:color="auto"/>
            </w:tcBorders>
            <w:vAlign w:val="center"/>
          </w:tcPr>
          <w:p w14:paraId="4543DECA" w14:textId="77777777" w:rsidR="00832FBC" w:rsidRPr="001E019B" w:rsidRDefault="00832FBC" w:rsidP="000B0866">
            <w:pPr>
              <w:spacing w:after="0"/>
              <w:jc w:val="center"/>
              <w:rPr>
                <w:rFonts w:cs="Arial"/>
                <w:sz w:val="16"/>
                <w:szCs w:val="18"/>
              </w:rPr>
            </w:pPr>
            <w:r>
              <w:rPr>
                <w:rFonts w:cs="Arial"/>
                <w:sz w:val="16"/>
                <w:szCs w:val="18"/>
              </w:rPr>
              <w:t>0.37</w:t>
            </w:r>
          </w:p>
        </w:tc>
        <w:tc>
          <w:tcPr>
            <w:tcW w:w="851" w:type="dxa"/>
            <w:tcBorders>
              <w:right w:val="single" w:sz="4" w:space="0" w:color="auto"/>
            </w:tcBorders>
            <w:vAlign w:val="center"/>
          </w:tcPr>
          <w:p w14:paraId="57C6CD76" w14:textId="77777777" w:rsidR="00832FBC" w:rsidRPr="001E019B" w:rsidRDefault="00832FBC" w:rsidP="000B0866">
            <w:pPr>
              <w:spacing w:after="0"/>
              <w:jc w:val="center"/>
              <w:rPr>
                <w:rFonts w:cs="Arial"/>
                <w:sz w:val="16"/>
                <w:szCs w:val="18"/>
              </w:rPr>
            </w:pPr>
            <w:r>
              <w:rPr>
                <w:rFonts w:cs="Arial"/>
                <w:sz w:val="16"/>
                <w:szCs w:val="18"/>
              </w:rPr>
              <w:t>0.30-0.45</w:t>
            </w:r>
          </w:p>
        </w:tc>
      </w:tr>
      <w:tr w:rsidR="00832FBC" w14:paraId="054A0D23" w14:textId="77777777" w:rsidTr="000B0866">
        <w:trPr>
          <w:trHeight w:val="132"/>
        </w:trPr>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2548FB9A" w14:textId="77777777" w:rsidR="00832FBC" w:rsidRPr="001E019B" w:rsidRDefault="00832FBC" w:rsidP="000B0866">
            <w:pPr>
              <w:spacing w:after="0"/>
              <w:rPr>
                <w:rFonts w:cs="Arial"/>
                <w:sz w:val="16"/>
                <w:szCs w:val="18"/>
                <w:lang w:eastAsia="ja-JP"/>
              </w:rPr>
            </w:pPr>
          </w:p>
        </w:tc>
        <w:tc>
          <w:tcPr>
            <w:tcW w:w="993" w:type="dxa"/>
            <w:tcBorders>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BE91404" w14:textId="3984EC85"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37B1D753" w14:textId="77777777" w:rsidR="00832FBC" w:rsidRPr="001E019B" w:rsidRDefault="00832FBC" w:rsidP="000B0866">
            <w:pPr>
              <w:spacing w:after="0"/>
              <w:jc w:val="center"/>
              <w:rPr>
                <w:rFonts w:cs="Arial"/>
                <w:sz w:val="16"/>
                <w:szCs w:val="18"/>
              </w:rPr>
            </w:pPr>
            <w:r w:rsidRPr="001E019B">
              <w:rPr>
                <w:rFonts w:cs="Arial"/>
                <w:sz w:val="16"/>
                <w:szCs w:val="18"/>
              </w:rPr>
              <w:t>779 (207)</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3C9E6298" w14:textId="77777777" w:rsidR="00832FBC" w:rsidRPr="001E019B" w:rsidRDefault="00832FBC" w:rsidP="000B0866">
            <w:pPr>
              <w:spacing w:after="0"/>
              <w:jc w:val="center"/>
              <w:rPr>
                <w:rFonts w:cs="Arial"/>
                <w:sz w:val="16"/>
                <w:szCs w:val="18"/>
              </w:rPr>
            </w:pPr>
            <w:r w:rsidRPr="001E019B">
              <w:rPr>
                <w:rFonts w:cs="Arial"/>
                <w:sz w:val="16"/>
                <w:szCs w:val="18"/>
              </w:rPr>
              <w:t>5·60</w:t>
            </w:r>
          </w:p>
        </w:tc>
        <w:tc>
          <w:tcPr>
            <w:tcW w:w="992" w:type="dxa"/>
            <w:tcBorders>
              <w:left w:val="single" w:sz="4" w:space="0" w:color="auto"/>
              <w:bottom w:val="single" w:sz="4" w:space="0" w:color="auto"/>
            </w:tcBorders>
            <w:vAlign w:val="center"/>
          </w:tcPr>
          <w:p w14:paraId="23393A16" w14:textId="77777777" w:rsidR="00832FBC" w:rsidRPr="001E019B" w:rsidRDefault="00832FBC" w:rsidP="000B0866">
            <w:pPr>
              <w:spacing w:after="0"/>
              <w:jc w:val="center"/>
              <w:rPr>
                <w:rFonts w:cs="Arial"/>
                <w:sz w:val="16"/>
                <w:szCs w:val="18"/>
              </w:rPr>
            </w:pPr>
            <w:r w:rsidRPr="001E019B">
              <w:rPr>
                <w:rFonts w:cs="Arial"/>
                <w:sz w:val="16"/>
                <w:szCs w:val="18"/>
              </w:rPr>
              <w:t>631 (528)</w:t>
            </w:r>
          </w:p>
        </w:tc>
        <w:tc>
          <w:tcPr>
            <w:tcW w:w="709" w:type="dxa"/>
            <w:tcBorders>
              <w:bottom w:val="single" w:sz="4" w:space="0" w:color="auto"/>
              <w:right w:val="single" w:sz="4" w:space="0" w:color="auto"/>
            </w:tcBorders>
            <w:vAlign w:val="center"/>
          </w:tcPr>
          <w:p w14:paraId="657621CD" w14:textId="77777777" w:rsidR="00832FBC" w:rsidRPr="001E019B" w:rsidRDefault="00832FBC" w:rsidP="000B0866">
            <w:pPr>
              <w:spacing w:after="0"/>
              <w:jc w:val="center"/>
              <w:rPr>
                <w:rFonts w:cs="Arial"/>
                <w:sz w:val="16"/>
                <w:szCs w:val="18"/>
              </w:rPr>
            </w:pPr>
            <w:r w:rsidRPr="001E019B">
              <w:rPr>
                <w:rFonts w:cs="Arial"/>
                <w:sz w:val="16"/>
                <w:szCs w:val="18"/>
              </w:rPr>
              <w:t>4·54</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7FFB9E12" w14:textId="77777777" w:rsidR="00832FBC" w:rsidRPr="001E019B" w:rsidRDefault="00832FBC" w:rsidP="000B0866">
            <w:pPr>
              <w:spacing w:after="0"/>
              <w:jc w:val="center"/>
              <w:rPr>
                <w:rFonts w:cs="Arial"/>
                <w:sz w:val="16"/>
                <w:szCs w:val="18"/>
              </w:rPr>
            </w:pPr>
            <w:r>
              <w:rPr>
                <w:rFonts w:cs="Arial"/>
                <w:sz w:val="16"/>
                <w:szCs w:val="18"/>
              </w:rPr>
              <w:t>1224 (1272)</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72EC0841" w14:textId="77777777" w:rsidR="00832FBC" w:rsidRPr="001E019B" w:rsidRDefault="00832FBC" w:rsidP="000B0866">
            <w:pPr>
              <w:spacing w:after="0"/>
              <w:jc w:val="center"/>
              <w:rPr>
                <w:rFonts w:cs="Arial"/>
                <w:sz w:val="16"/>
                <w:szCs w:val="18"/>
              </w:rPr>
            </w:pPr>
            <w:r>
              <w:rPr>
                <w:rFonts w:cs="Arial"/>
                <w:sz w:val="16"/>
                <w:szCs w:val="18"/>
              </w:rPr>
              <w:t>8.80</w:t>
            </w:r>
          </w:p>
        </w:tc>
        <w:tc>
          <w:tcPr>
            <w:tcW w:w="851" w:type="dxa"/>
            <w:tcBorders>
              <w:left w:val="single" w:sz="4" w:space="0" w:color="auto"/>
              <w:bottom w:val="single" w:sz="4" w:space="0" w:color="auto"/>
            </w:tcBorders>
            <w:tcMar>
              <w:top w:w="0" w:type="dxa"/>
              <w:left w:w="108" w:type="dxa"/>
              <w:bottom w:w="0" w:type="dxa"/>
              <w:right w:w="108" w:type="dxa"/>
            </w:tcMar>
            <w:vAlign w:val="center"/>
          </w:tcPr>
          <w:p w14:paraId="64059F38" w14:textId="77777777" w:rsidR="00832FBC" w:rsidRPr="001E019B" w:rsidRDefault="00832FBC" w:rsidP="000B0866">
            <w:pPr>
              <w:spacing w:after="0"/>
              <w:jc w:val="center"/>
              <w:rPr>
                <w:rFonts w:cs="Arial"/>
                <w:sz w:val="16"/>
                <w:szCs w:val="18"/>
              </w:rPr>
            </w:pPr>
            <w:r>
              <w:rPr>
                <w:rFonts w:cs="Arial"/>
                <w:sz w:val="16"/>
                <w:szCs w:val="18"/>
              </w:rPr>
              <w:t>1.57</w:t>
            </w:r>
          </w:p>
        </w:tc>
        <w:tc>
          <w:tcPr>
            <w:tcW w:w="850" w:type="dxa"/>
            <w:tcBorders>
              <w:bottom w:val="single" w:sz="4" w:space="0" w:color="auto"/>
              <w:right w:val="single" w:sz="4" w:space="0" w:color="auto"/>
            </w:tcBorders>
            <w:tcMar>
              <w:top w:w="0" w:type="dxa"/>
              <w:left w:w="108" w:type="dxa"/>
              <w:bottom w:w="0" w:type="dxa"/>
              <w:right w:w="108" w:type="dxa"/>
            </w:tcMar>
            <w:vAlign w:val="center"/>
          </w:tcPr>
          <w:p w14:paraId="46BA200E" w14:textId="77777777" w:rsidR="00832FBC" w:rsidRPr="001E019B" w:rsidRDefault="00832FBC" w:rsidP="000B0866">
            <w:pPr>
              <w:spacing w:after="0"/>
              <w:jc w:val="center"/>
              <w:rPr>
                <w:rFonts w:cs="Arial"/>
                <w:sz w:val="16"/>
                <w:szCs w:val="18"/>
              </w:rPr>
            </w:pPr>
            <w:r>
              <w:rPr>
                <w:rFonts w:cs="Arial"/>
                <w:sz w:val="16"/>
                <w:szCs w:val="18"/>
              </w:rPr>
              <w:t>1.44-1.81</w:t>
            </w:r>
          </w:p>
        </w:tc>
        <w:tc>
          <w:tcPr>
            <w:tcW w:w="709" w:type="dxa"/>
            <w:tcBorders>
              <w:left w:val="single" w:sz="4" w:space="0" w:color="auto"/>
              <w:bottom w:val="single" w:sz="4" w:space="0" w:color="auto"/>
            </w:tcBorders>
            <w:vAlign w:val="center"/>
          </w:tcPr>
          <w:p w14:paraId="6D6C8476" w14:textId="77777777" w:rsidR="00832FBC" w:rsidRPr="001E019B" w:rsidRDefault="00832FBC" w:rsidP="000B0866">
            <w:pPr>
              <w:spacing w:after="0"/>
              <w:jc w:val="center"/>
              <w:rPr>
                <w:rFonts w:cs="Arial"/>
                <w:sz w:val="16"/>
                <w:szCs w:val="18"/>
              </w:rPr>
            </w:pPr>
            <w:r>
              <w:rPr>
                <w:rFonts w:cs="Arial"/>
                <w:sz w:val="16"/>
                <w:szCs w:val="18"/>
              </w:rPr>
              <w:t>1.94</w:t>
            </w:r>
          </w:p>
        </w:tc>
        <w:tc>
          <w:tcPr>
            <w:tcW w:w="851" w:type="dxa"/>
            <w:tcBorders>
              <w:bottom w:val="single" w:sz="4" w:space="0" w:color="auto"/>
              <w:right w:val="single" w:sz="4" w:space="0" w:color="auto"/>
            </w:tcBorders>
            <w:vAlign w:val="center"/>
          </w:tcPr>
          <w:p w14:paraId="772298BA" w14:textId="77777777" w:rsidR="00832FBC" w:rsidRPr="001E019B" w:rsidRDefault="00832FBC" w:rsidP="000B0866">
            <w:pPr>
              <w:spacing w:after="0"/>
              <w:jc w:val="center"/>
              <w:rPr>
                <w:rFonts w:cs="Arial"/>
                <w:sz w:val="16"/>
                <w:szCs w:val="18"/>
              </w:rPr>
            </w:pPr>
            <w:r>
              <w:rPr>
                <w:rFonts w:cs="Arial"/>
                <w:sz w:val="16"/>
                <w:szCs w:val="18"/>
              </w:rPr>
              <w:t>1.72-2.19</w:t>
            </w:r>
          </w:p>
        </w:tc>
      </w:tr>
      <w:tr w:rsidR="00832FBC" w:rsidRPr="00805043" w14:paraId="2E6184F4"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hideMark/>
          </w:tcPr>
          <w:p w14:paraId="04E6AB0B" w14:textId="77777777" w:rsidR="00832FBC" w:rsidRPr="001E019B" w:rsidRDefault="00832FBC" w:rsidP="000B0866">
            <w:pPr>
              <w:spacing w:after="0"/>
              <w:rPr>
                <w:rFonts w:cs="Arial"/>
                <w:b/>
                <w:sz w:val="16"/>
                <w:szCs w:val="18"/>
                <w:lang w:eastAsia="ja-JP"/>
              </w:rPr>
            </w:pPr>
            <w:r w:rsidRPr="001E019B">
              <w:rPr>
                <w:b/>
                <w:sz w:val="16"/>
                <w:szCs w:val="18"/>
                <w:lang w:eastAsia="ja-JP"/>
              </w:rPr>
              <w:t>≥65</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203C88BC" w14:textId="77777777" w:rsidR="00832FBC" w:rsidRPr="001E019B" w:rsidRDefault="00832FBC"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4D564F91" w14:textId="77777777" w:rsidR="00832FBC" w:rsidRPr="001E019B" w:rsidRDefault="00832FBC" w:rsidP="000B0866">
            <w:pPr>
              <w:spacing w:after="0"/>
              <w:jc w:val="center"/>
              <w:rPr>
                <w:rFonts w:cs="Arial"/>
                <w:b/>
                <w:sz w:val="16"/>
                <w:szCs w:val="18"/>
              </w:rPr>
            </w:pPr>
            <w:r w:rsidRPr="001E019B">
              <w:rPr>
                <w:rFonts w:cs="Arial"/>
                <w:b/>
                <w:sz w:val="16"/>
                <w:szCs w:val="18"/>
              </w:rPr>
              <w:t>3063 (2650)</w:t>
            </w:r>
          </w:p>
        </w:tc>
        <w:tc>
          <w:tcPr>
            <w:tcW w:w="992" w:type="dxa"/>
            <w:tcBorders>
              <w:right w:val="single" w:sz="4" w:space="0" w:color="auto"/>
            </w:tcBorders>
            <w:tcMar>
              <w:top w:w="0" w:type="dxa"/>
              <w:left w:w="108" w:type="dxa"/>
              <w:bottom w:w="0" w:type="dxa"/>
              <w:right w:w="108" w:type="dxa"/>
            </w:tcMar>
            <w:vAlign w:val="center"/>
          </w:tcPr>
          <w:p w14:paraId="03373B28" w14:textId="77777777" w:rsidR="00832FBC" w:rsidRPr="001E019B" w:rsidRDefault="00832FBC" w:rsidP="000B0866">
            <w:pPr>
              <w:spacing w:after="0"/>
              <w:jc w:val="center"/>
              <w:rPr>
                <w:rFonts w:cs="Arial"/>
                <w:b/>
                <w:sz w:val="16"/>
                <w:szCs w:val="18"/>
              </w:rPr>
            </w:pPr>
            <w:r w:rsidRPr="001E019B">
              <w:rPr>
                <w:rFonts w:cs="Arial"/>
                <w:b/>
                <w:sz w:val="16"/>
                <w:szCs w:val="18"/>
              </w:rPr>
              <w:t>34·23</w:t>
            </w:r>
          </w:p>
        </w:tc>
        <w:tc>
          <w:tcPr>
            <w:tcW w:w="992" w:type="dxa"/>
            <w:tcBorders>
              <w:left w:val="single" w:sz="4" w:space="0" w:color="auto"/>
            </w:tcBorders>
            <w:vAlign w:val="center"/>
          </w:tcPr>
          <w:p w14:paraId="78E519F6" w14:textId="77777777" w:rsidR="00832FBC" w:rsidRPr="001E019B" w:rsidRDefault="00832FBC" w:rsidP="000B0866">
            <w:pPr>
              <w:spacing w:after="0"/>
              <w:jc w:val="center"/>
              <w:rPr>
                <w:rFonts w:cs="Arial"/>
                <w:b/>
                <w:sz w:val="16"/>
                <w:szCs w:val="18"/>
              </w:rPr>
            </w:pPr>
            <w:r w:rsidRPr="001E019B">
              <w:rPr>
                <w:rFonts w:cs="Arial"/>
                <w:b/>
                <w:sz w:val="16"/>
                <w:szCs w:val="18"/>
              </w:rPr>
              <w:t>2482 (2443)</w:t>
            </w:r>
          </w:p>
        </w:tc>
        <w:tc>
          <w:tcPr>
            <w:tcW w:w="709" w:type="dxa"/>
            <w:tcBorders>
              <w:right w:val="single" w:sz="4" w:space="0" w:color="auto"/>
            </w:tcBorders>
            <w:vAlign w:val="center"/>
          </w:tcPr>
          <w:p w14:paraId="0821E790" w14:textId="77777777" w:rsidR="00832FBC" w:rsidRPr="001E019B" w:rsidRDefault="00832FBC" w:rsidP="000B0866">
            <w:pPr>
              <w:spacing w:after="0"/>
              <w:jc w:val="center"/>
              <w:rPr>
                <w:rFonts w:cs="Arial"/>
                <w:b/>
                <w:sz w:val="16"/>
                <w:szCs w:val="18"/>
              </w:rPr>
            </w:pPr>
            <w:r w:rsidRPr="001E019B">
              <w:rPr>
                <w:rFonts w:cs="Arial"/>
                <w:b/>
                <w:sz w:val="16"/>
                <w:szCs w:val="18"/>
              </w:rPr>
              <w:t>27·74</w:t>
            </w:r>
          </w:p>
        </w:tc>
        <w:tc>
          <w:tcPr>
            <w:tcW w:w="1134" w:type="dxa"/>
            <w:tcBorders>
              <w:left w:val="single" w:sz="4" w:space="0" w:color="auto"/>
            </w:tcBorders>
            <w:tcMar>
              <w:top w:w="0" w:type="dxa"/>
              <w:left w:w="108" w:type="dxa"/>
              <w:bottom w:w="0" w:type="dxa"/>
              <w:right w:w="108" w:type="dxa"/>
            </w:tcMar>
            <w:vAlign w:val="center"/>
          </w:tcPr>
          <w:p w14:paraId="17BD26A7" w14:textId="77777777" w:rsidR="00832FBC" w:rsidRPr="001E019B" w:rsidRDefault="00832FBC" w:rsidP="000B0866">
            <w:pPr>
              <w:spacing w:after="0"/>
              <w:jc w:val="center"/>
              <w:rPr>
                <w:rFonts w:cs="Arial"/>
                <w:b/>
                <w:sz w:val="16"/>
                <w:szCs w:val="18"/>
              </w:rPr>
            </w:pPr>
            <w:r>
              <w:rPr>
                <w:rFonts w:cs="Arial"/>
                <w:b/>
                <w:sz w:val="16"/>
                <w:szCs w:val="18"/>
              </w:rPr>
              <w:t>2588 (3035)</w:t>
            </w:r>
          </w:p>
        </w:tc>
        <w:tc>
          <w:tcPr>
            <w:tcW w:w="992" w:type="dxa"/>
            <w:tcBorders>
              <w:right w:val="single" w:sz="4" w:space="0" w:color="auto"/>
            </w:tcBorders>
            <w:tcMar>
              <w:top w:w="0" w:type="dxa"/>
              <w:left w:w="108" w:type="dxa"/>
              <w:bottom w:w="0" w:type="dxa"/>
              <w:right w:w="108" w:type="dxa"/>
            </w:tcMar>
            <w:vAlign w:val="center"/>
          </w:tcPr>
          <w:p w14:paraId="4E809601" w14:textId="77777777" w:rsidR="00832FBC" w:rsidRPr="001E019B" w:rsidRDefault="00832FBC" w:rsidP="000B0866">
            <w:pPr>
              <w:spacing w:after="0"/>
              <w:jc w:val="center"/>
              <w:rPr>
                <w:rFonts w:cs="Arial"/>
                <w:b/>
                <w:sz w:val="16"/>
                <w:szCs w:val="18"/>
              </w:rPr>
            </w:pPr>
            <w:r>
              <w:rPr>
                <w:rFonts w:cs="Arial"/>
                <w:b/>
                <w:sz w:val="16"/>
                <w:szCs w:val="18"/>
              </w:rPr>
              <w:t>28.93</w:t>
            </w:r>
          </w:p>
        </w:tc>
        <w:tc>
          <w:tcPr>
            <w:tcW w:w="851" w:type="dxa"/>
            <w:tcBorders>
              <w:left w:val="single" w:sz="4" w:space="0" w:color="auto"/>
            </w:tcBorders>
            <w:tcMar>
              <w:top w:w="0" w:type="dxa"/>
              <w:left w:w="108" w:type="dxa"/>
              <w:bottom w:w="0" w:type="dxa"/>
              <w:right w:w="108" w:type="dxa"/>
            </w:tcMar>
            <w:vAlign w:val="center"/>
          </w:tcPr>
          <w:p w14:paraId="36078D30" w14:textId="77777777" w:rsidR="00832FBC" w:rsidRPr="001E019B" w:rsidRDefault="00832FBC" w:rsidP="000B0866">
            <w:pPr>
              <w:spacing w:after="0"/>
              <w:jc w:val="center"/>
              <w:rPr>
                <w:rFonts w:cs="Arial"/>
                <w:b/>
                <w:sz w:val="16"/>
                <w:szCs w:val="18"/>
              </w:rPr>
            </w:pPr>
            <w:r>
              <w:rPr>
                <w:rFonts w:cs="Arial"/>
                <w:b/>
                <w:sz w:val="16"/>
                <w:szCs w:val="18"/>
              </w:rPr>
              <w:t>0.85</w:t>
            </w:r>
          </w:p>
        </w:tc>
        <w:tc>
          <w:tcPr>
            <w:tcW w:w="850" w:type="dxa"/>
            <w:tcBorders>
              <w:right w:val="single" w:sz="4" w:space="0" w:color="auto"/>
            </w:tcBorders>
            <w:tcMar>
              <w:top w:w="0" w:type="dxa"/>
              <w:left w:w="108" w:type="dxa"/>
              <w:bottom w:w="0" w:type="dxa"/>
              <w:right w:w="108" w:type="dxa"/>
            </w:tcMar>
            <w:vAlign w:val="center"/>
          </w:tcPr>
          <w:p w14:paraId="5AC048B2" w14:textId="77777777" w:rsidR="00832FBC" w:rsidRPr="001E019B" w:rsidRDefault="00832FBC" w:rsidP="000B0866">
            <w:pPr>
              <w:spacing w:after="0"/>
              <w:jc w:val="center"/>
              <w:rPr>
                <w:rFonts w:cs="Arial"/>
                <w:b/>
                <w:sz w:val="16"/>
                <w:szCs w:val="18"/>
              </w:rPr>
            </w:pPr>
            <w:r>
              <w:rPr>
                <w:rFonts w:cs="Arial"/>
                <w:b/>
                <w:sz w:val="16"/>
                <w:szCs w:val="18"/>
              </w:rPr>
              <w:t>0.80-0.89</w:t>
            </w:r>
          </w:p>
        </w:tc>
        <w:tc>
          <w:tcPr>
            <w:tcW w:w="709" w:type="dxa"/>
            <w:tcBorders>
              <w:left w:val="single" w:sz="4" w:space="0" w:color="auto"/>
            </w:tcBorders>
            <w:vAlign w:val="center"/>
          </w:tcPr>
          <w:p w14:paraId="1DB1C1D6" w14:textId="77777777" w:rsidR="00832FBC" w:rsidRPr="001E019B" w:rsidRDefault="00832FBC" w:rsidP="000B0866">
            <w:pPr>
              <w:spacing w:after="0"/>
              <w:jc w:val="center"/>
              <w:rPr>
                <w:rFonts w:cs="Arial"/>
                <w:b/>
                <w:sz w:val="16"/>
                <w:szCs w:val="18"/>
              </w:rPr>
            </w:pPr>
            <w:r>
              <w:rPr>
                <w:rFonts w:cs="Arial"/>
                <w:b/>
                <w:sz w:val="16"/>
                <w:szCs w:val="18"/>
              </w:rPr>
              <w:t>1.04</w:t>
            </w:r>
          </w:p>
        </w:tc>
        <w:tc>
          <w:tcPr>
            <w:tcW w:w="851" w:type="dxa"/>
            <w:tcBorders>
              <w:right w:val="single" w:sz="4" w:space="0" w:color="auto"/>
            </w:tcBorders>
            <w:vAlign w:val="center"/>
          </w:tcPr>
          <w:p w14:paraId="4765FB2B" w14:textId="77777777" w:rsidR="00832FBC" w:rsidRPr="001E019B" w:rsidRDefault="00832FBC" w:rsidP="000B0866">
            <w:pPr>
              <w:spacing w:after="0"/>
              <w:jc w:val="center"/>
              <w:rPr>
                <w:rFonts w:cs="Arial"/>
                <w:b/>
                <w:sz w:val="16"/>
                <w:szCs w:val="18"/>
              </w:rPr>
            </w:pPr>
            <w:r>
              <w:rPr>
                <w:rFonts w:cs="Arial"/>
                <w:b/>
                <w:sz w:val="16"/>
                <w:szCs w:val="18"/>
              </w:rPr>
              <w:t>0.98-1.11</w:t>
            </w:r>
          </w:p>
        </w:tc>
      </w:tr>
      <w:tr w:rsidR="00832FBC" w14:paraId="593B9E78" w14:textId="77777777" w:rsidTr="000B0866">
        <w:tc>
          <w:tcPr>
            <w:tcW w:w="851" w:type="dxa"/>
            <w:tcBorders>
              <w:left w:val="single" w:sz="4" w:space="0" w:color="auto"/>
              <w:right w:val="single" w:sz="4" w:space="0" w:color="auto"/>
            </w:tcBorders>
            <w:tcMar>
              <w:top w:w="0" w:type="dxa"/>
              <w:left w:w="108" w:type="dxa"/>
              <w:bottom w:w="0" w:type="dxa"/>
              <w:right w:w="108" w:type="dxa"/>
            </w:tcMar>
            <w:vAlign w:val="center"/>
          </w:tcPr>
          <w:p w14:paraId="6E36406E"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3252BA37" w14:textId="77777777" w:rsidR="00832FBC" w:rsidRPr="001E019B" w:rsidRDefault="00832FBC"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2ABEAC5E" w14:textId="77777777" w:rsidR="00832FBC" w:rsidRPr="001E019B" w:rsidRDefault="00832FBC" w:rsidP="000B0866">
            <w:pPr>
              <w:spacing w:after="0"/>
              <w:jc w:val="center"/>
              <w:rPr>
                <w:rFonts w:cs="Arial"/>
                <w:sz w:val="16"/>
                <w:szCs w:val="18"/>
              </w:rPr>
            </w:pPr>
            <w:r w:rsidRPr="001E019B">
              <w:rPr>
                <w:rFonts w:cs="Arial"/>
                <w:sz w:val="16"/>
                <w:szCs w:val="18"/>
              </w:rPr>
              <w:t>1587 (792)</w:t>
            </w:r>
          </w:p>
        </w:tc>
        <w:tc>
          <w:tcPr>
            <w:tcW w:w="992" w:type="dxa"/>
            <w:tcBorders>
              <w:right w:val="single" w:sz="4" w:space="0" w:color="auto"/>
            </w:tcBorders>
            <w:tcMar>
              <w:top w:w="0" w:type="dxa"/>
              <w:left w:w="108" w:type="dxa"/>
              <w:bottom w:w="0" w:type="dxa"/>
              <w:right w:w="108" w:type="dxa"/>
            </w:tcMar>
            <w:vAlign w:val="center"/>
          </w:tcPr>
          <w:p w14:paraId="6FE76A90" w14:textId="77777777" w:rsidR="00832FBC" w:rsidRPr="001E019B" w:rsidRDefault="00832FBC" w:rsidP="000B0866">
            <w:pPr>
              <w:spacing w:after="0"/>
              <w:jc w:val="center"/>
              <w:rPr>
                <w:rFonts w:cs="Arial"/>
                <w:sz w:val="16"/>
                <w:szCs w:val="18"/>
              </w:rPr>
            </w:pPr>
            <w:r w:rsidRPr="001E019B">
              <w:rPr>
                <w:rFonts w:cs="Arial"/>
                <w:sz w:val="16"/>
                <w:szCs w:val="18"/>
              </w:rPr>
              <w:t>17·73</w:t>
            </w:r>
          </w:p>
        </w:tc>
        <w:tc>
          <w:tcPr>
            <w:tcW w:w="992" w:type="dxa"/>
            <w:tcBorders>
              <w:left w:val="single" w:sz="4" w:space="0" w:color="auto"/>
            </w:tcBorders>
            <w:vAlign w:val="center"/>
          </w:tcPr>
          <w:p w14:paraId="1BEFFD0B" w14:textId="77777777" w:rsidR="00832FBC" w:rsidRPr="001E019B" w:rsidRDefault="00832FBC" w:rsidP="000B0866">
            <w:pPr>
              <w:spacing w:after="0"/>
              <w:jc w:val="center"/>
              <w:rPr>
                <w:rFonts w:cs="Arial"/>
                <w:sz w:val="16"/>
                <w:szCs w:val="18"/>
              </w:rPr>
            </w:pPr>
            <w:r w:rsidRPr="001E019B">
              <w:rPr>
                <w:rFonts w:cs="Arial"/>
                <w:sz w:val="16"/>
                <w:szCs w:val="18"/>
              </w:rPr>
              <w:t>413 (359)</w:t>
            </w:r>
          </w:p>
        </w:tc>
        <w:tc>
          <w:tcPr>
            <w:tcW w:w="709" w:type="dxa"/>
            <w:tcBorders>
              <w:right w:val="single" w:sz="4" w:space="0" w:color="auto"/>
            </w:tcBorders>
            <w:vAlign w:val="center"/>
          </w:tcPr>
          <w:p w14:paraId="60CB43AB" w14:textId="77777777" w:rsidR="00832FBC" w:rsidRPr="001E019B" w:rsidRDefault="00832FBC" w:rsidP="000B0866">
            <w:pPr>
              <w:spacing w:after="0"/>
              <w:jc w:val="center"/>
              <w:rPr>
                <w:rFonts w:cs="Arial"/>
                <w:sz w:val="16"/>
                <w:szCs w:val="18"/>
              </w:rPr>
            </w:pPr>
            <w:r w:rsidRPr="001E019B">
              <w:rPr>
                <w:rFonts w:cs="Arial"/>
                <w:sz w:val="16"/>
                <w:szCs w:val="18"/>
              </w:rPr>
              <w:t>4·61</w:t>
            </w:r>
          </w:p>
        </w:tc>
        <w:tc>
          <w:tcPr>
            <w:tcW w:w="1134" w:type="dxa"/>
            <w:tcBorders>
              <w:left w:val="single" w:sz="4" w:space="0" w:color="auto"/>
            </w:tcBorders>
            <w:tcMar>
              <w:top w:w="0" w:type="dxa"/>
              <w:left w:w="108" w:type="dxa"/>
              <w:bottom w:w="0" w:type="dxa"/>
              <w:right w:w="108" w:type="dxa"/>
            </w:tcMar>
            <w:vAlign w:val="center"/>
          </w:tcPr>
          <w:p w14:paraId="70EFEB8F" w14:textId="77777777" w:rsidR="00832FBC" w:rsidRPr="001E019B" w:rsidRDefault="00832FBC" w:rsidP="000B0866">
            <w:pPr>
              <w:spacing w:after="0"/>
              <w:jc w:val="center"/>
              <w:rPr>
                <w:rFonts w:cs="Arial"/>
                <w:sz w:val="16"/>
                <w:szCs w:val="18"/>
              </w:rPr>
            </w:pPr>
            <w:r>
              <w:rPr>
                <w:rFonts w:cs="Arial"/>
                <w:sz w:val="16"/>
                <w:szCs w:val="18"/>
              </w:rPr>
              <w:t>65 (74)</w:t>
            </w:r>
          </w:p>
        </w:tc>
        <w:tc>
          <w:tcPr>
            <w:tcW w:w="992" w:type="dxa"/>
            <w:tcBorders>
              <w:right w:val="single" w:sz="4" w:space="0" w:color="auto"/>
            </w:tcBorders>
            <w:tcMar>
              <w:top w:w="0" w:type="dxa"/>
              <w:left w:w="108" w:type="dxa"/>
              <w:bottom w:w="0" w:type="dxa"/>
              <w:right w:w="108" w:type="dxa"/>
            </w:tcMar>
            <w:vAlign w:val="center"/>
          </w:tcPr>
          <w:p w14:paraId="3F2CB121" w14:textId="77777777" w:rsidR="00832FBC" w:rsidRPr="001E019B" w:rsidRDefault="00832FBC" w:rsidP="000B0866">
            <w:pPr>
              <w:spacing w:after="0"/>
              <w:jc w:val="center"/>
              <w:rPr>
                <w:rFonts w:cs="Arial"/>
                <w:sz w:val="16"/>
                <w:szCs w:val="18"/>
              </w:rPr>
            </w:pPr>
            <w:r>
              <w:rPr>
                <w:rFonts w:cs="Arial"/>
                <w:sz w:val="16"/>
                <w:szCs w:val="18"/>
              </w:rPr>
              <w:t>0.73</w:t>
            </w:r>
          </w:p>
        </w:tc>
        <w:tc>
          <w:tcPr>
            <w:tcW w:w="851" w:type="dxa"/>
            <w:tcBorders>
              <w:left w:val="single" w:sz="4" w:space="0" w:color="auto"/>
            </w:tcBorders>
            <w:tcMar>
              <w:top w:w="0" w:type="dxa"/>
              <w:left w:w="108" w:type="dxa"/>
              <w:bottom w:w="0" w:type="dxa"/>
              <w:right w:w="108" w:type="dxa"/>
            </w:tcMar>
            <w:vAlign w:val="center"/>
          </w:tcPr>
          <w:p w14:paraId="30941349" w14:textId="77777777" w:rsidR="00832FBC" w:rsidRPr="001E019B" w:rsidRDefault="00832FBC" w:rsidP="000B0866">
            <w:pPr>
              <w:spacing w:after="0"/>
              <w:jc w:val="center"/>
              <w:rPr>
                <w:rFonts w:cs="Arial"/>
                <w:sz w:val="16"/>
                <w:szCs w:val="18"/>
              </w:rPr>
            </w:pPr>
            <w:r>
              <w:rPr>
                <w:rFonts w:cs="Arial"/>
                <w:sz w:val="16"/>
                <w:szCs w:val="18"/>
              </w:rPr>
              <w:t>0.04</w:t>
            </w:r>
          </w:p>
        </w:tc>
        <w:tc>
          <w:tcPr>
            <w:tcW w:w="850" w:type="dxa"/>
            <w:tcBorders>
              <w:right w:val="single" w:sz="4" w:space="0" w:color="auto"/>
            </w:tcBorders>
            <w:tcMar>
              <w:top w:w="0" w:type="dxa"/>
              <w:left w:w="108" w:type="dxa"/>
              <w:bottom w:w="0" w:type="dxa"/>
              <w:right w:w="108" w:type="dxa"/>
            </w:tcMar>
            <w:vAlign w:val="center"/>
          </w:tcPr>
          <w:p w14:paraId="3BB49842" w14:textId="77777777" w:rsidR="00832FBC" w:rsidRPr="001E019B" w:rsidRDefault="00832FBC" w:rsidP="000B0866">
            <w:pPr>
              <w:spacing w:after="0"/>
              <w:jc w:val="center"/>
              <w:rPr>
                <w:rFonts w:cs="Arial"/>
                <w:sz w:val="16"/>
                <w:szCs w:val="18"/>
              </w:rPr>
            </w:pPr>
            <w:r>
              <w:rPr>
                <w:rFonts w:cs="Arial"/>
                <w:sz w:val="16"/>
                <w:szCs w:val="18"/>
              </w:rPr>
              <w:t>0.03-0.06</w:t>
            </w:r>
          </w:p>
        </w:tc>
        <w:tc>
          <w:tcPr>
            <w:tcW w:w="709" w:type="dxa"/>
            <w:tcBorders>
              <w:left w:val="single" w:sz="4" w:space="0" w:color="auto"/>
            </w:tcBorders>
            <w:vAlign w:val="center"/>
          </w:tcPr>
          <w:p w14:paraId="1A41F36C" w14:textId="77777777" w:rsidR="00832FBC" w:rsidRPr="001E019B" w:rsidRDefault="00832FBC" w:rsidP="000B0866">
            <w:pPr>
              <w:spacing w:after="0"/>
              <w:jc w:val="center"/>
              <w:rPr>
                <w:rFonts w:cs="Arial"/>
                <w:sz w:val="16"/>
                <w:szCs w:val="18"/>
              </w:rPr>
            </w:pPr>
            <w:r>
              <w:rPr>
                <w:rFonts w:cs="Arial"/>
                <w:sz w:val="16"/>
                <w:szCs w:val="18"/>
              </w:rPr>
              <w:t>0.16</w:t>
            </w:r>
          </w:p>
        </w:tc>
        <w:tc>
          <w:tcPr>
            <w:tcW w:w="851" w:type="dxa"/>
            <w:tcBorders>
              <w:right w:val="single" w:sz="4" w:space="0" w:color="auto"/>
            </w:tcBorders>
            <w:vAlign w:val="center"/>
          </w:tcPr>
          <w:p w14:paraId="6F2428BC" w14:textId="77777777" w:rsidR="00832FBC" w:rsidRPr="001E019B" w:rsidRDefault="00832FBC" w:rsidP="000B0866">
            <w:pPr>
              <w:spacing w:after="0"/>
              <w:jc w:val="center"/>
              <w:rPr>
                <w:rFonts w:cs="Arial"/>
                <w:sz w:val="16"/>
                <w:szCs w:val="18"/>
              </w:rPr>
            </w:pPr>
            <w:r>
              <w:rPr>
                <w:rFonts w:cs="Arial"/>
                <w:sz w:val="16"/>
                <w:szCs w:val="18"/>
              </w:rPr>
              <w:t>0.11-0.22</w:t>
            </w:r>
          </w:p>
        </w:tc>
      </w:tr>
      <w:tr w:rsidR="00832FBC" w14:paraId="639A8A1C" w14:textId="77777777" w:rsidTr="000B0866">
        <w:trPr>
          <w:trHeight w:val="56"/>
        </w:trPr>
        <w:tc>
          <w:tcPr>
            <w:tcW w:w="851" w:type="dxa"/>
            <w:tcBorders>
              <w:left w:val="single" w:sz="4" w:space="0" w:color="auto"/>
              <w:right w:val="single" w:sz="4" w:space="0" w:color="auto"/>
            </w:tcBorders>
            <w:tcMar>
              <w:top w:w="0" w:type="dxa"/>
              <w:left w:w="108" w:type="dxa"/>
              <w:bottom w:w="0" w:type="dxa"/>
              <w:right w:w="108" w:type="dxa"/>
            </w:tcMar>
            <w:vAlign w:val="center"/>
          </w:tcPr>
          <w:p w14:paraId="5F3B4A44" w14:textId="77777777" w:rsidR="00832FBC" w:rsidRPr="001E019B" w:rsidRDefault="00832FBC"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009D0965" w14:textId="77777777" w:rsidR="00832FBC" w:rsidRPr="001E019B" w:rsidRDefault="00832FBC"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237E1061" w14:textId="77777777" w:rsidR="00832FBC" w:rsidRPr="001E019B" w:rsidRDefault="00832FBC" w:rsidP="000B0866">
            <w:pPr>
              <w:spacing w:after="0"/>
              <w:jc w:val="center"/>
              <w:rPr>
                <w:rFonts w:cs="Arial"/>
                <w:sz w:val="16"/>
                <w:szCs w:val="18"/>
              </w:rPr>
            </w:pPr>
            <w:r w:rsidRPr="001E019B">
              <w:rPr>
                <w:rFonts w:cs="Arial"/>
                <w:sz w:val="16"/>
                <w:szCs w:val="18"/>
              </w:rPr>
              <w:t>621 (325)</w:t>
            </w:r>
          </w:p>
        </w:tc>
        <w:tc>
          <w:tcPr>
            <w:tcW w:w="992" w:type="dxa"/>
            <w:tcBorders>
              <w:right w:val="single" w:sz="4" w:space="0" w:color="auto"/>
            </w:tcBorders>
            <w:tcMar>
              <w:top w:w="0" w:type="dxa"/>
              <w:left w:w="108" w:type="dxa"/>
              <w:bottom w:w="0" w:type="dxa"/>
              <w:right w:w="108" w:type="dxa"/>
            </w:tcMar>
            <w:vAlign w:val="center"/>
          </w:tcPr>
          <w:p w14:paraId="364724EB" w14:textId="77777777" w:rsidR="00832FBC" w:rsidRPr="001E019B" w:rsidRDefault="00832FBC" w:rsidP="000B0866">
            <w:pPr>
              <w:spacing w:after="0"/>
              <w:jc w:val="center"/>
              <w:rPr>
                <w:rFonts w:cs="Arial"/>
                <w:sz w:val="16"/>
                <w:szCs w:val="18"/>
              </w:rPr>
            </w:pPr>
            <w:r w:rsidRPr="001E019B">
              <w:rPr>
                <w:rFonts w:cs="Arial"/>
                <w:sz w:val="16"/>
                <w:szCs w:val="18"/>
              </w:rPr>
              <w:t>6·94</w:t>
            </w:r>
          </w:p>
        </w:tc>
        <w:tc>
          <w:tcPr>
            <w:tcW w:w="992" w:type="dxa"/>
            <w:tcBorders>
              <w:left w:val="single" w:sz="4" w:space="0" w:color="auto"/>
            </w:tcBorders>
            <w:vAlign w:val="center"/>
          </w:tcPr>
          <w:p w14:paraId="62601BE1" w14:textId="77777777" w:rsidR="00832FBC" w:rsidRPr="001E019B" w:rsidRDefault="00832FBC" w:rsidP="000B0866">
            <w:pPr>
              <w:spacing w:after="0"/>
              <w:jc w:val="center"/>
              <w:rPr>
                <w:rFonts w:cs="Arial"/>
                <w:sz w:val="16"/>
                <w:szCs w:val="18"/>
              </w:rPr>
            </w:pPr>
            <w:r w:rsidRPr="001E019B">
              <w:rPr>
                <w:rFonts w:cs="Arial"/>
                <w:sz w:val="16"/>
                <w:szCs w:val="18"/>
              </w:rPr>
              <w:t>927 (813)</w:t>
            </w:r>
          </w:p>
        </w:tc>
        <w:tc>
          <w:tcPr>
            <w:tcW w:w="709" w:type="dxa"/>
            <w:tcBorders>
              <w:right w:val="single" w:sz="4" w:space="0" w:color="auto"/>
            </w:tcBorders>
            <w:vAlign w:val="center"/>
          </w:tcPr>
          <w:p w14:paraId="1C1A7A6E" w14:textId="77777777" w:rsidR="00832FBC" w:rsidRPr="001E019B" w:rsidRDefault="00832FBC" w:rsidP="000B0866">
            <w:pPr>
              <w:spacing w:after="0"/>
              <w:jc w:val="center"/>
              <w:rPr>
                <w:rFonts w:cs="Arial"/>
                <w:sz w:val="16"/>
                <w:szCs w:val="18"/>
              </w:rPr>
            </w:pPr>
            <w:r w:rsidRPr="001E019B">
              <w:rPr>
                <w:rFonts w:cs="Arial"/>
                <w:sz w:val="16"/>
                <w:szCs w:val="18"/>
              </w:rPr>
              <w:t>10·36</w:t>
            </w:r>
          </w:p>
        </w:tc>
        <w:tc>
          <w:tcPr>
            <w:tcW w:w="1134" w:type="dxa"/>
            <w:tcBorders>
              <w:left w:val="single" w:sz="4" w:space="0" w:color="auto"/>
            </w:tcBorders>
            <w:tcMar>
              <w:top w:w="0" w:type="dxa"/>
              <w:left w:w="108" w:type="dxa"/>
              <w:bottom w:w="0" w:type="dxa"/>
              <w:right w:w="108" w:type="dxa"/>
            </w:tcMar>
            <w:vAlign w:val="center"/>
          </w:tcPr>
          <w:p w14:paraId="3ED792D2" w14:textId="77777777" w:rsidR="00832FBC" w:rsidRPr="001E019B" w:rsidRDefault="00832FBC" w:rsidP="000B0866">
            <w:pPr>
              <w:spacing w:after="0"/>
              <w:jc w:val="center"/>
              <w:rPr>
                <w:rFonts w:cs="Arial"/>
                <w:sz w:val="16"/>
                <w:szCs w:val="18"/>
              </w:rPr>
            </w:pPr>
            <w:r>
              <w:rPr>
                <w:rFonts w:cs="Arial"/>
                <w:sz w:val="16"/>
                <w:szCs w:val="18"/>
              </w:rPr>
              <w:t>494 (562)</w:t>
            </w:r>
          </w:p>
        </w:tc>
        <w:tc>
          <w:tcPr>
            <w:tcW w:w="992" w:type="dxa"/>
            <w:tcBorders>
              <w:right w:val="single" w:sz="4" w:space="0" w:color="auto"/>
            </w:tcBorders>
            <w:tcMar>
              <w:top w:w="0" w:type="dxa"/>
              <w:left w:w="108" w:type="dxa"/>
              <w:bottom w:w="0" w:type="dxa"/>
              <w:right w:w="108" w:type="dxa"/>
            </w:tcMar>
            <w:vAlign w:val="center"/>
          </w:tcPr>
          <w:p w14:paraId="6F28595A" w14:textId="77777777" w:rsidR="00832FBC" w:rsidRPr="001E019B" w:rsidRDefault="00832FBC" w:rsidP="000B0866">
            <w:pPr>
              <w:spacing w:after="0"/>
              <w:jc w:val="center"/>
              <w:rPr>
                <w:rFonts w:cs="Arial"/>
                <w:sz w:val="16"/>
                <w:szCs w:val="18"/>
              </w:rPr>
            </w:pPr>
            <w:r>
              <w:rPr>
                <w:rFonts w:cs="Arial"/>
                <w:sz w:val="16"/>
                <w:szCs w:val="18"/>
              </w:rPr>
              <w:t>5.52</w:t>
            </w:r>
          </w:p>
        </w:tc>
        <w:tc>
          <w:tcPr>
            <w:tcW w:w="851" w:type="dxa"/>
            <w:tcBorders>
              <w:left w:val="single" w:sz="4" w:space="0" w:color="auto"/>
            </w:tcBorders>
            <w:tcMar>
              <w:top w:w="0" w:type="dxa"/>
              <w:left w:w="108" w:type="dxa"/>
              <w:bottom w:w="0" w:type="dxa"/>
              <w:right w:w="108" w:type="dxa"/>
            </w:tcMar>
            <w:vAlign w:val="center"/>
          </w:tcPr>
          <w:p w14:paraId="79F8D471" w14:textId="77777777" w:rsidR="00832FBC" w:rsidRPr="001E019B" w:rsidRDefault="00832FBC" w:rsidP="000B0866">
            <w:pPr>
              <w:spacing w:after="0"/>
              <w:jc w:val="center"/>
              <w:rPr>
                <w:rFonts w:cs="Arial"/>
                <w:sz w:val="16"/>
                <w:szCs w:val="18"/>
              </w:rPr>
            </w:pPr>
            <w:r>
              <w:rPr>
                <w:rFonts w:cs="Arial"/>
                <w:sz w:val="16"/>
                <w:szCs w:val="18"/>
              </w:rPr>
              <w:t>0.79</w:t>
            </w:r>
          </w:p>
        </w:tc>
        <w:tc>
          <w:tcPr>
            <w:tcW w:w="850" w:type="dxa"/>
            <w:tcBorders>
              <w:right w:val="single" w:sz="4" w:space="0" w:color="auto"/>
            </w:tcBorders>
            <w:tcMar>
              <w:top w:w="0" w:type="dxa"/>
              <w:left w:w="108" w:type="dxa"/>
              <w:bottom w:w="0" w:type="dxa"/>
              <w:right w:w="108" w:type="dxa"/>
            </w:tcMar>
            <w:vAlign w:val="center"/>
          </w:tcPr>
          <w:p w14:paraId="59FAF1E7" w14:textId="77777777" w:rsidR="00832FBC" w:rsidRPr="001E019B" w:rsidRDefault="00832FBC" w:rsidP="000B0866">
            <w:pPr>
              <w:spacing w:after="0"/>
              <w:jc w:val="center"/>
              <w:rPr>
                <w:rFonts w:cs="Arial"/>
                <w:sz w:val="16"/>
                <w:szCs w:val="18"/>
              </w:rPr>
            </w:pPr>
            <w:r>
              <w:rPr>
                <w:rFonts w:cs="Arial"/>
                <w:sz w:val="16"/>
                <w:szCs w:val="18"/>
              </w:rPr>
              <w:t>0.67-0.88</w:t>
            </w:r>
          </w:p>
        </w:tc>
        <w:tc>
          <w:tcPr>
            <w:tcW w:w="709" w:type="dxa"/>
            <w:tcBorders>
              <w:left w:val="single" w:sz="4" w:space="0" w:color="auto"/>
            </w:tcBorders>
            <w:vAlign w:val="center"/>
          </w:tcPr>
          <w:p w14:paraId="0B1F18B1" w14:textId="77777777" w:rsidR="00832FBC" w:rsidRPr="001E019B" w:rsidRDefault="00832FBC" w:rsidP="000B0866">
            <w:pPr>
              <w:spacing w:after="0"/>
              <w:jc w:val="center"/>
              <w:rPr>
                <w:rFonts w:cs="Arial"/>
                <w:sz w:val="16"/>
                <w:szCs w:val="18"/>
              </w:rPr>
            </w:pPr>
            <w:r>
              <w:rPr>
                <w:rFonts w:cs="Arial"/>
                <w:sz w:val="16"/>
                <w:szCs w:val="18"/>
              </w:rPr>
              <w:t>0.53</w:t>
            </w:r>
          </w:p>
        </w:tc>
        <w:tc>
          <w:tcPr>
            <w:tcW w:w="851" w:type="dxa"/>
            <w:tcBorders>
              <w:right w:val="single" w:sz="4" w:space="0" w:color="auto"/>
            </w:tcBorders>
            <w:vAlign w:val="center"/>
          </w:tcPr>
          <w:p w14:paraId="4302F5BF" w14:textId="77777777" w:rsidR="00832FBC" w:rsidRPr="001E019B" w:rsidRDefault="00832FBC" w:rsidP="000B0866">
            <w:pPr>
              <w:spacing w:after="0"/>
              <w:jc w:val="center"/>
              <w:rPr>
                <w:rFonts w:cs="Arial"/>
                <w:sz w:val="16"/>
                <w:szCs w:val="18"/>
              </w:rPr>
            </w:pPr>
            <w:r>
              <w:rPr>
                <w:rFonts w:cs="Arial"/>
                <w:sz w:val="16"/>
                <w:szCs w:val="18"/>
              </w:rPr>
              <w:t>0.46-0.61</w:t>
            </w:r>
          </w:p>
        </w:tc>
      </w:tr>
      <w:tr w:rsidR="00832FBC" w14:paraId="641D18F6" w14:textId="77777777" w:rsidTr="000B0866">
        <w:trPr>
          <w:trHeight w:val="103"/>
        </w:trPr>
        <w:tc>
          <w:tcPr>
            <w:tcW w:w="851" w:type="dxa"/>
            <w:tcBorders>
              <w:left w:val="single" w:sz="4" w:space="0" w:color="auto"/>
              <w:bottom w:val="single" w:sz="4" w:space="0" w:color="auto"/>
              <w:right w:val="single" w:sz="4" w:space="0" w:color="auto"/>
            </w:tcBorders>
            <w:tcMar>
              <w:top w:w="0" w:type="dxa"/>
              <w:left w:w="108" w:type="dxa"/>
              <w:bottom w:w="0" w:type="dxa"/>
              <w:right w:w="108" w:type="dxa"/>
            </w:tcMar>
            <w:vAlign w:val="center"/>
          </w:tcPr>
          <w:p w14:paraId="3AB13953" w14:textId="77777777" w:rsidR="00832FBC" w:rsidRPr="001E019B" w:rsidRDefault="00832FBC" w:rsidP="000B0866">
            <w:pPr>
              <w:spacing w:after="0"/>
              <w:rPr>
                <w:rFonts w:cs="Arial"/>
                <w:sz w:val="16"/>
                <w:szCs w:val="18"/>
                <w:lang w:eastAsia="ja-JP"/>
              </w:rPr>
            </w:pPr>
          </w:p>
        </w:tc>
        <w:tc>
          <w:tcPr>
            <w:tcW w:w="993" w:type="dxa"/>
            <w:tcBorders>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BF1073C" w14:textId="3B7287FA"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28AF59B9" w14:textId="77777777" w:rsidR="00832FBC" w:rsidRPr="001E019B" w:rsidRDefault="00832FBC" w:rsidP="000B0866">
            <w:pPr>
              <w:spacing w:after="0"/>
              <w:jc w:val="center"/>
              <w:rPr>
                <w:rFonts w:cs="Arial"/>
                <w:sz w:val="16"/>
                <w:szCs w:val="18"/>
              </w:rPr>
            </w:pPr>
            <w:r w:rsidRPr="001E019B">
              <w:rPr>
                <w:rFonts w:cs="Arial"/>
                <w:sz w:val="16"/>
                <w:szCs w:val="18"/>
              </w:rPr>
              <w:t>855 (426)</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6A11C846" w14:textId="77777777" w:rsidR="00832FBC" w:rsidRPr="001E019B" w:rsidRDefault="00832FBC" w:rsidP="000B0866">
            <w:pPr>
              <w:spacing w:after="0"/>
              <w:jc w:val="center"/>
              <w:rPr>
                <w:rFonts w:cs="Arial"/>
                <w:sz w:val="16"/>
                <w:szCs w:val="18"/>
              </w:rPr>
            </w:pPr>
            <w:r w:rsidRPr="001E019B">
              <w:rPr>
                <w:rFonts w:cs="Arial"/>
                <w:sz w:val="16"/>
                <w:szCs w:val="18"/>
              </w:rPr>
              <w:t>9·55</w:t>
            </w:r>
          </w:p>
        </w:tc>
        <w:tc>
          <w:tcPr>
            <w:tcW w:w="992" w:type="dxa"/>
            <w:tcBorders>
              <w:left w:val="single" w:sz="4" w:space="0" w:color="auto"/>
              <w:bottom w:val="single" w:sz="4" w:space="0" w:color="auto"/>
            </w:tcBorders>
            <w:vAlign w:val="center"/>
          </w:tcPr>
          <w:p w14:paraId="473D1CDE" w14:textId="77777777" w:rsidR="00832FBC" w:rsidRPr="001E019B" w:rsidRDefault="00832FBC" w:rsidP="000B0866">
            <w:pPr>
              <w:spacing w:after="0"/>
              <w:jc w:val="center"/>
              <w:rPr>
                <w:rFonts w:cs="Arial"/>
                <w:sz w:val="16"/>
                <w:szCs w:val="18"/>
              </w:rPr>
            </w:pPr>
            <w:r w:rsidRPr="001E019B">
              <w:rPr>
                <w:rFonts w:cs="Arial"/>
                <w:sz w:val="16"/>
                <w:szCs w:val="18"/>
              </w:rPr>
              <w:t>1142 (1001)</w:t>
            </w:r>
          </w:p>
        </w:tc>
        <w:tc>
          <w:tcPr>
            <w:tcW w:w="709" w:type="dxa"/>
            <w:tcBorders>
              <w:bottom w:val="single" w:sz="4" w:space="0" w:color="auto"/>
              <w:right w:val="single" w:sz="4" w:space="0" w:color="auto"/>
            </w:tcBorders>
            <w:vAlign w:val="center"/>
          </w:tcPr>
          <w:p w14:paraId="0E8938A8" w14:textId="77777777" w:rsidR="00832FBC" w:rsidRPr="001E019B" w:rsidRDefault="00832FBC" w:rsidP="000B0866">
            <w:pPr>
              <w:spacing w:after="0"/>
              <w:jc w:val="center"/>
              <w:rPr>
                <w:rFonts w:cs="Arial"/>
                <w:sz w:val="16"/>
                <w:szCs w:val="18"/>
              </w:rPr>
            </w:pPr>
            <w:r w:rsidRPr="001E019B">
              <w:rPr>
                <w:rFonts w:cs="Arial"/>
                <w:sz w:val="16"/>
                <w:szCs w:val="18"/>
              </w:rPr>
              <w:t>12·76</w:t>
            </w:r>
          </w:p>
        </w:tc>
        <w:tc>
          <w:tcPr>
            <w:tcW w:w="1134" w:type="dxa"/>
            <w:tcBorders>
              <w:left w:val="single" w:sz="4" w:space="0" w:color="auto"/>
              <w:bottom w:val="single" w:sz="4" w:space="0" w:color="auto"/>
            </w:tcBorders>
            <w:tcMar>
              <w:top w:w="0" w:type="dxa"/>
              <w:left w:w="108" w:type="dxa"/>
              <w:bottom w:w="0" w:type="dxa"/>
              <w:right w:w="108" w:type="dxa"/>
            </w:tcMar>
            <w:vAlign w:val="center"/>
          </w:tcPr>
          <w:p w14:paraId="414F4DDD" w14:textId="77777777" w:rsidR="00832FBC" w:rsidRPr="001E019B" w:rsidRDefault="00832FBC" w:rsidP="000B0866">
            <w:pPr>
              <w:spacing w:after="0"/>
              <w:jc w:val="center"/>
              <w:rPr>
                <w:rFonts w:cs="Arial"/>
                <w:sz w:val="16"/>
                <w:szCs w:val="18"/>
              </w:rPr>
            </w:pPr>
            <w:r>
              <w:rPr>
                <w:rFonts w:cs="Arial"/>
                <w:sz w:val="16"/>
                <w:szCs w:val="18"/>
              </w:rPr>
              <w:t>2030 (2310)</w:t>
            </w:r>
          </w:p>
        </w:tc>
        <w:tc>
          <w:tcPr>
            <w:tcW w:w="992" w:type="dxa"/>
            <w:tcBorders>
              <w:bottom w:val="single" w:sz="4" w:space="0" w:color="auto"/>
              <w:right w:val="single" w:sz="4" w:space="0" w:color="auto"/>
            </w:tcBorders>
            <w:tcMar>
              <w:top w:w="0" w:type="dxa"/>
              <w:left w:w="108" w:type="dxa"/>
              <w:bottom w:w="0" w:type="dxa"/>
              <w:right w:w="108" w:type="dxa"/>
            </w:tcMar>
            <w:vAlign w:val="center"/>
          </w:tcPr>
          <w:p w14:paraId="1A6AE00B" w14:textId="77777777" w:rsidR="00832FBC" w:rsidRPr="001E019B" w:rsidRDefault="00832FBC" w:rsidP="000B0866">
            <w:pPr>
              <w:spacing w:after="0"/>
              <w:jc w:val="center"/>
              <w:rPr>
                <w:rFonts w:cs="Arial"/>
                <w:sz w:val="16"/>
                <w:szCs w:val="18"/>
              </w:rPr>
            </w:pPr>
            <w:r>
              <w:rPr>
                <w:rFonts w:cs="Arial"/>
                <w:sz w:val="16"/>
                <w:szCs w:val="18"/>
              </w:rPr>
              <w:t>22.68</w:t>
            </w:r>
          </w:p>
        </w:tc>
        <w:tc>
          <w:tcPr>
            <w:tcW w:w="851" w:type="dxa"/>
            <w:tcBorders>
              <w:left w:val="single" w:sz="4" w:space="0" w:color="auto"/>
              <w:bottom w:val="single" w:sz="4" w:space="0" w:color="auto"/>
            </w:tcBorders>
            <w:tcMar>
              <w:top w:w="0" w:type="dxa"/>
              <w:left w:w="108" w:type="dxa"/>
              <w:bottom w:w="0" w:type="dxa"/>
              <w:right w:w="108" w:type="dxa"/>
            </w:tcMar>
            <w:vAlign w:val="center"/>
          </w:tcPr>
          <w:p w14:paraId="1121C7C9" w14:textId="77777777" w:rsidR="00832FBC" w:rsidRPr="001E019B" w:rsidRDefault="00832FBC" w:rsidP="000B0866">
            <w:pPr>
              <w:spacing w:after="0"/>
              <w:jc w:val="center"/>
              <w:rPr>
                <w:rFonts w:cs="Arial"/>
                <w:sz w:val="16"/>
                <w:szCs w:val="18"/>
              </w:rPr>
            </w:pPr>
            <w:r>
              <w:rPr>
                <w:rFonts w:cs="Arial"/>
                <w:sz w:val="16"/>
                <w:szCs w:val="18"/>
              </w:rPr>
              <w:t>2.37</w:t>
            </w:r>
          </w:p>
        </w:tc>
        <w:tc>
          <w:tcPr>
            <w:tcW w:w="850" w:type="dxa"/>
            <w:tcBorders>
              <w:bottom w:val="single" w:sz="4" w:space="0" w:color="auto"/>
              <w:right w:val="single" w:sz="4" w:space="0" w:color="auto"/>
            </w:tcBorders>
            <w:tcMar>
              <w:top w:w="0" w:type="dxa"/>
              <w:left w:w="108" w:type="dxa"/>
              <w:bottom w:w="0" w:type="dxa"/>
              <w:right w:w="108" w:type="dxa"/>
            </w:tcMar>
            <w:vAlign w:val="center"/>
          </w:tcPr>
          <w:p w14:paraId="57FA2FED" w14:textId="77777777" w:rsidR="00832FBC" w:rsidRPr="001E019B" w:rsidRDefault="00832FBC" w:rsidP="000B0866">
            <w:pPr>
              <w:spacing w:after="0"/>
              <w:jc w:val="center"/>
              <w:rPr>
                <w:rFonts w:cs="Arial"/>
                <w:sz w:val="16"/>
                <w:szCs w:val="18"/>
              </w:rPr>
            </w:pPr>
            <w:r>
              <w:rPr>
                <w:rFonts w:cs="Arial"/>
                <w:sz w:val="16"/>
                <w:szCs w:val="18"/>
              </w:rPr>
              <w:t>2.21-2.61</w:t>
            </w:r>
          </w:p>
        </w:tc>
        <w:tc>
          <w:tcPr>
            <w:tcW w:w="709" w:type="dxa"/>
            <w:tcBorders>
              <w:left w:val="single" w:sz="4" w:space="0" w:color="auto"/>
              <w:bottom w:val="single" w:sz="4" w:space="0" w:color="auto"/>
            </w:tcBorders>
            <w:vAlign w:val="center"/>
          </w:tcPr>
          <w:p w14:paraId="340D82FF" w14:textId="77777777" w:rsidR="00832FBC" w:rsidRPr="001E019B" w:rsidRDefault="00832FBC" w:rsidP="000B0866">
            <w:pPr>
              <w:spacing w:after="0"/>
              <w:jc w:val="center"/>
              <w:rPr>
                <w:rFonts w:cs="Arial"/>
                <w:sz w:val="16"/>
                <w:szCs w:val="18"/>
              </w:rPr>
            </w:pPr>
            <w:r>
              <w:rPr>
                <w:rFonts w:cs="Arial"/>
                <w:sz w:val="16"/>
                <w:szCs w:val="18"/>
              </w:rPr>
              <w:t>1.78</w:t>
            </w:r>
          </w:p>
        </w:tc>
        <w:tc>
          <w:tcPr>
            <w:tcW w:w="851" w:type="dxa"/>
            <w:tcBorders>
              <w:bottom w:val="single" w:sz="4" w:space="0" w:color="auto"/>
              <w:right w:val="single" w:sz="4" w:space="0" w:color="auto"/>
            </w:tcBorders>
            <w:vAlign w:val="center"/>
          </w:tcPr>
          <w:p w14:paraId="056739B2" w14:textId="77777777" w:rsidR="00832FBC" w:rsidRPr="001E019B" w:rsidRDefault="00832FBC" w:rsidP="000B0866">
            <w:pPr>
              <w:spacing w:after="0"/>
              <w:jc w:val="center"/>
              <w:rPr>
                <w:rFonts w:cs="Arial"/>
                <w:sz w:val="16"/>
                <w:szCs w:val="18"/>
              </w:rPr>
            </w:pPr>
            <w:r>
              <w:rPr>
                <w:rFonts w:cs="Arial"/>
                <w:sz w:val="16"/>
                <w:szCs w:val="18"/>
              </w:rPr>
              <w:t>1.63-1.94</w:t>
            </w:r>
          </w:p>
        </w:tc>
      </w:tr>
      <w:tr w:rsidR="00EB57C2" w:rsidRPr="00805043" w14:paraId="3AF4495F" w14:textId="77777777" w:rsidTr="000B0866">
        <w:tc>
          <w:tcPr>
            <w:tcW w:w="851" w:type="dxa"/>
            <w:vMerge w:val="restart"/>
            <w:tcBorders>
              <w:left w:val="single" w:sz="4" w:space="0" w:color="auto"/>
              <w:right w:val="single" w:sz="4" w:space="0" w:color="auto"/>
            </w:tcBorders>
            <w:tcMar>
              <w:top w:w="0" w:type="dxa"/>
              <w:left w:w="108" w:type="dxa"/>
              <w:bottom w:w="0" w:type="dxa"/>
              <w:right w:w="108" w:type="dxa"/>
            </w:tcMar>
            <w:vAlign w:val="center"/>
            <w:hideMark/>
          </w:tcPr>
          <w:p w14:paraId="4B537127" w14:textId="24AD8082" w:rsidR="00EB57C2" w:rsidRPr="001E019B" w:rsidRDefault="00EB57C2" w:rsidP="000B0866">
            <w:pPr>
              <w:spacing w:after="0"/>
              <w:rPr>
                <w:rFonts w:cs="Arial"/>
                <w:b/>
                <w:sz w:val="16"/>
                <w:szCs w:val="18"/>
                <w:lang w:eastAsia="ja-JP"/>
              </w:rPr>
            </w:pPr>
            <w:r>
              <w:rPr>
                <w:b/>
                <w:sz w:val="16"/>
                <w:szCs w:val="18"/>
                <w:lang w:eastAsia="ja-JP"/>
              </w:rPr>
              <w:t>A</w:t>
            </w:r>
            <w:r w:rsidRPr="001E019B">
              <w:rPr>
                <w:b/>
                <w:sz w:val="16"/>
                <w:szCs w:val="18"/>
                <w:lang w:eastAsia="ja-JP"/>
              </w:rPr>
              <w:t>ll</w:t>
            </w:r>
            <w:r>
              <w:rPr>
                <w:b/>
                <w:sz w:val="16"/>
                <w:szCs w:val="18"/>
                <w:lang w:eastAsia="ja-JP"/>
              </w:rPr>
              <w:t xml:space="preserve"> ages ***</w:t>
            </w: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5B28D290" w14:textId="77777777" w:rsidR="00EB57C2" w:rsidRPr="001E019B" w:rsidRDefault="00EB57C2" w:rsidP="000B0866">
            <w:pPr>
              <w:spacing w:after="0"/>
              <w:rPr>
                <w:rFonts w:cs="Arial"/>
                <w:b/>
                <w:sz w:val="16"/>
                <w:szCs w:val="18"/>
                <w:lang w:eastAsia="ja-JP"/>
              </w:rPr>
            </w:pPr>
            <w:r w:rsidRPr="001E019B">
              <w:rPr>
                <w:b/>
                <w:sz w:val="16"/>
                <w:szCs w:val="18"/>
                <w:lang w:eastAsia="ja-JP"/>
              </w:rPr>
              <w:t>All</w:t>
            </w:r>
            <w:r>
              <w:rPr>
                <w:b/>
                <w:sz w:val="16"/>
                <w:szCs w:val="18"/>
                <w:lang w:eastAsia="ja-JP"/>
              </w:rPr>
              <w:t xml:space="preserve"> cases</w:t>
            </w:r>
          </w:p>
        </w:tc>
        <w:tc>
          <w:tcPr>
            <w:tcW w:w="1134" w:type="dxa"/>
            <w:tcBorders>
              <w:left w:val="single" w:sz="4" w:space="0" w:color="auto"/>
            </w:tcBorders>
            <w:tcMar>
              <w:top w:w="0" w:type="dxa"/>
              <w:left w:w="108" w:type="dxa"/>
              <w:bottom w:w="0" w:type="dxa"/>
              <w:right w:w="108" w:type="dxa"/>
            </w:tcMar>
            <w:vAlign w:val="center"/>
          </w:tcPr>
          <w:p w14:paraId="4822BFA5" w14:textId="77777777" w:rsidR="00EB57C2" w:rsidRPr="001E019B" w:rsidRDefault="00EB57C2" w:rsidP="000B0866">
            <w:pPr>
              <w:spacing w:after="0"/>
              <w:jc w:val="center"/>
              <w:rPr>
                <w:rFonts w:cs="Arial"/>
                <w:b/>
                <w:sz w:val="16"/>
                <w:szCs w:val="18"/>
              </w:rPr>
            </w:pPr>
            <w:r w:rsidRPr="001E019B">
              <w:rPr>
                <w:rFonts w:cs="Arial"/>
                <w:b/>
                <w:sz w:val="16"/>
                <w:szCs w:val="18"/>
              </w:rPr>
              <w:t>8167 (5609)</w:t>
            </w:r>
          </w:p>
        </w:tc>
        <w:tc>
          <w:tcPr>
            <w:tcW w:w="992" w:type="dxa"/>
            <w:tcBorders>
              <w:right w:val="single" w:sz="4" w:space="0" w:color="auto"/>
            </w:tcBorders>
            <w:tcMar>
              <w:top w:w="0" w:type="dxa"/>
              <w:left w:w="108" w:type="dxa"/>
              <w:bottom w:w="0" w:type="dxa"/>
              <w:right w:w="108" w:type="dxa"/>
            </w:tcMar>
            <w:vAlign w:val="center"/>
          </w:tcPr>
          <w:p w14:paraId="781EF4E7" w14:textId="77777777" w:rsidR="00EB57C2" w:rsidRPr="001E019B" w:rsidRDefault="00EB57C2" w:rsidP="000B0866">
            <w:pPr>
              <w:spacing w:after="0"/>
              <w:jc w:val="center"/>
              <w:rPr>
                <w:rFonts w:cs="Arial"/>
                <w:b/>
                <w:sz w:val="16"/>
                <w:szCs w:val="18"/>
              </w:rPr>
            </w:pPr>
            <w:r w:rsidRPr="001E019B">
              <w:rPr>
                <w:rFonts w:cs="Arial"/>
                <w:b/>
                <w:sz w:val="16"/>
                <w:szCs w:val="18"/>
              </w:rPr>
              <w:t>14·79</w:t>
            </w:r>
          </w:p>
        </w:tc>
        <w:tc>
          <w:tcPr>
            <w:tcW w:w="992" w:type="dxa"/>
            <w:tcBorders>
              <w:left w:val="single" w:sz="4" w:space="0" w:color="auto"/>
            </w:tcBorders>
            <w:vAlign w:val="center"/>
          </w:tcPr>
          <w:p w14:paraId="56A64B8F" w14:textId="77777777" w:rsidR="00EB57C2" w:rsidRPr="001E019B" w:rsidRDefault="00EB57C2" w:rsidP="000B0866">
            <w:pPr>
              <w:spacing w:after="0"/>
              <w:jc w:val="center"/>
              <w:rPr>
                <w:rFonts w:cs="Arial"/>
                <w:b/>
                <w:sz w:val="16"/>
                <w:szCs w:val="18"/>
              </w:rPr>
            </w:pPr>
            <w:r w:rsidRPr="001E019B">
              <w:rPr>
                <w:rFonts w:cs="Arial"/>
                <w:b/>
                <w:sz w:val="16"/>
                <w:szCs w:val="18"/>
              </w:rPr>
              <w:t>5595 (5426)</w:t>
            </w:r>
          </w:p>
        </w:tc>
        <w:tc>
          <w:tcPr>
            <w:tcW w:w="709" w:type="dxa"/>
            <w:tcBorders>
              <w:right w:val="single" w:sz="4" w:space="0" w:color="auto"/>
            </w:tcBorders>
            <w:vAlign w:val="center"/>
          </w:tcPr>
          <w:p w14:paraId="44ADA0B7" w14:textId="77777777" w:rsidR="00EB57C2" w:rsidRPr="001E019B" w:rsidRDefault="00EB57C2" w:rsidP="000B0866">
            <w:pPr>
              <w:spacing w:after="0"/>
              <w:jc w:val="center"/>
              <w:rPr>
                <w:rFonts w:cs="Arial"/>
                <w:b/>
                <w:sz w:val="16"/>
                <w:szCs w:val="18"/>
              </w:rPr>
            </w:pPr>
            <w:r w:rsidRPr="001E019B">
              <w:rPr>
                <w:rFonts w:cs="Arial"/>
                <w:b/>
                <w:sz w:val="16"/>
                <w:szCs w:val="18"/>
              </w:rPr>
              <w:t>10·13</w:t>
            </w:r>
          </w:p>
        </w:tc>
        <w:tc>
          <w:tcPr>
            <w:tcW w:w="1134" w:type="dxa"/>
            <w:tcBorders>
              <w:left w:val="single" w:sz="4" w:space="0" w:color="auto"/>
            </w:tcBorders>
            <w:tcMar>
              <w:top w:w="0" w:type="dxa"/>
              <w:left w:w="108" w:type="dxa"/>
              <w:bottom w:w="0" w:type="dxa"/>
              <w:right w:w="108" w:type="dxa"/>
            </w:tcMar>
            <w:vAlign w:val="center"/>
          </w:tcPr>
          <w:p w14:paraId="53FB584F" w14:textId="77777777" w:rsidR="00EB57C2" w:rsidRPr="001E019B" w:rsidRDefault="00EB57C2" w:rsidP="000B0866">
            <w:pPr>
              <w:spacing w:after="0"/>
              <w:jc w:val="center"/>
              <w:rPr>
                <w:rFonts w:cs="Arial"/>
                <w:b/>
                <w:sz w:val="16"/>
                <w:szCs w:val="18"/>
              </w:rPr>
            </w:pPr>
            <w:r>
              <w:rPr>
                <w:rFonts w:cs="Arial"/>
                <w:b/>
                <w:sz w:val="16"/>
                <w:szCs w:val="18"/>
              </w:rPr>
              <w:t>5450 (5760)</w:t>
            </w:r>
          </w:p>
        </w:tc>
        <w:tc>
          <w:tcPr>
            <w:tcW w:w="992" w:type="dxa"/>
            <w:tcBorders>
              <w:right w:val="single" w:sz="4" w:space="0" w:color="auto"/>
            </w:tcBorders>
            <w:tcMar>
              <w:top w:w="0" w:type="dxa"/>
              <w:left w:w="108" w:type="dxa"/>
              <w:bottom w:w="0" w:type="dxa"/>
              <w:right w:w="108" w:type="dxa"/>
            </w:tcMar>
            <w:vAlign w:val="center"/>
          </w:tcPr>
          <w:p w14:paraId="6C77A1A4" w14:textId="77777777" w:rsidR="00EB57C2" w:rsidRPr="001E019B" w:rsidRDefault="00EB57C2" w:rsidP="000B0866">
            <w:pPr>
              <w:spacing w:after="0"/>
              <w:jc w:val="center"/>
              <w:rPr>
                <w:rFonts w:cs="Arial"/>
                <w:b/>
                <w:sz w:val="16"/>
                <w:szCs w:val="18"/>
              </w:rPr>
            </w:pPr>
            <w:r>
              <w:rPr>
                <w:rFonts w:cs="Arial"/>
                <w:b/>
                <w:sz w:val="16"/>
                <w:szCs w:val="18"/>
              </w:rPr>
              <w:t>9.87</w:t>
            </w:r>
          </w:p>
        </w:tc>
        <w:tc>
          <w:tcPr>
            <w:tcW w:w="851" w:type="dxa"/>
            <w:tcBorders>
              <w:left w:val="single" w:sz="4" w:space="0" w:color="auto"/>
            </w:tcBorders>
            <w:tcMar>
              <w:top w:w="0" w:type="dxa"/>
              <w:left w:w="108" w:type="dxa"/>
              <w:bottom w:w="0" w:type="dxa"/>
              <w:right w:w="108" w:type="dxa"/>
            </w:tcMar>
            <w:vAlign w:val="center"/>
          </w:tcPr>
          <w:p w14:paraId="448113B4" w14:textId="77777777" w:rsidR="00EB57C2" w:rsidRPr="001E019B" w:rsidRDefault="00EB57C2" w:rsidP="000B0866">
            <w:pPr>
              <w:spacing w:after="0"/>
              <w:jc w:val="center"/>
              <w:rPr>
                <w:rFonts w:cs="Arial"/>
                <w:b/>
                <w:sz w:val="16"/>
                <w:szCs w:val="18"/>
              </w:rPr>
            </w:pPr>
            <w:r>
              <w:rPr>
                <w:rFonts w:cs="Arial"/>
                <w:b/>
                <w:sz w:val="16"/>
                <w:szCs w:val="18"/>
              </w:rPr>
              <w:t>0.63</w:t>
            </w:r>
          </w:p>
        </w:tc>
        <w:tc>
          <w:tcPr>
            <w:tcW w:w="850" w:type="dxa"/>
            <w:tcBorders>
              <w:right w:val="single" w:sz="4" w:space="0" w:color="auto"/>
            </w:tcBorders>
            <w:tcMar>
              <w:top w:w="0" w:type="dxa"/>
              <w:left w:w="108" w:type="dxa"/>
              <w:bottom w:w="0" w:type="dxa"/>
              <w:right w:w="108" w:type="dxa"/>
            </w:tcMar>
            <w:vAlign w:val="center"/>
          </w:tcPr>
          <w:p w14:paraId="26DDB549" w14:textId="77777777" w:rsidR="00EB57C2" w:rsidRPr="001E019B" w:rsidRDefault="00EB57C2" w:rsidP="000B0866">
            <w:pPr>
              <w:spacing w:after="0"/>
              <w:jc w:val="center"/>
              <w:rPr>
                <w:rFonts w:cs="Arial"/>
                <w:b/>
                <w:sz w:val="16"/>
                <w:szCs w:val="18"/>
              </w:rPr>
            </w:pPr>
            <w:r>
              <w:rPr>
                <w:rFonts w:cs="Arial"/>
                <w:b/>
                <w:sz w:val="16"/>
                <w:szCs w:val="18"/>
              </w:rPr>
              <w:t>0.60-0.65</w:t>
            </w:r>
          </w:p>
        </w:tc>
        <w:tc>
          <w:tcPr>
            <w:tcW w:w="709" w:type="dxa"/>
            <w:tcBorders>
              <w:left w:val="single" w:sz="4" w:space="0" w:color="auto"/>
            </w:tcBorders>
            <w:vAlign w:val="center"/>
          </w:tcPr>
          <w:p w14:paraId="228083A5" w14:textId="77777777" w:rsidR="00EB57C2" w:rsidRPr="001E019B" w:rsidRDefault="00EB57C2" w:rsidP="000B0866">
            <w:pPr>
              <w:spacing w:after="0"/>
              <w:jc w:val="center"/>
              <w:rPr>
                <w:rFonts w:cs="Arial"/>
                <w:b/>
                <w:sz w:val="16"/>
                <w:szCs w:val="18"/>
              </w:rPr>
            </w:pPr>
            <w:r>
              <w:rPr>
                <w:rFonts w:cs="Arial"/>
                <w:b/>
                <w:sz w:val="16"/>
                <w:szCs w:val="18"/>
              </w:rPr>
              <w:t xml:space="preserve">0.93     </w:t>
            </w:r>
          </w:p>
        </w:tc>
        <w:tc>
          <w:tcPr>
            <w:tcW w:w="851" w:type="dxa"/>
            <w:tcBorders>
              <w:right w:val="single" w:sz="4" w:space="0" w:color="auto"/>
            </w:tcBorders>
            <w:vAlign w:val="center"/>
          </w:tcPr>
          <w:p w14:paraId="3747076A" w14:textId="77777777" w:rsidR="00EB57C2" w:rsidRPr="001E019B" w:rsidRDefault="00EB57C2" w:rsidP="000B0866">
            <w:pPr>
              <w:spacing w:after="0"/>
              <w:jc w:val="center"/>
              <w:rPr>
                <w:rFonts w:cs="Arial"/>
                <w:b/>
                <w:sz w:val="16"/>
                <w:szCs w:val="18"/>
              </w:rPr>
            </w:pPr>
            <w:r>
              <w:rPr>
                <w:rFonts w:cs="Arial"/>
                <w:b/>
                <w:sz w:val="16"/>
                <w:szCs w:val="18"/>
              </w:rPr>
              <w:t>0.89-0.97</w:t>
            </w:r>
          </w:p>
        </w:tc>
      </w:tr>
      <w:tr w:rsidR="00EB57C2" w14:paraId="72099E86" w14:textId="77777777" w:rsidTr="000B0866">
        <w:tc>
          <w:tcPr>
            <w:tcW w:w="851" w:type="dxa"/>
            <w:vMerge/>
            <w:tcBorders>
              <w:left w:val="single" w:sz="4" w:space="0" w:color="auto"/>
              <w:right w:val="single" w:sz="4" w:space="0" w:color="auto"/>
            </w:tcBorders>
            <w:tcMar>
              <w:top w:w="0" w:type="dxa"/>
              <w:left w:w="108" w:type="dxa"/>
              <w:bottom w:w="0" w:type="dxa"/>
              <w:right w:w="108" w:type="dxa"/>
            </w:tcMar>
            <w:vAlign w:val="center"/>
          </w:tcPr>
          <w:p w14:paraId="48AF8F83" w14:textId="77777777" w:rsidR="00EB57C2" w:rsidRPr="001E019B" w:rsidRDefault="00EB57C2"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122171CE" w14:textId="77777777" w:rsidR="00EB57C2" w:rsidRPr="001E019B" w:rsidRDefault="00EB57C2" w:rsidP="000B0866">
            <w:pPr>
              <w:spacing w:after="0"/>
              <w:rPr>
                <w:rFonts w:cs="Arial"/>
                <w:sz w:val="16"/>
                <w:szCs w:val="18"/>
                <w:lang w:eastAsia="ja-JP"/>
              </w:rPr>
            </w:pPr>
            <w:r w:rsidRPr="001E019B">
              <w:rPr>
                <w:sz w:val="16"/>
                <w:szCs w:val="18"/>
                <w:lang w:eastAsia="ja-JP"/>
              </w:rPr>
              <w:t>PCV7</w:t>
            </w:r>
          </w:p>
        </w:tc>
        <w:tc>
          <w:tcPr>
            <w:tcW w:w="1134" w:type="dxa"/>
            <w:tcBorders>
              <w:left w:val="single" w:sz="4" w:space="0" w:color="auto"/>
            </w:tcBorders>
            <w:tcMar>
              <w:top w:w="0" w:type="dxa"/>
              <w:left w:w="108" w:type="dxa"/>
              <w:bottom w:w="0" w:type="dxa"/>
              <w:right w:w="108" w:type="dxa"/>
            </w:tcMar>
            <w:vAlign w:val="center"/>
          </w:tcPr>
          <w:p w14:paraId="28179DD1" w14:textId="77777777" w:rsidR="00EB57C2" w:rsidRPr="001E019B" w:rsidRDefault="00EB57C2" w:rsidP="000B0866">
            <w:pPr>
              <w:spacing w:after="0"/>
              <w:jc w:val="center"/>
              <w:rPr>
                <w:rFonts w:cs="Arial"/>
                <w:sz w:val="16"/>
                <w:szCs w:val="18"/>
              </w:rPr>
            </w:pPr>
            <w:r w:rsidRPr="001E019B">
              <w:rPr>
                <w:rFonts w:cs="Arial"/>
                <w:sz w:val="16"/>
                <w:szCs w:val="18"/>
              </w:rPr>
              <w:t>4191 (1704)</w:t>
            </w:r>
          </w:p>
        </w:tc>
        <w:tc>
          <w:tcPr>
            <w:tcW w:w="992" w:type="dxa"/>
            <w:tcBorders>
              <w:right w:val="single" w:sz="4" w:space="0" w:color="auto"/>
            </w:tcBorders>
            <w:tcMar>
              <w:top w:w="0" w:type="dxa"/>
              <w:left w:w="108" w:type="dxa"/>
              <w:bottom w:w="0" w:type="dxa"/>
              <w:right w:w="108" w:type="dxa"/>
            </w:tcMar>
            <w:vAlign w:val="center"/>
          </w:tcPr>
          <w:p w14:paraId="2D0E1453" w14:textId="77777777" w:rsidR="00EB57C2" w:rsidRPr="001E019B" w:rsidRDefault="00EB57C2" w:rsidP="000B0866">
            <w:pPr>
              <w:spacing w:after="0"/>
              <w:jc w:val="center"/>
              <w:rPr>
                <w:rFonts w:cs="Arial"/>
                <w:sz w:val="16"/>
                <w:szCs w:val="18"/>
              </w:rPr>
            </w:pPr>
            <w:r w:rsidRPr="001E019B">
              <w:rPr>
                <w:rFonts w:cs="Arial"/>
                <w:sz w:val="16"/>
                <w:szCs w:val="18"/>
              </w:rPr>
              <w:t>7·59</w:t>
            </w:r>
          </w:p>
        </w:tc>
        <w:tc>
          <w:tcPr>
            <w:tcW w:w="992" w:type="dxa"/>
            <w:tcBorders>
              <w:left w:val="single" w:sz="4" w:space="0" w:color="auto"/>
            </w:tcBorders>
            <w:vAlign w:val="center"/>
          </w:tcPr>
          <w:p w14:paraId="102E6CE0" w14:textId="77777777" w:rsidR="00EB57C2" w:rsidRPr="001E019B" w:rsidRDefault="00EB57C2" w:rsidP="000B0866">
            <w:pPr>
              <w:spacing w:after="0"/>
              <w:jc w:val="center"/>
              <w:rPr>
                <w:rFonts w:cs="Arial"/>
                <w:sz w:val="16"/>
                <w:szCs w:val="18"/>
              </w:rPr>
            </w:pPr>
            <w:r w:rsidRPr="001E019B">
              <w:rPr>
                <w:rFonts w:cs="Arial"/>
                <w:sz w:val="16"/>
                <w:szCs w:val="18"/>
              </w:rPr>
              <w:t>809 (692)</w:t>
            </w:r>
          </w:p>
        </w:tc>
        <w:tc>
          <w:tcPr>
            <w:tcW w:w="709" w:type="dxa"/>
            <w:tcBorders>
              <w:right w:val="single" w:sz="4" w:space="0" w:color="auto"/>
            </w:tcBorders>
            <w:vAlign w:val="center"/>
          </w:tcPr>
          <w:p w14:paraId="6013941B" w14:textId="77777777" w:rsidR="00EB57C2" w:rsidRPr="001E019B" w:rsidRDefault="00EB57C2" w:rsidP="000B0866">
            <w:pPr>
              <w:spacing w:after="0"/>
              <w:jc w:val="center"/>
              <w:rPr>
                <w:rFonts w:cs="Arial"/>
                <w:sz w:val="16"/>
                <w:szCs w:val="18"/>
              </w:rPr>
            </w:pPr>
            <w:r w:rsidRPr="001E019B">
              <w:rPr>
                <w:rFonts w:cs="Arial"/>
                <w:sz w:val="16"/>
                <w:szCs w:val="18"/>
              </w:rPr>
              <w:t>1·46</w:t>
            </w:r>
          </w:p>
        </w:tc>
        <w:tc>
          <w:tcPr>
            <w:tcW w:w="1134" w:type="dxa"/>
            <w:tcBorders>
              <w:left w:val="single" w:sz="4" w:space="0" w:color="auto"/>
            </w:tcBorders>
            <w:tcMar>
              <w:top w:w="0" w:type="dxa"/>
              <w:left w:w="108" w:type="dxa"/>
              <w:bottom w:w="0" w:type="dxa"/>
              <w:right w:w="108" w:type="dxa"/>
            </w:tcMar>
            <w:vAlign w:val="center"/>
          </w:tcPr>
          <w:p w14:paraId="6A25BBA1" w14:textId="77777777" w:rsidR="00EB57C2" w:rsidRPr="001E019B" w:rsidRDefault="00EB57C2" w:rsidP="000B0866">
            <w:pPr>
              <w:spacing w:after="0"/>
              <w:jc w:val="center"/>
              <w:rPr>
                <w:rFonts w:cs="Arial"/>
                <w:sz w:val="16"/>
                <w:szCs w:val="18"/>
              </w:rPr>
            </w:pPr>
            <w:r>
              <w:rPr>
                <w:rFonts w:cs="Arial"/>
                <w:sz w:val="16"/>
                <w:szCs w:val="18"/>
              </w:rPr>
              <w:t>131 (134)</w:t>
            </w:r>
          </w:p>
        </w:tc>
        <w:tc>
          <w:tcPr>
            <w:tcW w:w="992" w:type="dxa"/>
            <w:tcBorders>
              <w:right w:val="single" w:sz="4" w:space="0" w:color="auto"/>
            </w:tcBorders>
            <w:tcMar>
              <w:top w:w="0" w:type="dxa"/>
              <w:left w:w="108" w:type="dxa"/>
              <w:bottom w:w="0" w:type="dxa"/>
              <w:right w:w="108" w:type="dxa"/>
            </w:tcMar>
            <w:vAlign w:val="center"/>
          </w:tcPr>
          <w:p w14:paraId="449BF7F0" w14:textId="77777777" w:rsidR="00EB57C2" w:rsidRPr="001E019B" w:rsidRDefault="00EB57C2" w:rsidP="000B0866">
            <w:pPr>
              <w:spacing w:after="0"/>
              <w:jc w:val="center"/>
              <w:rPr>
                <w:rFonts w:cs="Arial"/>
                <w:sz w:val="16"/>
                <w:szCs w:val="18"/>
              </w:rPr>
            </w:pPr>
            <w:r>
              <w:rPr>
                <w:rFonts w:cs="Arial"/>
                <w:sz w:val="16"/>
                <w:szCs w:val="18"/>
              </w:rPr>
              <w:t>0.24</w:t>
            </w:r>
          </w:p>
        </w:tc>
        <w:tc>
          <w:tcPr>
            <w:tcW w:w="851" w:type="dxa"/>
            <w:tcBorders>
              <w:left w:val="single" w:sz="4" w:space="0" w:color="auto"/>
            </w:tcBorders>
            <w:tcMar>
              <w:top w:w="0" w:type="dxa"/>
              <w:left w:w="108" w:type="dxa"/>
              <w:bottom w:w="0" w:type="dxa"/>
              <w:right w:w="108" w:type="dxa"/>
            </w:tcMar>
            <w:vAlign w:val="center"/>
          </w:tcPr>
          <w:p w14:paraId="2E8393F8" w14:textId="77777777" w:rsidR="00EB57C2" w:rsidRPr="001E019B" w:rsidRDefault="00EB57C2" w:rsidP="000B0866">
            <w:pPr>
              <w:spacing w:after="0"/>
              <w:jc w:val="center"/>
              <w:rPr>
                <w:rFonts w:cs="Arial"/>
                <w:sz w:val="16"/>
                <w:szCs w:val="18"/>
              </w:rPr>
            </w:pPr>
            <w:r>
              <w:rPr>
                <w:rFonts w:cs="Arial"/>
                <w:sz w:val="16"/>
                <w:szCs w:val="18"/>
              </w:rPr>
              <w:t>0.03</w:t>
            </w:r>
          </w:p>
        </w:tc>
        <w:tc>
          <w:tcPr>
            <w:tcW w:w="850" w:type="dxa"/>
            <w:tcBorders>
              <w:right w:val="single" w:sz="4" w:space="0" w:color="auto"/>
            </w:tcBorders>
            <w:tcMar>
              <w:top w:w="0" w:type="dxa"/>
              <w:left w:w="108" w:type="dxa"/>
              <w:bottom w:w="0" w:type="dxa"/>
              <w:right w:w="108" w:type="dxa"/>
            </w:tcMar>
            <w:vAlign w:val="center"/>
          </w:tcPr>
          <w:p w14:paraId="08D06C83" w14:textId="77777777" w:rsidR="00EB57C2" w:rsidRPr="001E019B" w:rsidRDefault="00EB57C2" w:rsidP="000B0866">
            <w:pPr>
              <w:spacing w:after="0"/>
              <w:jc w:val="center"/>
              <w:rPr>
                <w:rFonts w:cs="Arial"/>
                <w:sz w:val="16"/>
                <w:szCs w:val="18"/>
              </w:rPr>
            </w:pPr>
            <w:r>
              <w:rPr>
                <w:rFonts w:cs="Arial"/>
                <w:sz w:val="16"/>
                <w:szCs w:val="18"/>
              </w:rPr>
              <w:t>0.02-0.04</w:t>
            </w:r>
          </w:p>
        </w:tc>
        <w:tc>
          <w:tcPr>
            <w:tcW w:w="709" w:type="dxa"/>
            <w:tcBorders>
              <w:left w:val="single" w:sz="4" w:space="0" w:color="auto"/>
            </w:tcBorders>
            <w:vAlign w:val="center"/>
          </w:tcPr>
          <w:p w14:paraId="3EDF81C8" w14:textId="77777777" w:rsidR="00EB57C2" w:rsidRPr="001E019B" w:rsidRDefault="00EB57C2" w:rsidP="000B0866">
            <w:pPr>
              <w:spacing w:after="0"/>
              <w:jc w:val="center"/>
              <w:rPr>
                <w:rFonts w:cs="Arial"/>
                <w:sz w:val="16"/>
                <w:szCs w:val="18"/>
              </w:rPr>
            </w:pPr>
            <w:r>
              <w:rPr>
                <w:rFonts w:cs="Arial"/>
                <w:sz w:val="16"/>
                <w:szCs w:val="18"/>
              </w:rPr>
              <w:t>0.16</w:t>
            </w:r>
          </w:p>
        </w:tc>
        <w:tc>
          <w:tcPr>
            <w:tcW w:w="851" w:type="dxa"/>
            <w:tcBorders>
              <w:right w:val="single" w:sz="4" w:space="0" w:color="auto"/>
            </w:tcBorders>
            <w:vAlign w:val="center"/>
          </w:tcPr>
          <w:p w14:paraId="1F82A53B" w14:textId="77777777" w:rsidR="00EB57C2" w:rsidRPr="001E019B" w:rsidRDefault="00EB57C2" w:rsidP="000B0866">
            <w:pPr>
              <w:spacing w:after="0"/>
              <w:jc w:val="center"/>
              <w:rPr>
                <w:rFonts w:cs="Arial"/>
                <w:sz w:val="16"/>
                <w:szCs w:val="18"/>
              </w:rPr>
            </w:pPr>
            <w:r>
              <w:rPr>
                <w:rFonts w:cs="Arial"/>
                <w:sz w:val="16"/>
                <w:szCs w:val="18"/>
              </w:rPr>
              <w:t>0.12-0.20</w:t>
            </w:r>
          </w:p>
        </w:tc>
      </w:tr>
      <w:tr w:rsidR="00EB57C2" w14:paraId="3E45A0D0" w14:textId="77777777" w:rsidTr="000B0866">
        <w:tc>
          <w:tcPr>
            <w:tcW w:w="851" w:type="dxa"/>
            <w:vMerge/>
            <w:tcBorders>
              <w:left w:val="single" w:sz="4" w:space="0" w:color="auto"/>
              <w:right w:val="single" w:sz="4" w:space="0" w:color="auto"/>
            </w:tcBorders>
            <w:tcMar>
              <w:top w:w="0" w:type="dxa"/>
              <w:left w:w="108" w:type="dxa"/>
              <w:bottom w:w="0" w:type="dxa"/>
              <w:right w:w="108" w:type="dxa"/>
            </w:tcMar>
            <w:vAlign w:val="center"/>
          </w:tcPr>
          <w:p w14:paraId="76136F91" w14:textId="77777777" w:rsidR="00EB57C2" w:rsidRPr="001E019B" w:rsidRDefault="00EB57C2" w:rsidP="000B0866">
            <w:pPr>
              <w:spacing w:after="0"/>
              <w:rPr>
                <w:rFonts w:cs="Arial"/>
                <w:sz w:val="16"/>
                <w:szCs w:val="18"/>
                <w:lang w:eastAsia="ja-JP"/>
              </w:rPr>
            </w:pPr>
          </w:p>
        </w:tc>
        <w:tc>
          <w:tcPr>
            <w:tcW w:w="993" w:type="dxa"/>
            <w:tcBorders>
              <w:left w:val="single" w:sz="4" w:space="0" w:color="auto"/>
              <w:right w:val="single" w:sz="4" w:space="0" w:color="auto"/>
            </w:tcBorders>
            <w:tcMar>
              <w:top w:w="0" w:type="dxa"/>
              <w:left w:w="108" w:type="dxa"/>
              <w:bottom w:w="0" w:type="dxa"/>
              <w:right w:w="108" w:type="dxa"/>
            </w:tcMar>
            <w:vAlign w:val="center"/>
            <w:hideMark/>
          </w:tcPr>
          <w:p w14:paraId="62ABF54D" w14:textId="77777777" w:rsidR="00EB57C2" w:rsidRPr="001E019B" w:rsidRDefault="00EB57C2" w:rsidP="000B0866">
            <w:pPr>
              <w:spacing w:after="0"/>
              <w:rPr>
                <w:rFonts w:cs="Arial"/>
                <w:sz w:val="16"/>
                <w:szCs w:val="18"/>
                <w:lang w:eastAsia="ja-JP"/>
              </w:rPr>
            </w:pPr>
            <w:r w:rsidRPr="001E019B">
              <w:rPr>
                <w:sz w:val="16"/>
                <w:szCs w:val="18"/>
                <w:lang w:eastAsia="ja-JP"/>
              </w:rPr>
              <w:t>PCV13only</w:t>
            </w:r>
          </w:p>
        </w:tc>
        <w:tc>
          <w:tcPr>
            <w:tcW w:w="1134" w:type="dxa"/>
            <w:tcBorders>
              <w:left w:val="single" w:sz="4" w:space="0" w:color="auto"/>
            </w:tcBorders>
            <w:tcMar>
              <w:top w:w="0" w:type="dxa"/>
              <w:left w:w="108" w:type="dxa"/>
              <w:bottom w:w="0" w:type="dxa"/>
              <w:right w:w="108" w:type="dxa"/>
            </w:tcMar>
            <w:vAlign w:val="center"/>
          </w:tcPr>
          <w:p w14:paraId="79EE6CE7" w14:textId="77777777" w:rsidR="00EB57C2" w:rsidRPr="001E019B" w:rsidRDefault="00EB57C2" w:rsidP="000B0866">
            <w:pPr>
              <w:spacing w:after="0"/>
              <w:jc w:val="center"/>
              <w:rPr>
                <w:rFonts w:cs="Arial"/>
                <w:sz w:val="16"/>
                <w:szCs w:val="18"/>
              </w:rPr>
            </w:pPr>
            <w:r w:rsidRPr="001E019B">
              <w:rPr>
                <w:rFonts w:cs="Arial"/>
                <w:sz w:val="16"/>
                <w:szCs w:val="18"/>
              </w:rPr>
              <w:t>1852 (804)</w:t>
            </w:r>
          </w:p>
        </w:tc>
        <w:tc>
          <w:tcPr>
            <w:tcW w:w="992" w:type="dxa"/>
            <w:tcBorders>
              <w:right w:val="single" w:sz="4" w:space="0" w:color="auto"/>
            </w:tcBorders>
            <w:tcMar>
              <w:top w:w="0" w:type="dxa"/>
              <w:left w:w="108" w:type="dxa"/>
              <w:bottom w:w="0" w:type="dxa"/>
              <w:right w:w="108" w:type="dxa"/>
            </w:tcMar>
            <w:vAlign w:val="center"/>
          </w:tcPr>
          <w:p w14:paraId="4AD4C344" w14:textId="77777777" w:rsidR="00EB57C2" w:rsidRPr="001E019B" w:rsidRDefault="00EB57C2" w:rsidP="000B0866">
            <w:pPr>
              <w:spacing w:after="0"/>
              <w:jc w:val="center"/>
              <w:rPr>
                <w:rFonts w:cs="Arial"/>
                <w:sz w:val="16"/>
                <w:szCs w:val="18"/>
              </w:rPr>
            </w:pPr>
            <w:r w:rsidRPr="001E019B">
              <w:rPr>
                <w:rFonts w:cs="Arial"/>
                <w:sz w:val="16"/>
                <w:szCs w:val="18"/>
              </w:rPr>
              <w:t>3·35</w:t>
            </w:r>
          </w:p>
        </w:tc>
        <w:tc>
          <w:tcPr>
            <w:tcW w:w="992" w:type="dxa"/>
            <w:tcBorders>
              <w:left w:val="single" w:sz="4" w:space="0" w:color="auto"/>
            </w:tcBorders>
            <w:vAlign w:val="center"/>
          </w:tcPr>
          <w:p w14:paraId="5F53F060" w14:textId="77777777" w:rsidR="00EB57C2" w:rsidRPr="001E019B" w:rsidRDefault="00EB57C2" w:rsidP="000B0866">
            <w:pPr>
              <w:spacing w:after="0"/>
              <w:jc w:val="center"/>
              <w:rPr>
                <w:rFonts w:cs="Arial"/>
                <w:sz w:val="16"/>
                <w:szCs w:val="18"/>
              </w:rPr>
            </w:pPr>
            <w:r w:rsidRPr="001E019B">
              <w:rPr>
                <w:rFonts w:cs="Arial"/>
                <w:sz w:val="16"/>
                <w:szCs w:val="18"/>
              </w:rPr>
              <w:t>2466 (2134)</w:t>
            </w:r>
          </w:p>
        </w:tc>
        <w:tc>
          <w:tcPr>
            <w:tcW w:w="709" w:type="dxa"/>
            <w:tcBorders>
              <w:right w:val="single" w:sz="4" w:space="0" w:color="auto"/>
            </w:tcBorders>
            <w:vAlign w:val="center"/>
          </w:tcPr>
          <w:p w14:paraId="32398990" w14:textId="77777777" w:rsidR="00EB57C2" w:rsidRPr="001E019B" w:rsidRDefault="00EB57C2" w:rsidP="000B0866">
            <w:pPr>
              <w:spacing w:after="0"/>
              <w:jc w:val="center"/>
              <w:rPr>
                <w:rFonts w:cs="Arial"/>
                <w:sz w:val="16"/>
                <w:szCs w:val="18"/>
              </w:rPr>
            </w:pPr>
            <w:r w:rsidRPr="001E019B">
              <w:rPr>
                <w:rFonts w:cs="Arial"/>
                <w:sz w:val="16"/>
                <w:szCs w:val="18"/>
              </w:rPr>
              <w:t>4·46</w:t>
            </w:r>
          </w:p>
        </w:tc>
        <w:tc>
          <w:tcPr>
            <w:tcW w:w="1134" w:type="dxa"/>
            <w:tcBorders>
              <w:left w:val="single" w:sz="4" w:space="0" w:color="auto"/>
            </w:tcBorders>
            <w:tcMar>
              <w:top w:w="0" w:type="dxa"/>
              <w:left w:w="108" w:type="dxa"/>
              <w:bottom w:w="0" w:type="dxa"/>
              <w:right w:w="108" w:type="dxa"/>
            </w:tcMar>
            <w:vAlign w:val="center"/>
          </w:tcPr>
          <w:p w14:paraId="645F285C" w14:textId="77777777" w:rsidR="00EB57C2" w:rsidRPr="001E019B" w:rsidRDefault="00EB57C2" w:rsidP="000B0866">
            <w:pPr>
              <w:spacing w:after="0"/>
              <w:jc w:val="center"/>
              <w:rPr>
                <w:rFonts w:cs="Arial"/>
                <w:sz w:val="16"/>
                <w:szCs w:val="18"/>
              </w:rPr>
            </w:pPr>
            <w:r>
              <w:rPr>
                <w:rFonts w:cs="Arial"/>
                <w:sz w:val="16"/>
                <w:szCs w:val="18"/>
              </w:rPr>
              <w:t>918 (938)</w:t>
            </w:r>
          </w:p>
        </w:tc>
        <w:tc>
          <w:tcPr>
            <w:tcW w:w="992" w:type="dxa"/>
            <w:tcBorders>
              <w:right w:val="single" w:sz="4" w:space="0" w:color="auto"/>
            </w:tcBorders>
            <w:tcMar>
              <w:top w:w="0" w:type="dxa"/>
              <w:left w:w="108" w:type="dxa"/>
              <w:bottom w:w="0" w:type="dxa"/>
              <w:right w:w="108" w:type="dxa"/>
            </w:tcMar>
            <w:vAlign w:val="center"/>
          </w:tcPr>
          <w:p w14:paraId="319C4377" w14:textId="77777777" w:rsidR="00EB57C2" w:rsidRPr="001E019B" w:rsidRDefault="00EB57C2" w:rsidP="000B0866">
            <w:pPr>
              <w:spacing w:after="0"/>
              <w:jc w:val="center"/>
              <w:rPr>
                <w:rFonts w:cs="Arial"/>
                <w:sz w:val="16"/>
                <w:szCs w:val="18"/>
              </w:rPr>
            </w:pPr>
            <w:r>
              <w:rPr>
                <w:rFonts w:cs="Arial"/>
                <w:sz w:val="16"/>
                <w:szCs w:val="18"/>
              </w:rPr>
              <w:t>1.66</w:t>
            </w:r>
          </w:p>
        </w:tc>
        <w:tc>
          <w:tcPr>
            <w:tcW w:w="851" w:type="dxa"/>
            <w:tcBorders>
              <w:left w:val="single" w:sz="4" w:space="0" w:color="auto"/>
            </w:tcBorders>
            <w:tcMar>
              <w:top w:w="0" w:type="dxa"/>
              <w:left w:w="108" w:type="dxa"/>
              <w:bottom w:w="0" w:type="dxa"/>
              <w:right w:w="108" w:type="dxa"/>
            </w:tcMar>
            <w:vAlign w:val="center"/>
          </w:tcPr>
          <w:p w14:paraId="52D4F13D" w14:textId="77777777" w:rsidR="00EB57C2" w:rsidRPr="001E019B" w:rsidRDefault="00EB57C2" w:rsidP="000B0866">
            <w:pPr>
              <w:spacing w:after="0"/>
              <w:jc w:val="center"/>
              <w:rPr>
                <w:rFonts w:cs="Arial"/>
                <w:sz w:val="16"/>
                <w:szCs w:val="18"/>
              </w:rPr>
            </w:pPr>
            <w:r>
              <w:rPr>
                <w:rFonts w:cs="Arial"/>
                <w:sz w:val="16"/>
                <w:szCs w:val="18"/>
              </w:rPr>
              <w:t>0.43</w:t>
            </w:r>
          </w:p>
        </w:tc>
        <w:tc>
          <w:tcPr>
            <w:tcW w:w="850" w:type="dxa"/>
            <w:tcBorders>
              <w:right w:val="single" w:sz="4" w:space="0" w:color="auto"/>
            </w:tcBorders>
            <w:tcMar>
              <w:top w:w="0" w:type="dxa"/>
              <w:left w:w="108" w:type="dxa"/>
              <w:bottom w:w="0" w:type="dxa"/>
              <w:right w:w="108" w:type="dxa"/>
            </w:tcMar>
            <w:vAlign w:val="center"/>
          </w:tcPr>
          <w:p w14:paraId="4E37962A" w14:textId="77777777" w:rsidR="00EB57C2" w:rsidRPr="001E019B" w:rsidRDefault="00EB57C2" w:rsidP="000B0866">
            <w:pPr>
              <w:spacing w:after="0"/>
              <w:jc w:val="center"/>
              <w:rPr>
                <w:rFonts w:cs="Arial"/>
                <w:sz w:val="16"/>
                <w:szCs w:val="18"/>
              </w:rPr>
            </w:pPr>
            <w:r>
              <w:rPr>
                <w:rFonts w:cs="Arial"/>
                <w:sz w:val="16"/>
                <w:szCs w:val="18"/>
              </w:rPr>
              <w:t>0.39-0.47</w:t>
            </w:r>
          </w:p>
        </w:tc>
        <w:tc>
          <w:tcPr>
            <w:tcW w:w="709" w:type="dxa"/>
            <w:tcBorders>
              <w:left w:val="single" w:sz="4" w:space="0" w:color="auto"/>
            </w:tcBorders>
            <w:vAlign w:val="center"/>
          </w:tcPr>
          <w:p w14:paraId="45889D67" w14:textId="77777777" w:rsidR="00EB57C2" w:rsidRPr="001E019B" w:rsidRDefault="00EB57C2" w:rsidP="000B0866">
            <w:pPr>
              <w:spacing w:after="0"/>
              <w:jc w:val="center"/>
              <w:rPr>
                <w:rFonts w:cs="Arial"/>
                <w:sz w:val="16"/>
                <w:szCs w:val="18"/>
              </w:rPr>
            </w:pPr>
            <w:r>
              <w:rPr>
                <w:rFonts w:cs="Arial"/>
                <w:sz w:val="16"/>
                <w:szCs w:val="18"/>
              </w:rPr>
              <w:t>0.36</w:t>
            </w:r>
          </w:p>
        </w:tc>
        <w:tc>
          <w:tcPr>
            <w:tcW w:w="851" w:type="dxa"/>
            <w:tcBorders>
              <w:right w:val="single" w:sz="4" w:space="0" w:color="auto"/>
            </w:tcBorders>
            <w:vAlign w:val="center"/>
          </w:tcPr>
          <w:p w14:paraId="250B5196" w14:textId="77777777" w:rsidR="00EB57C2" w:rsidRPr="001E019B" w:rsidRDefault="00EB57C2" w:rsidP="000B0866">
            <w:pPr>
              <w:spacing w:after="0"/>
              <w:jc w:val="center"/>
              <w:rPr>
                <w:rFonts w:cs="Arial"/>
                <w:sz w:val="16"/>
                <w:szCs w:val="18"/>
              </w:rPr>
            </w:pPr>
            <w:r>
              <w:rPr>
                <w:rFonts w:cs="Arial"/>
                <w:sz w:val="16"/>
                <w:szCs w:val="18"/>
              </w:rPr>
              <w:t>0.32-0.40</w:t>
            </w:r>
          </w:p>
        </w:tc>
      </w:tr>
      <w:tr w:rsidR="00832FBC" w14:paraId="3F4E5A16" w14:textId="77777777" w:rsidTr="000B0866">
        <w:tc>
          <w:tcPr>
            <w:tcW w:w="851" w:type="dxa"/>
            <w:tcBorders>
              <w:top w:val="nil"/>
              <w:left w:val="single" w:sz="4" w:space="0" w:color="auto"/>
              <w:bottom w:val="single" w:sz="8" w:space="0" w:color="auto"/>
              <w:right w:val="single" w:sz="4" w:space="0" w:color="auto"/>
            </w:tcBorders>
            <w:tcMar>
              <w:top w:w="0" w:type="dxa"/>
              <w:left w:w="108" w:type="dxa"/>
              <w:bottom w:w="0" w:type="dxa"/>
              <w:right w:w="108" w:type="dxa"/>
            </w:tcMar>
            <w:vAlign w:val="center"/>
          </w:tcPr>
          <w:p w14:paraId="103723AE" w14:textId="77777777" w:rsidR="00832FBC" w:rsidRPr="001E019B" w:rsidRDefault="00832FBC" w:rsidP="000B0866">
            <w:pPr>
              <w:spacing w:after="0"/>
              <w:rPr>
                <w:rFonts w:cs="Arial"/>
                <w:sz w:val="16"/>
                <w:szCs w:val="18"/>
                <w:lang w:eastAsia="ja-JP"/>
              </w:rPr>
            </w:pPr>
          </w:p>
        </w:tc>
        <w:tc>
          <w:tcPr>
            <w:tcW w:w="993" w:type="dxa"/>
            <w:tcBorders>
              <w:top w:val="nil"/>
              <w:left w:val="single" w:sz="4" w:space="0" w:color="auto"/>
              <w:bottom w:val="single" w:sz="8" w:space="0" w:color="auto"/>
              <w:right w:val="single" w:sz="4" w:space="0" w:color="auto"/>
            </w:tcBorders>
            <w:tcMar>
              <w:top w:w="0" w:type="dxa"/>
              <w:left w:w="108" w:type="dxa"/>
              <w:bottom w:w="0" w:type="dxa"/>
              <w:right w:w="108" w:type="dxa"/>
            </w:tcMar>
            <w:vAlign w:val="center"/>
            <w:hideMark/>
          </w:tcPr>
          <w:p w14:paraId="2E609511" w14:textId="33D75D9C" w:rsidR="00832FBC" w:rsidRPr="001E019B" w:rsidRDefault="00A44C2A" w:rsidP="000B0866">
            <w:pPr>
              <w:spacing w:after="0"/>
              <w:rPr>
                <w:rFonts w:cs="Arial"/>
                <w:sz w:val="16"/>
                <w:szCs w:val="18"/>
                <w:lang w:eastAsia="ja-JP"/>
              </w:rPr>
            </w:pPr>
            <w:r>
              <w:rPr>
                <w:sz w:val="16"/>
                <w:szCs w:val="18"/>
                <w:lang w:eastAsia="ja-JP"/>
              </w:rPr>
              <w:t>Non-PCV13</w:t>
            </w:r>
          </w:p>
        </w:tc>
        <w:tc>
          <w:tcPr>
            <w:tcW w:w="1134" w:type="dxa"/>
            <w:tcBorders>
              <w:top w:val="nil"/>
              <w:left w:val="single" w:sz="4" w:space="0" w:color="auto"/>
              <w:bottom w:val="single" w:sz="8" w:space="0" w:color="auto"/>
              <w:right w:val="nil"/>
            </w:tcBorders>
            <w:tcMar>
              <w:top w:w="0" w:type="dxa"/>
              <w:left w:w="108" w:type="dxa"/>
              <w:bottom w:w="0" w:type="dxa"/>
              <w:right w:w="108" w:type="dxa"/>
            </w:tcMar>
            <w:vAlign w:val="center"/>
          </w:tcPr>
          <w:p w14:paraId="4A437242" w14:textId="77777777" w:rsidR="00832FBC" w:rsidRPr="001E019B" w:rsidRDefault="00832FBC" w:rsidP="000B0866">
            <w:pPr>
              <w:spacing w:after="0"/>
              <w:jc w:val="center"/>
              <w:rPr>
                <w:rFonts w:cs="Arial"/>
                <w:sz w:val="16"/>
                <w:szCs w:val="18"/>
              </w:rPr>
            </w:pPr>
            <w:r w:rsidRPr="001E019B">
              <w:rPr>
                <w:rFonts w:cs="Arial"/>
                <w:sz w:val="16"/>
                <w:szCs w:val="18"/>
              </w:rPr>
              <w:t>2124 (862)</w:t>
            </w:r>
          </w:p>
        </w:tc>
        <w:tc>
          <w:tcPr>
            <w:tcW w:w="992" w:type="dxa"/>
            <w:tcBorders>
              <w:top w:val="nil"/>
              <w:left w:val="nil"/>
              <w:bottom w:val="single" w:sz="8" w:space="0" w:color="auto"/>
              <w:right w:val="single" w:sz="4" w:space="0" w:color="auto"/>
            </w:tcBorders>
            <w:tcMar>
              <w:top w:w="0" w:type="dxa"/>
              <w:left w:w="108" w:type="dxa"/>
              <w:bottom w:w="0" w:type="dxa"/>
              <w:right w:w="108" w:type="dxa"/>
            </w:tcMar>
            <w:vAlign w:val="center"/>
          </w:tcPr>
          <w:p w14:paraId="188339F3" w14:textId="77777777" w:rsidR="00832FBC" w:rsidRPr="001E019B" w:rsidRDefault="00832FBC" w:rsidP="000B0866">
            <w:pPr>
              <w:spacing w:after="0"/>
              <w:jc w:val="center"/>
              <w:rPr>
                <w:rFonts w:cs="Arial"/>
                <w:sz w:val="16"/>
                <w:szCs w:val="18"/>
              </w:rPr>
            </w:pPr>
            <w:r w:rsidRPr="001E019B">
              <w:rPr>
                <w:rFonts w:cs="Arial"/>
                <w:sz w:val="16"/>
                <w:szCs w:val="18"/>
              </w:rPr>
              <w:t>3·85</w:t>
            </w:r>
          </w:p>
        </w:tc>
        <w:tc>
          <w:tcPr>
            <w:tcW w:w="992" w:type="dxa"/>
            <w:tcBorders>
              <w:top w:val="nil"/>
              <w:left w:val="single" w:sz="4" w:space="0" w:color="auto"/>
              <w:bottom w:val="single" w:sz="8" w:space="0" w:color="auto"/>
              <w:right w:val="nil"/>
            </w:tcBorders>
            <w:vAlign w:val="center"/>
          </w:tcPr>
          <w:p w14:paraId="7D52EF4C" w14:textId="77777777" w:rsidR="00832FBC" w:rsidRPr="001E019B" w:rsidRDefault="00832FBC" w:rsidP="000B0866">
            <w:pPr>
              <w:spacing w:after="0"/>
              <w:jc w:val="center"/>
              <w:rPr>
                <w:rFonts w:cs="Arial"/>
                <w:sz w:val="16"/>
                <w:szCs w:val="18"/>
              </w:rPr>
            </w:pPr>
            <w:r w:rsidRPr="001E019B">
              <w:rPr>
                <w:rFonts w:cs="Arial"/>
                <w:sz w:val="16"/>
                <w:szCs w:val="18"/>
              </w:rPr>
              <w:t>2320 (2008)</w:t>
            </w:r>
          </w:p>
        </w:tc>
        <w:tc>
          <w:tcPr>
            <w:tcW w:w="709" w:type="dxa"/>
            <w:tcBorders>
              <w:top w:val="nil"/>
              <w:left w:val="nil"/>
              <w:bottom w:val="single" w:sz="8" w:space="0" w:color="auto"/>
              <w:right w:val="single" w:sz="4" w:space="0" w:color="auto"/>
            </w:tcBorders>
            <w:vAlign w:val="center"/>
          </w:tcPr>
          <w:p w14:paraId="71B33682" w14:textId="77777777" w:rsidR="00832FBC" w:rsidRPr="001E019B" w:rsidRDefault="00832FBC" w:rsidP="000B0866">
            <w:pPr>
              <w:spacing w:after="0"/>
              <w:jc w:val="center"/>
              <w:rPr>
                <w:rFonts w:cs="Arial"/>
                <w:sz w:val="16"/>
                <w:szCs w:val="18"/>
              </w:rPr>
            </w:pPr>
            <w:r w:rsidRPr="001E019B">
              <w:rPr>
                <w:rFonts w:cs="Arial"/>
                <w:sz w:val="16"/>
                <w:szCs w:val="18"/>
              </w:rPr>
              <w:t>4·20</w:t>
            </w:r>
          </w:p>
        </w:tc>
        <w:tc>
          <w:tcPr>
            <w:tcW w:w="1134" w:type="dxa"/>
            <w:tcBorders>
              <w:top w:val="nil"/>
              <w:left w:val="single" w:sz="4" w:space="0" w:color="auto"/>
              <w:bottom w:val="single" w:sz="8" w:space="0" w:color="auto"/>
              <w:right w:val="nil"/>
            </w:tcBorders>
            <w:tcMar>
              <w:top w:w="0" w:type="dxa"/>
              <w:left w:w="108" w:type="dxa"/>
              <w:bottom w:w="0" w:type="dxa"/>
              <w:right w:w="108" w:type="dxa"/>
            </w:tcMar>
            <w:vAlign w:val="center"/>
          </w:tcPr>
          <w:p w14:paraId="033F1BD5" w14:textId="77777777" w:rsidR="00832FBC" w:rsidRPr="001E019B" w:rsidRDefault="00832FBC" w:rsidP="000B0866">
            <w:pPr>
              <w:spacing w:after="0"/>
              <w:jc w:val="center"/>
              <w:rPr>
                <w:rFonts w:cs="Arial"/>
                <w:sz w:val="16"/>
                <w:szCs w:val="18"/>
              </w:rPr>
            </w:pPr>
            <w:r>
              <w:rPr>
                <w:rFonts w:cs="Arial"/>
                <w:sz w:val="16"/>
                <w:szCs w:val="18"/>
              </w:rPr>
              <w:t>4401 (4498)</w:t>
            </w:r>
          </w:p>
        </w:tc>
        <w:tc>
          <w:tcPr>
            <w:tcW w:w="992" w:type="dxa"/>
            <w:tcBorders>
              <w:top w:val="nil"/>
              <w:left w:val="nil"/>
              <w:bottom w:val="single" w:sz="8" w:space="0" w:color="auto"/>
              <w:right w:val="single" w:sz="4" w:space="0" w:color="auto"/>
            </w:tcBorders>
            <w:tcMar>
              <w:top w:w="0" w:type="dxa"/>
              <w:left w:w="108" w:type="dxa"/>
              <w:bottom w:w="0" w:type="dxa"/>
              <w:right w:w="108" w:type="dxa"/>
            </w:tcMar>
            <w:vAlign w:val="center"/>
          </w:tcPr>
          <w:p w14:paraId="271B5E92" w14:textId="77777777" w:rsidR="00832FBC" w:rsidRPr="001E019B" w:rsidRDefault="00832FBC" w:rsidP="000B0866">
            <w:pPr>
              <w:spacing w:after="0"/>
              <w:jc w:val="center"/>
              <w:rPr>
                <w:rFonts w:cs="Arial"/>
                <w:sz w:val="16"/>
                <w:szCs w:val="18"/>
              </w:rPr>
            </w:pPr>
            <w:r>
              <w:rPr>
                <w:rFonts w:cs="Arial"/>
                <w:sz w:val="16"/>
                <w:szCs w:val="18"/>
              </w:rPr>
              <w:t>7.97</w:t>
            </w:r>
          </w:p>
        </w:tc>
        <w:tc>
          <w:tcPr>
            <w:tcW w:w="851" w:type="dxa"/>
            <w:tcBorders>
              <w:top w:val="nil"/>
              <w:left w:val="single" w:sz="4" w:space="0" w:color="auto"/>
              <w:bottom w:val="single" w:sz="8" w:space="0" w:color="auto"/>
              <w:right w:val="nil"/>
            </w:tcBorders>
            <w:tcMar>
              <w:top w:w="0" w:type="dxa"/>
              <w:left w:w="108" w:type="dxa"/>
              <w:bottom w:w="0" w:type="dxa"/>
              <w:right w:w="108" w:type="dxa"/>
            </w:tcMar>
            <w:vAlign w:val="center"/>
          </w:tcPr>
          <w:p w14:paraId="6007D69D" w14:textId="77777777" w:rsidR="00832FBC" w:rsidRPr="001E019B" w:rsidRDefault="00832FBC" w:rsidP="000B0866">
            <w:pPr>
              <w:spacing w:after="0"/>
              <w:jc w:val="center"/>
              <w:rPr>
                <w:rFonts w:cs="Arial"/>
                <w:sz w:val="16"/>
                <w:szCs w:val="18"/>
              </w:rPr>
            </w:pPr>
            <w:r>
              <w:rPr>
                <w:rFonts w:cs="Arial"/>
                <w:sz w:val="16"/>
                <w:szCs w:val="18"/>
              </w:rPr>
              <w:t>1.97</w:t>
            </w:r>
          </w:p>
        </w:tc>
        <w:tc>
          <w:tcPr>
            <w:tcW w:w="850" w:type="dxa"/>
            <w:tcBorders>
              <w:top w:val="nil"/>
              <w:left w:val="nil"/>
              <w:bottom w:val="single" w:sz="8" w:space="0" w:color="auto"/>
              <w:right w:val="single" w:sz="4" w:space="0" w:color="auto"/>
            </w:tcBorders>
            <w:tcMar>
              <w:top w:w="0" w:type="dxa"/>
              <w:left w:w="108" w:type="dxa"/>
              <w:bottom w:w="0" w:type="dxa"/>
              <w:right w:w="108" w:type="dxa"/>
            </w:tcMar>
            <w:vAlign w:val="center"/>
          </w:tcPr>
          <w:p w14:paraId="27C13222" w14:textId="77777777" w:rsidR="00832FBC" w:rsidRPr="001E019B" w:rsidRDefault="00832FBC" w:rsidP="000B0866">
            <w:pPr>
              <w:spacing w:after="0"/>
              <w:jc w:val="center"/>
              <w:rPr>
                <w:rFonts w:cs="Arial"/>
                <w:sz w:val="16"/>
                <w:szCs w:val="18"/>
              </w:rPr>
            </w:pPr>
            <w:r>
              <w:rPr>
                <w:rFonts w:cs="Arial"/>
                <w:sz w:val="16"/>
                <w:szCs w:val="18"/>
              </w:rPr>
              <w:t>1.86-2.09</w:t>
            </w:r>
          </w:p>
        </w:tc>
        <w:tc>
          <w:tcPr>
            <w:tcW w:w="709" w:type="dxa"/>
            <w:tcBorders>
              <w:top w:val="nil"/>
              <w:left w:val="single" w:sz="4" w:space="0" w:color="auto"/>
              <w:bottom w:val="single" w:sz="8" w:space="0" w:color="auto"/>
              <w:right w:val="nil"/>
            </w:tcBorders>
            <w:vAlign w:val="center"/>
          </w:tcPr>
          <w:p w14:paraId="39AD07D0" w14:textId="77777777" w:rsidR="00832FBC" w:rsidRPr="001E019B" w:rsidRDefault="00832FBC" w:rsidP="000B0866">
            <w:pPr>
              <w:spacing w:after="0"/>
              <w:jc w:val="center"/>
              <w:rPr>
                <w:rFonts w:cs="Arial"/>
                <w:sz w:val="16"/>
                <w:szCs w:val="18"/>
              </w:rPr>
            </w:pPr>
            <w:r>
              <w:rPr>
                <w:rFonts w:cs="Arial"/>
                <w:sz w:val="16"/>
                <w:szCs w:val="18"/>
              </w:rPr>
              <w:t>1.80</w:t>
            </w:r>
          </w:p>
        </w:tc>
        <w:tc>
          <w:tcPr>
            <w:tcW w:w="851" w:type="dxa"/>
            <w:tcBorders>
              <w:top w:val="nil"/>
              <w:left w:val="nil"/>
              <w:bottom w:val="single" w:sz="8" w:space="0" w:color="auto"/>
              <w:right w:val="single" w:sz="4" w:space="0" w:color="auto"/>
            </w:tcBorders>
            <w:vAlign w:val="center"/>
          </w:tcPr>
          <w:p w14:paraId="3E1178A6" w14:textId="77777777" w:rsidR="00832FBC" w:rsidRPr="001E019B" w:rsidRDefault="00832FBC" w:rsidP="000B0866">
            <w:pPr>
              <w:spacing w:after="0"/>
              <w:jc w:val="center"/>
              <w:rPr>
                <w:rFonts w:cs="Arial"/>
                <w:sz w:val="16"/>
                <w:szCs w:val="18"/>
              </w:rPr>
            </w:pPr>
            <w:r>
              <w:rPr>
                <w:rFonts w:cs="Arial"/>
                <w:sz w:val="16"/>
                <w:szCs w:val="18"/>
              </w:rPr>
              <w:t>1.69-1.92</w:t>
            </w:r>
          </w:p>
        </w:tc>
      </w:tr>
    </w:tbl>
    <w:p w14:paraId="1CBA900E" w14:textId="77777777" w:rsidR="00223CB3" w:rsidRDefault="00223CB3" w:rsidP="00223CB3">
      <w:pPr>
        <w:rPr>
          <w:rFonts w:ascii="Times New Roman" w:eastAsia="MS Mincho" w:hAnsi="Times New Roman"/>
          <w:sz w:val="16"/>
          <w:szCs w:val="16"/>
          <w:lang w:eastAsia="ja-JP"/>
        </w:rPr>
      </w:pPr>
      <w:r w:rsidRPr="004637C3">
        <w:rPr>
          <w:rFonts w:ascii="Times New Roman" w:eastAsia="MS Mincho" w:hAnsi="Times New Roman"/>
          <w:sz w:val="16"/>
          <w:szCs w:val="16"/>
          <w:lang w:eastAsia="ja-JP"/>
        </w:rPr>
        <w:t xml:space="preserve">* </w:t>
      </w:r>
      <w:r>
        <w:rPr>
          <w:rFonts w:ascii="Times New Roman" w:eastAsia="MS Mincho" w:hAnsi="Times New Roman"/>
          <w:sz w:val="16"/>
          <w:szCs w:val="16"/>
          <w:lang w:eastAsia="ja-JP"/>
        </w:rPr>
        <w:t>Case</w:t>
      </w:r>
      <w:r w:rsidRPr="004637C3">
        <w:rPr>
          <w:rFonts w:ascii="Times New Roman" w:eastAsia="MS Mincho" w:hAnsi="Times New Roman"/>
          <w:sz w:val="16"/>
          <w:szCs w:val="16"/>
          <w:lang w:eastAsia="ja-JP"/>
        </w:rPr>
        <w:t xml:space="preserve"> numbers </w:t>
      </w:r>
      <w:r>
        <w:rPr>
          <w:rFonts w:ascii="Times New Roman" w:eastAsia="MS Mincho" w:hAnsi="Times New Roman"/>
          <w:sz w:val="16"/>
          <w:szCs w:val="16"/>
          <w:lang w:eastAsia="ja-JP"/>
        </w:rPr>
        <w:t xml:space="preserve">may </w:t>
      </w:r>
      <w:r w:rsidRPr="004637C3">
        <w:rPr>
          <w:rFonts w:ascii="Times New Roman" w:eastAsia="MS Mincho" w:hAnsi="Times New Roman"/>
          <w:sz w:val="16"/>
          <w:szCs w:val="16"/>
          <w:lang w:eastAsia="ja-JP"/>
        </w:rPr>
        <w:t xml:space="preserve">differ slightly </w:t>
      </w:r>
      <w:r>
        <w:rPr>
          <w:rFonts w:ascii="Times New Roman" w:eastAsia="MS Mincho" w:hAnsi="Times New Roman"/>
          <w:sz w:val="16"/>
          <w:szCs w:val="16"/>
          <w:lang w:eastAsia="ja-JP"/>
        </w:rPr>
        <w:t>from previous publications because of improved linkage,</w:t>
      </w:r>
      <w:r w:rsidRPr="004637C3">
        <w:rPr>
          <w:rFonts w:ascii="Times New Roman" w:eastAsia="MS Mincho" w:hAnsi="Times New Roman"/>
          <w:sz w:val="16"/>
          <w:szCs w:val="16"/>
          <w:lang w:eastAsia="ja-JP"/>
        </w:rPr>
        <w:t xml:space="preserve"> </w:t>
      </w:r>
      <w:r>
        <w:rPr>
          <w:rFonts w:ascii="Times New Roman" w:eastAsia="MS Mincho" w:hAnsi="Times New Roman"/>
          <w:sz w:val="16"/>
          <w:szCs w:val="16"/>
          <w:lang w:eastAsia="ja-JP"/>
        </w:rPr>
        <w:t xml:space="preserve">automated de-duplication, additional serotyping data, surveillance questionnaire returns, and </w:t>
      </w:r>
      <w:r w:rsidRPr="004637C3">
        <w:rPr>
          <w:rFonts w:ascii="Times New Roman" w:eastAsia="MS Mincho" w:hAnsi="Times New Roman"/>
          <w:sz w:val="16"/>
          <w:szCs w:val="16"/>
          <w:lang w:eastAsia="ja-JP"/>
        </w:rPr>
        <w:t xml:space="preserve">small changes </w:t>
      </w:r>
      <w:r>
        <w:rPr>
          <w:rFonts w:ascii="Times New Roman" w:eastAsia="MS Mincho" w:hAnsi="Times New Roman"/>
          <w:sz w:val="16"/>
          <w:szCs w:val="16"/>
          <w:lang w:eastAsia="ja-JP"/>
        </w:rPr>
        <w:t xml:space="preserve">in </w:t>
      </w:r>
      <w:r w:rsidRPr="004637C3">
        <w:rPr>
          <w:rFonts w:ascii="Times New Roman" w:eastAsia="MS Mincho" w:hAnsi="Times New Roman"/>
          <w:sz w:val="16"/>
          <w:szCs w:val="16"/>
          <w:lang w:eastAsia="ja-JP"/>
        </w:rPr>
        <w:t>case inclusion criteria.</w:t>
      </w:r>
    </w:p>
    <w:p w14:paraId="014F9C89" w14:textId="66FD026A" w:rsidR="003764E5" w:rsidRPr="00D57942" w:rsidRDefault="00223CB3" w:rsidP="003764E5">
      <w:pPr>
        <w:rPr>
          <w:rFonts w:ascii="Times New Roman" w:eastAsia="MS Mincho" w:hAnsi="Times New Roman"/>
          <w:sz w:val="16"/>
          <w:szCs w:val="16"/>
          <w:lang w:eastAsia="ja-JP"/>
        </w:rPr>
      </w:pPr>
      <w:r w:rsidRPr="00D57942">
        <w:rPr>
          <w:rFonts w:ascii="Times New Roman" w:eastAsia="MS Mincho" w:hAnsi="Times New Roman"/>
          <w:sz w:val="16"/>
          <w:szCs w:val="16"/>
          <w:lang w:eastAsia="ja-JP"/>
        </w:rPr>
        <w:t>*</w:t>
      </w:r>
      <w:r w:rsidR="001A00AF" w:rsidRPr="00D57942">
        <w:rPr>
          <w:rFonts w:ascii="Times New Roman" w:eastAsia="MS Mincho" w:hAnsi="Times New Roman"/>
          <w:sz w:val="16"/>
          <w:szCs w:val="16"/>
          <w:lang w:eastAsia="ja-JP"/>
        </w:rPr>
        <w:t xml:space="preserve">* </w:t>
      </w:r>
      <w:r w:rsidR="00B4534E" w:rsidRPr="00D57942">
        <w:rPr>
          <w:rFonts w:ascii="Times New Roman" w:eastAsia="MS Mincho" w:hAnsi="Times New Roman"/>
          <w:sz w:val="16"/>
          <w:szCs w:val="16"/>
          <w:lang w:eastAsia="ja-JP"/>
        </w:rPr>
        <w:t xml:space="preserve">The IRR was calculated for the corrected incidence at the two time points; </w:t>
      </w:r>
      <w:r w:rsidR="001A00AF" w:rsidRPr="00D57942">
        <w:rPr>
          <w:rFonts w:ascii="Times New Roman" w:eastAsia="MS Mincho" w:hAnsi="Times New Roman"/>
          <w:sz w:val="16"/>
          <w:szCs w:val="16"/>
          <w:lang w:eastAsia="ja-JP"/>
        </w:rPr>
        <w:t>95% confidence interval inflated from a Poisson interval based on over-dispersion of 2.1 seen from modelling 2000-06 pre-PCV7 invasive pneumococcal disease data.</w:t>
      </w:r>
    </w:p>
    <w:p w14:paraId="6634D8A2" w14:textId="77777777" w:rsidR="001A00AF" w:rsidRDefault="001A00AF" w:rsidP="001A00AF">
      <w:pPr>
        <w:rPr>
          <w:rFonts w:ascii="Times New Roman" w:eastAsia="MS Mincho" w:hAnsi="Times New Roman"/>
          <w:color w:val="000000"/>
          <w:sz w:val="16"/>
          <w:szCs w:val="16"/>
          <w:lang w:val="sv-SE" w:eastAsia="ja-JP"/>
        </w:rPr>
      </w:pPr>
      <w:r w:rsidRPr="004637C3">
        <w:rPr>
          <w:rFonts w:ascii="Times New Roman" w:eastAsia="MS Mincho" w:hAnsi="Times New Roman"/>
          <w:color w:val="000000"/>
          <w:sz w:val="16"/>
          <w:szCs w:val="16"/>
          <w:lang w:val="sv-SE" w:eastAsia="ja-JP"/>
        </w:rPr>
        <w:t>^ corrected for proportion serotyped, missing age, denominator compared to 2009/2010 and for the trend in total IPD up to 2009/10 (after which no trend correction was applied).</w:t>
      </w:r>
    </w:p>
    <w:p w14:paraId="0C254F85" w14:textId="7AFA1A07" w:rsidR="00EB57C2" w:rsidRPr="004637C3" w:rsidRDefault="00EB57C2" w:rsidP="001A00AF">
      <w:pPr>
        <w:rPr>
          <w:rFonts w:ascii="Times New Roman" w:eastAsia="MS Mincho" w:hAnsi="Times New Roman"/>
          <w:color w:val="000000"/>
          <w:sz w:val="16"/>
          <w:szCs w:val="16"/>
          <w:lang w:val="sv-SE" w:eastAsia="ja-JP"/>
        </w:rPr>
      </w:pPr>
      <w:r>
        <w:rPr>
          <w:rFonts w:ascii="Times New Roman" w:eastAsia="MS Mincho" w:hAnsi="Times New Roman"/>
          <w:color w:val="000000"/>
          <w:sz w:val="16"/>
          <w:szCs w:val="16"/>
          <w:lang w:val="sv-SE" w:eastAsia="ja-JP"/>
        </w:rPr>
        <w:t>*** Age-standardised incidence and IRR are reported for ”all ages” group</w:t>
      </w:r>
    </w:p>
    <w:p w14:paraId="14F277F4" w14:textId="1B9409AE" w:rsidR="0040522D" w:rsidRPr="004637C3" w:rsidRDefault="001A00AF" w:rsidP="001A00AF">
      <w:pPr>
        <w:rPr>
          <w:rFonts w:ascii="Times New Roman" w:eastAsia="MS Mincho" w:hAnsi="Times New Roman"/>
          <w:sz w:val="16"/>
          <w:szCs w:val="16"/>
          <w:lang w:eastAsia="ja-JP"/>
        </w:rPr>
      </w:pPr>
      <w:r w:rsidRPr="004637C3">
        <w:rPr>
          <w:rFonts w:ascii="Times New Roman" w:eastAsia="MS Mincho" w:hAnsi="Times New Roman"/>
          <w:sz w:val="16"/>
          <w:szCs w:val="16"/>
          <w:lang w:eastAsia="ja-JP"/>
        </w:rPr>
        <w:t xml:space="preserve">IRR: incidence rate ratio, CI: confidence interval, PCV7: serotypes in the </w:t>
      </w:r>
      <w:r w:rsidR="00A44C2A">
        <w:rPr>
          <w:rFonts w:ascii="Times New Roman" w:eastAsia="MS Mincho" w:hAnsi="Times New Roman"/>
          <w:sz w:val="16"/>
          <w:szCs w:val="16"/>
          <w:lang w:eastAsia="ja-JP"/>
        </w:rPr>
        <w:t>7-valent pneumococcal conjugate</w:t>
      </w:r>
      <w:r w:rsidR="00A44C2A" w:rsidRPr="004637C3">
        <w:rPr>
          <w:rFonts w:ascii="Times New Roman" w:eastAsia="MS Mincho" w:hAnsi="Times New Roman"/>
          <w:sz w:val="16"/>
          <w:szCs w:val="16"/>
          <w:lang w:eastAsia="ja-JP"/>
        </w:rPr>
        <w:t xml:space="preserve"> </w:t>
      </w:r>
      <w:r w:rsidRPr="004637C3">
        <w:rPr>
          <w:rFonts w:ascii="Times New Roman" w:eastAsia="MS Mincho" w:hAnsi="Times New Roman"/>
          <w:sz w:val="16"/>
          <w:szCs w:val="16"/>
          <w:lang w:eastAsia="ja-JP"/>
        </w:rPr>
        <w:t>vaccine</w:t>
      </w:r>
      <w:r w:rsidR="00A44C2A">
        <w:rPr>
          <w:rFonts w:ascii="Times New Roman" w:eastAsia="MS Mincho" w:hAnsi="Times New Roman"/>
          <w:sz w:val="16"/>
          <w:szCs w:val="16"/>
          <w:lang w:eastAsia="ja-JP"/>
        </w:rPr>
        <w:t xml:space="preserve"> (PCV7)</w:t>
      </w:r>
      <w:r w:rsidRPr="004637C3">
        <w:rPr>
          <w:rFonts w:ascii="Times New Roman" w:eastAsia="MS Mincho" w:hAnsi="Times New Roman"/>
          <w:sz w:val="16"/>
          <w:szCs w:val="16"/>
          <w:lang w:eastAsia="ja-JP"/>
        </w:rPr>
        <w:t xml:space="preserve">, PCV13only: serotypes in the </w:t>
      </w:r>
      <w:r w:rsidR="00A44C2A">
        <w:rPr>
          <w:rFonts w:ascii="Times New Roman" w:eastAsia="MS Mincho" w:hAnsi="Times New Roman"/>
          <w:sz w:val="16"/>
          <w:szCs w:val="16"/>
          <w:lang w:eastAsia="ja-JP"/>
        </w:rPr>
        <w:t>13-valent pneumococcal conjugate</w:t>
      </w:r>
      <w:r w:rsidR="00A44C2A" w:rsidRPr="004637C3">
        <w:rPr>
          <w:rFonts w:ascii="Times New Roman" w:eastAsia="MS Mincho" w:hAnsi="Times New Roman"/>
          <w:sz w:val="16"/>
          <w:szCs w:val="16"/>
          <w:lang w:eastAsia="ja-JP"/>
        </w:rPr>
        <w:t xml:space="preserve"> vaccine</w:t>
      </w:r>
      <w:r w:rsidR="00A44C2A">
        <w:rPr>
          <w:rFonts w:ascii="Times New Roman" w:eastAsia="MS Mincho" w:hAnsi="Times New Roman"/>
          <w:sz w:val="16"/>
          <w:szCs w:val="16"/>
          <w:lang w:eastAsia="ja-JP"/>
        </w:rPr>
        <w:t xml:space="preserve"> (PCV13) </w:t>
      </w:r>
      <w:r w:rsidRPr="004637C3">
        <w:rPr>
          <w:rFonts w:ascii="Times New Roman" w:eastAsia="MS Mincho" w:hAnsi="Times New Roman"/>
          <w:sz w:val="16"/>
          <w:szCs w:val="16"/>
          <w:lang w:eastAsia="ja-JP"/>
        </w:rPr>
        <w:t>but not the PCV7 vaccine</w:t>
      </w:r>
      <w:r w:rsidR="00A44C2A">
        <w:rPr>
          <w:rFonts w:ascii="Times New Roman" w:eastAsia="MS Mincho" w:hAnsi="Times New Roman"/>
          <w:sz w:val="16"/>
          <w:szCs w:val="16"/>
          <w:lang w:eastAsia="ja-JP"/>
        </w:rPr>
        <w:t>, non-PCV13: serotypes that are not in PCV13</w:t>
      </w:r>
      <w:r w:rsidRPr="004637C3">
        <w:rPr>
          <w:rFonts w:ascii="Times New Roman" w:eastAsia="MS Mincho" w:hAnsi="Times New Roman"/>
          <w:sz w:val="16"/>
          <w:szCs w:val="16"/>
          <w:lang w:eastAsia="ja-JP"/>
        </w:rPr>
        <w:t>.</w:t>
      </w:r>
    </w:p>
    <w:p w14:paraId="5E799347" w14:textId="77777777" w:rsidR="00BC6A4D" w:rsidRDefault="00BC6A4D" w:rsidP="00491571">
      <w:pPr>
        <w:rPr>
          <w:rFonts w:cs="Arial"/>
          <w:b/>
          <w:sz w:val="20"/>
        </w:rPr>
        <w:sectPr w:rsidR="00BC6A4D" w:rsidSect="008C79F8">
          <w:pgSz w:w="11906" w:h="16838"/>
          <w:pgMar w:top="1440" w:right="1440" w:bottom="1440" w:left="1440" w:header="708" w:footer="708" w:gutter="0"/>
          <w:cols w:space="708"/>
          <w:docGrid w:linePitch="360"/>
        </w:sectPr>
      </w:pPr>
    </w:p>
    <w:p w14:paraId="7145F5AA" w14:textId="19440732" w:rsidR="00D87BF6" w:rsidRPr="00D57942" w:rsidRDefault="00D87BF6" w:rsidP="00D87BF6">
      <w:r w:rsidRPr="00D57942">
        <w:rPr>
          <w:b/>
        </w:rPr>
        <w:t xml:space="preserve">Table </w:t>
      </w:r>
      <w:r w:rsidR="009345C3" w:rsidRPr="00D57942">
        <w:rPr>
          <w:b/>
        </w:rPr>
        <w:t>2</w:t>
      </w:r>
      <w:r w:rsidRPr="00D57942">
        <w:rPr>
          <w:b/>
        </w:rPr>
        <w:t>.</w:t>
      </w:r>
      <w:r w:rsidRPr="00D57942">
        <w:t xml:space="preserve"> Mo</w:t>
      </w:r>
      <w:r w:rsidRPr="00200B73">
        <w:rPr>
          <w:b/>
        </w:rPr>
        <w:t>st prevalent serotypes causing IPD by age</w:t>
      </w:r>
      <w:r w:rsidR="000D42C5" w:rsidRPr="00200B73">
        <w:rPr>
          <w:b/>
        </w:rPr>
        <w:t xml:space="preserve"> group during the 2016/17</w:t>
      </w:r>
      <w:r w:rsidRPr="00200B73">
        <w:rPr>
          <w:b/>
        </w:rPr>
        <w:t xml:space="preserve"> epidemiological year in England and Wales</w:t>
      </w:r>
      <w:r w:rsidR="000C2271" w:rsidRPr="00200B73">
        <w:rPr>
          <w:b/>
        </w:rPr>
        <w:t xml:space="preserve">. </w:t>
      </w:r>
      <w:r w:rsidR="000C2271" w:rsidRPr="00D57942">
        <w:t>Serotypes, 3, 19A and 7F are covered by the 13-valent pneumococcal conjugate vaccine (PCV13).</w:t>
      </w:r>
    </w:p>
    <w:p w14:paraId="1E920908" w14:textId="77777777" w:rsidR="00CD524D" w:rsidRPr="00D57942" w:rsidRDefault="00CD524D" w:rsidP="000D42C5">
      <w:pPr>
        <w:spacing w:after="0" w:line="240" w:lineRule="auto"/>
        <w:rPr>
          <w:rFonts w:eastAsia="Times New Roman" w:cs="Arial"/>
          <w:lang w:eastAsia="en-GB"/>
        </w:rPr>
      </w:pPr>
    </w:p>
    <w:tbl>
      <w:tblPr>
        <w:tblStyle w:val="TableClassic11"/>
        <w:tblW w:w="8470" w:type="dxa"/>
        <w:tblLook w:val="04E0" w:firstRow="1" w:lastRow="1" w:firstColumn="1" w:lastColumn="0" w:noHBand="0" w:noVBand="1"/>
      </w:tblPr>
      <w:tblGrid>
        <w:gridCol w:w="1694"/>
        <w:gridCol w:w="1694"/>
        <w:gridCol w:w="1694"/>
        <w:gridCol w:w="1694"/>
        <w:gridCol w:w="1694"/>
      </w:tblGrid>
      <w:tr w:rsidR="00930B5C" w:rsidRPr="005A4B12" w14:paraId="42912B6B" w14:textId="77777777" w:rsidTr="001C6027">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7ABC979" w14:textId="79B18C25" w:rsidR="00930B5C" w:rsidRPr="00D57942" w:rsidRDefault="00930B5C" w:rsidP="00200B73">
            <w:pPr>
              <w:spacing w:line="360" w:lineRule="auto"/>
              <w:rPr>
                <w:rFonts w:asciiTheme="minorHAnsi" w:hAnsiTheme="minorHAnsi" w:cs="Arial"/>
                <w:b/>
              </w:rPr>
            </w:pPr>
            <w:r w:rsidRPr="00D57942">
              <w:rPr>
                <w:rFonts w:asciiTheme="minorHAnsi" w:hAnsiTheme="minorHAnsi" w:cs="Arial"/>
                <w:b/>
              </w:rPr>
              <w:t>Serotype</w:t>
            </w:r>
          </w:p>
        </w:tc>
        <w:tc>
          <w:tcPr>
            <w:tcW w:w="1694" w:type="dxa"/>
            <w:noWrap/>
            <w:hideMark/>
          </w:tcPr>
          <w:p w14:paraId="645CD2F0" w14:textId="77777777" w:rsidR="00930B5C" w:rsidRPr="00D57942" w:rsidRDefault="00930B5C" w:rsidP="00200B73">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rPr>
            </w:pPr>
            <w:r w:rsidRPr="00D57942">
              <w:rPr>
                <w:rFonts w:asciiTheme="minorHAnsi" w:hAnsiTheme="minorHAnsi" w:cs="Arial"/>
                <w:b/>
              </w:rPr>
              <w:t>&lt;5 years</w:t>
            </w:r>
          </w:p>
        </w:tc>
        <w:tc>
          <w:tcPr>
            <w:tcW w:w="1694" w:type="dxa"/>
            <w:noWrap/>
            <w:hideMark/>
          </w:tcPr>
          <w:p w14:paraId="581532ED" w14:textId="77777777" w:rsidR="00930B5C" w:rsidRPr="00D57942" w:rsidRDefault="00930B5C" w:rsidP="00200B73">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rPr>
            </w:pPr>
            <w:r w:rsidRPr="00D57942">
              <w:rPr>
                <w:rFonts w:asciiTheme="minorHAnsi" w:hAnsiTheme="minorHAnsi" w:cs="Arial"/>
                <w:b/>
              </w:rPr>
              <w:t>5-64 years</w:t>
            </w:r>
          </w:p>
        </w:tc>
        <w:tc>
          <w:tcPr>
            <w:tcW w:w="1694" w:type="dxa"/>
            <w:noWrap/>
            <w:hideMark/>
          </w:tcPr>
          <w:p w14:paraId="404FA3F6" w14:textId="77777777" w:rsidR="00930B5C" w:rsidRPr="00D57942" w:rsidRDefault="00930B5C" w:rsidP="00200B73">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rPr>
            </w:pPr>
            <w:r w:rsidRPr="00D57942">
              <w:rPr>
                <w:rFonts w:asciiTheme="minorHAnsi" w:hAnsiTheme="minorHAnsi" w:cs="Arial"/>
                <w:b/>
              </w:rPr>
              <w:t>65+ years</w:t>
            </w:r>
          </w:p>
        </w:tc>
        <w:tc>
          <w:tcPr>
            <w:tcW w:w="1694" w:type="dxa"/>
            <w:noWrap/>
            <w:hideMark/>
          </w:tcPr>
          <w:p w14:paraId="4A51E37E" w14:textId="01BC230D" w:rsidR="00930B5C" w:rsidRPr="00D57942" w:rsidRDefault="00930B5C" w:rsidP="00200B73">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Arial"/>
                <w:b/>
              </w:rPr>
            </w:pPr>
            <w:r w:rsidRPr="00D57942">
              <w:rPr>
                <w:rFonts w:asciiTheme="minorHAnsi" w:hAnsiTheme="minorHAnsi" w:cs="Arial"/>
                <w:b/>
              </w:rPr>
              <w:t>All ages</w:t>
            </w:r>
            <w:r w:rsidR="001C6027" w:rsidRPr="00D57942">
              <w:rPr>
                <w:rFonts w:asciiTheme="minorHAnsi" w:hAnsiTheme="minorHAnsi" w:cs="Arial"/>
                <w:b/>
              </w:rPr>
              <w:t xml:space="preserve"> *</w:t>
            </w:r>
          </w:p>
        </w:tc>
      </w:tr>
      <w:tr w:rsidR="00930B5C" w:rsidRPr="005A4B12" w14:paraId="64E97ABF"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63B8F1F"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8</w:t>
            </w:r>
          </w:p>
        </w:tc>
        <w:tc>
          <w:tcPr>
            <w:tcW w:w="1694" w:type="dxa"/>
            <w:noWrap/>
            <w:hideMark/>
          </w:tcPr>
          <w:p w14:paraId="45EE7DA4"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3 (10.0%)</w:t>
            </w:r>
          </w:p>
        </w:tc>
        <w:tc>
          <w:tcPr>
            <w:tcW w:w="1694" w:type="dxa"/>
            <w:noWrap/>
            <w:hideMark/>
          </w:tcPr>
          <w:p w14:paraId="6956CD33"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621 (27.2%)</w:t>
            </w:r>
          </w:p>
        </w:tc>
        <w:tc>
          <w:tcPr>
            <w:tcW w:w="1694" w:type="dxa"/>
            <w:noWrap/>
            <w:hideMark/>
          </w:tcPr>
          <w:p w14:paraId="420B0873"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63 (15.7%)</w:t>
            </w:r>
          </w:p>
        </w:tc>
        <w:tc>
          <w:tcPr>
            <w:tcW w:w="1694" w:type="dxa"/>
            <w:noWrap/>
            <w:hideMark/>
          </w:tcPr>
          <w:p w14:paraId="3C500556" w14:textId="3BFFFEC8"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w:t>
            </w:r>
            <w:r w:rsidR="00CB08FE">
              <w:rPr>
                <w:rFonts w:asciiTheme="minorHAnsi" w:hAnsiTheme="minorHAnsi" w:cs="Arial"/>
              </w:rPr>
              <w:t>,</w:t>
            </w:r>
            <w:r w:rsidRPr="00D57942">
              <w:rPr>
                <w:rFonts w:asciiTheme="minorHAnsi" w:hAnsiTheme="minorHAnsi" w:cs="Arial"/>
              </w:rPr>
              <w:t>120 (20.1%)</w:t>
            </w:r>
          </w:p>
        </w:tc>
      </w:tr>
      <w:tr w:rsidR="00930B5C" w:rsidRPr="005A4B12" w14:paraId="4F5EA0A6"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C16EEAA"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12F</w:t>
            </w:r>
          </w:p>
        </w:tc>
        <w:tc>
          <w:tcPr>
            <w:tcW w:w="1694" w:type="dxa"/>
            <w:noWrap/>
            <w:hideMark/>
          </w:tcPr>
          <w:p w14:paraId="46CEE49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7 (14.2%)</w:t>
            </w:r>
          </w:p>
        </w:tc>
        <w:tc>
          <w:tcPr>
            <w:tcW w:w="1694" w:type="dxa"/>
            <w:noWrap/>
            <w:hideMark/>
          </w:tcPr>
          <w:p w14:paraId="0A2395C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08 (17.9%)</w:t>
            </w:r>
          </w:p>
        </w:tc>
        <w:tc>
          <w:tcPr>
            <w:tcW w:w="1694" w:type="dxa"/>
            <w:noWrap/>
            <w:hideMark/>
          </w:tcPr>
          <w:p w14:paraId="12359384"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75 (9.3%)</w:t>
            </w:r>
          </w:p>
        </w:tc>
        <w:tc>
          <w:tcPr>
            <w:tcW w:w="1694" w:type="dxa"/>
            <w:noWrap/>
            <w:hideMark/>
          </w:tcPr>
          <w:p w14:paraId="2C68E67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730 (13.1%)</w:t>
            </w:r>
          </w:p>
        </w:tc>
      </w:tr>
      <w:tr w:rsidR="00930B5C" w:rsidRPr="005A4B12" w14:paraId="0D51CCB0"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C45E155" w14:textId="77777777" w:rsidR="00930B5C" w:rsidRPr="00D57942" w:rsidRDefault="00930B5C" w:rsidP="00200B73">
            <w:pPr>
              <w:spacing w:line="360" w:lineRule="auto"/>
              <w:rPr>
                <w:rFonts w:asciiTheme="minorHAnsi" w:hAnsiTheme="minorHAnsi" w:cs="Arial"/>
                <w:color w:val="FF0000"/>
              </w:rPr>
            </w:pPr>
            <w:r w:rsidRPr="00D57942">
              <w:rPr>
                <w:rFonts w:asciiTheme="minorHAnsi" w:hAnsiTheme="minorHAnsi" w:cs="Arial"/>
                <w:color w:val="FF0000"/>
              </w:rPr>
              <w:t>3</w:t>
            </w:r>
          </w:p>
        </w:tc>
        <w:tc>
          <w:tcPr>
            <w:tcW w:w="1694" w:type="dxa"/>
            <w:noWrap/>
            <w:hideMark/>
          </w:tcPr>
          <w:p w14:paraId="1FE282B3"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23 (6.9%)</w:t>
            </w:r>
          </w:p>
        </w:tc>
        <w:tc>
          <w:tcPr>
            <w:tcW w:w="1694" w:type="dxa"/>
            <w:noWrap/>
            <w:hideMark/>
          </w:tcPr>
          <w:p w14:paraId="4FBCDA94"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159 (7.0%)</w:t>
            </w:r>
          </w:p>
        </w:tc>
        <w:tc>
          <w:tcPr>
            <w:tcW w:w="1694" w:type="dxa"/>
            <w:noWrap/>
            <w:hideMark/>
          </w:tcPr>
          <w:p w14:paraId="1B1A3988"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340 (11.5%)</w:t>
            </w:r>
          </w:p>
        </w:tc>
        <w:tc>
          <w:tcPr>
            <w:tcW w:w="1694" w:type="dxa"/>
            <w:noWrap/>
            <w:hideMark/>
          </w:tcPr>
          <w:p w14:paraId="581DE11C"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525 (9.4%)</w:t>
            </w:r>
          </w:p>
        </w:tc>
      </w:tr>
      <w:tr w:rsidR="00930B5C" w:rsidRPr="005A4B12" w14:paraId="4DA9E11B"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626236D"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9N</w:t>
            </w:r>
          </w:p>
        </w:tc>
        <w:tc>
          <w:tcPr>
            <w:tcW w:w="1694" w:type="dxa"/>
            <w:noWrap/>
            <w:hideMark/>
          </w:tcPr>
          <w:p w14:paraId="5029DBDF"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9 (2.7%)</w:t>
            </w:r>
          </w:p>
        </w:tc>
        <w:tc>
          <w:tcPr>
            <w:tcW w:w="1694" w:type="dxa"/>
            <w:noWrap/>
            <w:hideMark/>
          </w:tcPr>
          <w:p w14:paraId="70E4DA97"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59 (7.0%)</w:t>
            </w:r>
          </w:p>
        </w:tc>
        <w:tc>
          <w:tcPr>
            <w:tcW w:w="1694" w:type="dxa"/>
            <w:noWrap/>
            <w:hideMark/>
          </w:tcPr>
          <w:p w14:paraId="16A2D83B"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07 (7.0%)</w:t>
            </w:r>
          </w:p>
        </w:tc>
        <w:tc>
          <w:tcPr>
            <w:tcW w:w="1694" w:type="dxa"/>
            <w:noWrap/>
            <w:hideMark/>
          </w:tcPr>
          <w:p w14:paraId="004E0F34"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75 (6.7%)</w:t>
            </w:r>
          </w:p>
        </w:tc>
      </w:tr>
      <w:tr w:rsidR="00930B5C" w:rsidRPr="005A4B12" w14:paraId="47689FC1"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92DB0E4"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22F</w:t>
            </w:r>
          </w:p>
        </w:tc>
        <w:tc>
          <w:tcPr>
            <w:tcW w:w="1694" w:type="dxa"/>
            <w:noWrap/>
            <w:hideMark/>
          </w:tcPr>
          <w:p w14:paraId="38E7C1CB"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7 (5.1%)</w:t>
            </w:r>
          </w:p>
        </w:tc>
        <w:tc>
          <w:tcPr>
            <w:tcW w:w="1694" w:type="dxa"/>
            <w:noWrap/>
            <w:hideMark/>
          </w:tcPr>
          <w:p w14:paraId="2E024D9B"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41 (6.2%)</w:t>
            </w:r>
          </w:p>
        </w:tc>
        <w:tc>
          <w:tcPr>
            <w:tcW w:w="1694" w:type="dxa"/>
            <w:noWrap/>
            <w:hideMark/>
          </w:tcPr>
          <w:p w14:paraId="29680A61"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16 (7.3%)</w:t>
            </w:r>
          </w:p>
        </w:tc>
        <w:tc>
          <w:tcPr>
            <w:tcW w:w="1694" w:type="dxa"/>
            <w:noWrap/>
            <w:hideMark/>
          </w:tcPr>
          <w:p w14:paraId="1762E144"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75 (6.7%)</w:t>
            </w:r>
          </w:p>
        </w:tc>
      </w:tr>
      <w:tr w:rsidR="00930B5C" w:rsidRPr="005A4B12" w14:paraId="6A5BE2CD"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3C595D8" w14:textId="77777777" w:rsidR="00930B5C" w:rsidRPr="00D57942" w:rsidRDefault="00930B5C" w:rsidP="00200B73">
            <w:pPr>
              <w:spacing w:line="360" w:lineRule="auto"/>
              <w:rPr>
                <w:rFonts w:asciiTheme="minorHAnsi" w:hAnsiTheme="minorHAnsi" w:cs="Arial"/>
                <w:color w:val="FF0000"/>
              </w:rPr>
            </w:pPr>
            <w:r w:rsidRPr="00D57942">
              <w:rPr>
                <w:rFonts w:asciiTheme="minorHAnsi" w:hAnsiTheme="minorHAnsi" w:cs="Arial"/>
                <w:color w:val="FF0000"/>
              </w:rPr>
              <w:t>19A</w:t>
            </w:r>
          </w:p>
        </w:tc>
        <w:tc>
          <w:tcPr>
            <w:tcW w:w="1694" w:type="dxa"/>
            <w:noWrap/>
            <w:hideMark/>
          </w:tcPr>
          <w:p w14:paraId="1E12341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13 (3.9%)</w:t>
            </w:r>
          </w:p>
        </w:tc>
        <w:tc>
          <w:tcPr>
            <w:tcW w:w="1694" w:type="dxa"/>
            <w:noWrap/>
            <w:hideMark/>
          </w:tcPr>
          <w:p w14:paraId="3B645DA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119 (5.2%)</w:t>
            </w:r>
          </w:p>
        </w:tc>
        <w:tc>
          <w:tcPr>
            <w:tcW w:w="1694" w:type="dxa"/>
            <w:noWrap/>
            <w:hideMark/>
          </w:tcPr>
          <w:p w14:paraId="14696B3F"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178 (6.0%)</w:t>
            </w:r>
          </w:p>
        </w:tc>
        <w:tc>
          <w:tcPr>
            <w:tcW w:w="1694" w:type="dxa"/>
            <w:noWrap/>
            <w:hideMark/>
          </w:tcPr>
          <w:p w14:paraId="2B43FD5F"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310 (5.6%)</w:t>
            </w:r>
          </w:p>
        </w:tc>
      </w:tr>
      <w:tr w:rsidR="00930B5C" w:rsidRPr="005A4B12" w14:paraId="706E8713"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218C2A3"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15A</w:t>
            </w:r>
          </w:p>
        </w:tc>
        <w:tc>
          <w:tcPr>
            <w:tcW w:w="1694" w:type="dxa"/>
            <w:noWrap/>
            <w:hideMark/>
          </w:tcPr>
          <w:p w14:paraId="6AEFE431"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8 (5.4%)</w:t>
            </w:r>
          </w:p>
        </w:tc>
        <w:tc>
          <w:tcPr>
            <w:tcW w:w="1694" w:type="dxa"/>
            <w:noWrap/>
            <w:hideMark/>
          </w:tcPr>
          <w:p w14:paraId="10122B1B"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63 (2.8%)</w:t>
            </w:r>
          </w:p>
        </w:tc>
        <w:tc>
          <w:tcPr>
            <w:tcW w:w="1694" w:type="dxa"/>
            <w:noWrap/>
            <w:hideMark/>
          </w:tcPr>
          <w:p w14:paraId="240C75A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52 (5.2%)</w:t>
            </w:r>
          </w:p>
        </w:tc>
        <w:tc>
          <w:tcPr>
            <w:tcW w:w="1694" w:type="dxa"/>
            <w:noWrap/>
            <w:hideMark/>
          </w:tcPr>
          <w:p w14:paraId="0D0ABFD8"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34 (4.2%)</w:t>
            </w:r>
          </w:p>
        </w:tc>
      </w:tr>
      <w:tr w:rsidR="00930B5C" w:rsidRPr="005A4B12" w14:paraId="58F8B941"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B40DA4A"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33F</w:t>
            </w:r>
          </w:p>
        </w:tc>
        <w:tc>
          <w:tcPr>
            <w:tcW w:w="1694" w:type="dxa"/>
            <w:noWrap/>
            <w:hideMark/>
          </w:tcPr>
          <w:p w14:paraId="6203226C"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7 (5.1%)</w:t>
            </w:r>
          </w:p>
        </w:tc>
        <w:tc>
          <w:tcPr>
            <w:tcW w:w="1694" w:type="dxa"/>
            <w:noWrap/>
            <w:hideMark/>
          </w:tcPr>
          <w:p w14:paraId="2D4C656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57 (2.5%)</w:t>
            </w:r>
          </w:p>
        </w:tc>
        <w:tc>
          <w:tcPr>
            <w:tcW w:w="1694" w:type="dxa"/>
            <w:noWrap/>
            <w:hideMark/>
          </w:tcPr>
          <w:p w14:paraId="66DABD90"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06 (3.6%)</w:t>
            </w:r>
          </w:p>
        </w:tc>
        <w:tc>
          <w:tcPr>
            <w:tcW w:w="1694" w:type="dxa"/>
            <w:noWrap/>
            <w:hideMark/>
          </w:tcPr>
          <w:p w14:paraId="70A7306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80 (3.2%)</w:t>
            </w:r>
          </w:p>
        </w:tc>
      </w:tr>
      <w:tr w:rsidR="00930B5C" w:rsidRPr="005A4B12" w14:paraId="1253029A"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8E7EAB9"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10A</w:t>
            </w:r>
          </w:p>
        </w:tc>
        <w:tc>
          <w:tcPr>
            <w:tcW w:w="1694" w:type="dxa"/>
            <w:noWrap/>
            <w:hideMark/>
          </w:tcPr>
          <w:p w14:paraId="54249B90"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7 (8.2%)</w:t>
            </w:r>
          </w:p>
        </w:tc>
        <w:tc>
          <w:tcPr>
            <w:tcW w:w="1694" w:type="dxa"/>
            <w:noWrap/>
            <w:hideMark/>
          </w:tcPr>
          <w:p w14:paraId="1B70D3C8"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58 (2.5%)</w:t>
            </w:r>
          </w:p>
        </w:tc>
        <w:tc>
          <w:tcPr>
            <w:tcW w:w="1694" w:type="dxa"/>
            <w:noWrap/>
            <w:hideMark/>
          </w:tcPr>
          <w:p w14:paraId="52796BC8"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90 (3.1%)</w:t>
            </w:r>
          </w:p>
        </w:tc>
        <w:tc>
          <w:tcPr>
            <w:tcW w:w="1694" w:type="dxa"/>
            <w:noWrap/>
            <w:hideMark/>
          </w:tcPr>
          <w:p w14:paraId="1728C67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76 (3.2%)</w:t>
            </w:r>
          </w:p>
        </w:tc>
      </w:tr>
      <w:tr w:rsidR="00930B5C" w:rsidRPr="005A4B12" w14:paraId="6CFB5A0D"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5977DFA"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23B</w:t>
            </w:r>
          </w:p>
        </w:tc>
        <w:tc>
          <w:tcPr>
            <w:tcW w:w="1694" w:type="dxa"/>
            <w:noWrap/>
            <w:hideMark/>
          </w:tcPr>
          <w:p w14:paraId="6FC8A3D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1 (6.3%)</w:t>
            </w:r>
          </w:p>
        </w:tc>
        <w:tc>
          <w:tcPr>
            <w:tcW w:w="1694" w:type="dxa"/>
            <w:noWrap/>
            <w:hideMark/>
          </w:tcPr>
          <w:p w14:paraId="7F42DFB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3 (1.9%)</w:t>
            </w:r>
          </w:p>
        </w:tc>
        <w:tc>
          <w:tcPr>
            <w:tcW w:w="1694" w:type="dxa"/>
            <w:noWrap/>
            <w:hideMark/>
          </w:tcPr>
          <w:p w14:paraId="438CB975"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71 (2.4%)</w:t>
            </w:r>
          </w:p>
        </w:tc>
        <w:tc>
          <w:tcPr>
            <w:tcW w:w="1694" w:type="dxa"/>
            <w:noWrap/>
            <w:hideMark/>
          </w:tcPr>
          <w:p w14:paraId="08B398D8"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35 (2.4%)</w:t>
            </w:r>
          </w:p>
        </w:tc>
      </w:tr>
      <w:tr w:rsidR="00930B5C" w:rsidRPr="005A4B12" w14:paraId="50F17FC7"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1BA9EC9"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23A</w:t>
            </w:r>
          </w:p>
        </w:tc>
        <w:tc>
          <w:tcPr>
            <w:tcW w:w="1694" w:type="dxa"/>
            <w:noWrap/>
            <w:hideMark/>
          </w:tcPr>
          <w:p w14:paraId="6F6A347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 (0.9%)</w:t>
            </w:r>
          </w:p>
        </w:tc>
        <w:tc>
          <w:tcPr>
            <w:tcW w:w="1694" w:type="dxa"/>
            <w:noWrap/>
            <w:hideMark/>
          </w:tcPr>
          <w:p w14:paraId="586AF8CB"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0 (1.3%)</w:t>
            </w:r>
          </w:p>
        </w:tc>
        <w:tc>
          <w:tcPr>
            <w:tcW w:w="1694" w:type="dxa"/>
            <w:noWrap/>
            <w:hideMark/>
          </w:tcPr>
          <w:p w14:paraId="1AD76C93"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89 (3.0%)</w:t>
            </w:r>
          </w:p>
        </w:tc>
        <w:tc>
          <w:tcPr>
            <w:tcW w:w="1694" w:type="dxa"/>
            <w:noWrap/>
            <w:hideMark/>
          </w:tcPr>
          <w:p w14:paraId="556CFB4C"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22 (2.2%)</w:t>
            </w:r>
          </w:p>
        </w:tc>
      </w:tr>
      <w:tr w:rsidR="00930B5C" w:rsidRPr="005A4B12" w14:paraId="1EB98B1C"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BBFE815"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11A</w:t>
            </w:r>
          </w:p>
        </w:tc>
        <w:tc>
          <w:tcPr>
            <w:tcW w:w="1694" w:type="dxa"/>
            <w:noWrap/>
            <w:hideMark/>
          </w:tcPr>
          <w:p w14:paraId="6C3751F5"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5 (1.5%)</w:t>
            </w:r>
          </w:p>
        </w:tc>
        <w:tc>
          <w:tcPr>
            <w:tcW w:w="1694" w:type="dxa"/>
            <w:noWrap/>
            <w:hideMark/>
          </w:tcPr>
          <w:p w14:paraId="2150062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6 (1.6%)</w:t>
            </w:r>
          </w:p>
        </w:tc>
        <w:tc>
          <w:tcPr>
            <w:tcW w:w="1694" w:type="dxa"/>
            <w:noWrap/>
            <w:hideMark/>
          </w:tcPr>
          <w:p w14:paraId="16092AF0"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71 (2.4%)</w:t>
            </w:r>
          </w:p>
        </w:tc>
        <w:tc>
          <w:tcPr>
            <w:tcW w:w="1694" w:type="dxa"/>
            <w:noWrap/>
            <w:hideMark/>
          </w:tcPr>
          <w:p w14:paraId="78C0FD1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12 (2.0%)</w:t>
            </w:r>
          </w:p>
        </w:tc>
      </w:tr>
      <w:tr w:rsidR="00930B5C" w:rsidRPr="005A4B12" w14:paraId="589B3E6B"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F1A767B"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15B/C</w:t>
            </w:r>
          </w:p>
        </w:tc>
        <w:tc>
          <w:tcPr>
            <w:tcW w:w="1694" w:type="dxa"/>
            <w:noWrap/>
            <w:hideMark/>
          </w:tcPr>
          <w:p w14:paraId="4540273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6 (7.9%)</w:t>
            </w:r>
          </w:p>
        </w:tc>
        <w:tc>
          <w:tcPr>
            <w:tcW w:w="1694" w:type="dxa"/>
            <w:noWrap/>
            <w:hideMark/>
          </w:tcPr>
          <w:p w14:paraId="492C9330"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8 (1.2%)</w:t>
            </w:r>
          </w:p>
        </w:tc>
        <w:tc>
          <w:tcPr>
            <w:tcW w:w="1694" w:type="dxa"/>
            <w:noWrap/>
            <w:hideMark/>
          </w:tcPr>
          <w:p w14:paraId="4E17731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5 (1.5%)</w:t>
            </w:r>
          </w:p>
        </w:tc>
        <w:tc>
          <w:tcPr>
            <w:tcW w:w="1694" w:type="dxa"/>
            <w:noWrap/>
            <w:hideMark/>
          </w:tcPr>
          <w:p w14:paraId="74A77E0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99 (1.8%)</w:t>
            </w:r>
          </w:p>
        </w:tc>
      </w:tr>
      <w:tr w:rsidR="00930B5C" w:rsidRPr="005A4B12" w14:paraId="32E26ADB"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6B66137"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16F</w:t>
            </w:r>
          </w:p>
        </w:tc>
        <w:tc>
          <w:tcPr>
            <w:tcW w:w="1694" w:type="dxa"/>
            <w:noWrap/>
            <w:hideMark/>
          </w:tcPr>
          <w:p w14:paraId="2DBC6CB9"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 (0.6%)</w:t>
            </w:r>
          </w:p>
        </w:tc>
        <w:tc>
          <w:tcPr>
            <w:tcW w:w="1694" w:type="dxa"/>
            <w:noWrap/>
            <w:hideMark/>
          </w:tcPr>
          <w:p w14:paraId="30A3C4B5"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32 (1.4%)</w:t>
            </w:r>
          </w:p>
        </w:tc>
        <w:tc>
          <w:tcPr>
            <w:tcW w:w="1694" w:type="dxa"/>
            <w:noWrap/>
            <w:hideMark/>
          </w:tcPr>
          <w:p w14:paraId="15BE22E2"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57 (1.9%)</w:t>
            </w:r>
          </w:p>
        </w:tc>
        <w:tc>
          <w:tcPr>
            <w:tcW w:w="1694" w:type="dxa"/>
            <w:noWrap/>
            <w:hideMark/>
          </w:tcPr>
          <w:p w14:paraId="3A4CE463"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91 (1.6%)</w:t>
            </w:r>
          </w:p>
        </w:tc>
      </w:tr>
      <w:tr w:rsidR="00930B5C" w:rsidRPr="005A4B12" w14:paraId="2557BDD2"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32A1293"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24F</w:t>
            </w:r>
          </w:p>
        </w:tc>
        <w:tc>
          <w:tcPr>
            <w:tcW w:w="1694" w:type="dxa"/>
            <w:noWrap/>
            <w:hideMark/>
          </w:tcPr>
          <w:p w14:paraId="7017620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1 (3.3%)</w:t>
            </w:r>
          </w:p>
        </w:tc>
        <w:tc>
          <w:tcPr>
            <w:tcW w:w="1694" w:type="dxa"/>
            <w:noWrap/>
            <w:hideMark/>
          </w:tcPr>
          <w:p w14:paraId="4C186B1A"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4 (1.1%)</w:t>
            </w:r>
          </w:p>
        </w:tc>
        <w:tc>
          <w:tcPr>
            <w:tcW w:w="1694" w:type="dxa"/>
            <w:noWrap/>
            <w:hideMark/>
          </w:tcPr>
          <w:p w14:paraId="5FD1A613"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55 (1.9%)</w:t>
            </w:r>
          </w:p>
        </w:tc>
        <w:tc>
          <w:tcPr>
            <w:tcW w:w="1694" w:type="dxa"/>
            <w:noWrap/>
            <w:hideMark/>
          </w:tcPr>
          <w:p w14:paraId="08DD1ABF"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91 (1.6%)</w:t>
            </w:r>
          </w:p>
        </w:tc>
      </w:tr>
      <w:tr w:rsidR="00930B5C" w:rsidRPr="005A4B12" w14:paraId="528B434F"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219F01D" w14:textId="77777777" w:rsidR="00930B5C" w:rsidRPr="00D57942" w:rsidRDefault="00930B5C" w:rsidP="00200B73">
            <w:pPr>
              <w:spacing w:line="360" w:lineRule="auto"/>
              <w:rPr>
                <w:rFonts w:asciiTheme="minorHAnsi" w:hAnsiTheme="minorHAnsi" w:cs="Arial"/>
                <w:color w:val="FF0000"/>
              </w:rPr>
            </w:pPr>
            <w:r w:rsidRPr="00D57942">
              <w:rPr>
                <w:rFonts w:asciiTheme="minorHAnsi" w:hAnsiTheme="minorHAnsi" w:cs="Arial"/>
                <w:color w:val="FF0000"/>
              </w:rPr>
              <w:t>7F</w:t>
            </w:r>
          </w:p>
        </w:tc>
        <w:tc>
          <w:tcPr>
            <w:tcW w:w="1694" w:type="dxa"/>
            <w:noWrap/>
            <w:hideMark/>
          </w:tcPr>
          <w:p w14:paraId="281D65AC"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4 (1.2%)</w:t>
            </w:r>
          </w:p>
        </w:tc>
        <w:tc>
          <w:tcPr>
            <w:tcW w:w="1694" w:type="dxa"/>
            <w:noWrap/>
            <w:hideMark/>
          </w:tcPr>
          <w:p w14:paraId="0AD248DC"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45 (2.0%)</w:t>
            </w:r>
          </w:p>
        </w:tc>
        <w:tc>
          <w:tcPr>
            <w:tcW w:w="1694" w:type="dxa"/>
            <w:noWrap/>
            <w:hideMark/>
          </w:tcPr>
          <w:p w14:paraId="4041DD70"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40 (1.4%)</w:t>
            </w:r>
          </w:p>
        </w:tc>
        <w:tc>
          <w:tcPr>
            <w:tcW w:w="1694" w:type="dxa"/>
            <w:noWrap/>
            <w:hideMark/>
          </w:tcPr>
          <w:p w14:paraId="39D8F06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FF0000"/>
              </w:rPr>
            </w:pPr>
            <w:r w:rsidRPr="00D57942">
              <w:rPr>
                <w:rFonts w:asciiTheme="minorHAnsi" w:hAnsiTheme="minorHAnsi" w:cs="Arial"/>
                <w:color w:val="FF0000"/>
              </w:rPr>
              <w:t>89 (1.6%)</w:t>
            </w:r>
          </w:p>
        </w:tc>
      </w:tr>
      <w:tr w:rsidR="00930B5C" w:rsidRPr="005A4B12" w14:paraId="7AE510A1"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3A207C3"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35B</w:t>
            </w:r>
          </w:p>
        </w:tc>
        <w:tc>
          <w:tcPr>
            <w:tcW w:w="1694" w:type="dxa"/>
            <w:noWrap/>
            <w:hideMark/>
          </w:tcPr>
          <w:p w14:paraId="3A10AA6B"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9 (2.7%)</w:t>
            </w:r>
          </w:p>
        </w:tc>
        <w:tc>
          <w:tcPr>
            <w:tcW w:w="1694" w:type="dxa"/>
            <w:noWrap/>
            <w:hideMark/>
          </w:tcPr>
          <w:p w14:paraId="2C6697E6"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19 (0.8%)</w:t>
            </w:r>
          </w:p>
        </w:tc>
        <w:tc>
          <w:tcPr>
            <w:tcW w:w="1694" w:type="dxa"/>
            <w:noWrap/>
            <w:hideMark/>
          </w:tcPr>
          <w:p w14:paraId="76DE21E7"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59 (2.0%)</w:t>
            </w:r>
          </w:p>
        </w:tc>
        <w:tc>
          <w:tcPr>
            <w:tcW w:w="1694" w:type="dxa"/>
            <w:noWrap/>
            <w:hideMark/>
          </w:tcPr>
          <w:p w14:paraId="42C78278"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87 (1.6%)</w:t>
            </w:r>
          </w:p>
        </w:tc>
      </w:tr>
      <w:tr w:rsidR="00930B5C" w:rsidRPr="005A4B12" w14:paraId="0366E3AC" w14:textId="77777777" w:rsidTr="001C6027">
        <w:trPr>
          <w:trHeight w:val="229"/>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0BBE4ED"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Other</w:t>
            </w:r>
          </w:p>
        </w:tc>
        <w:tc>
          <w:tcPr>
            <w:tcW w:w="1694" w:type="dxa"/>
            <w:noWrap/>
            <w:hideMark/>
          </w:tcPr>
          <w:p w14:paraId="034A3C6E"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6 (13.9%)</w:t>
            </w:r>
          </w:p>
        </w:tc>
        <w:tc>
          <w:tcPr>
            <w:tcW w:w="1694" w:type="dxa"/>
            <w:noWrap/>
            <w:hideMark/>
          </w:tcPr>
          <w:p w14:paraId="51FD03C1"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241 (10.6%)</w:t>
            </w:r>
          </w:p>
        </w:tc>
        <w:tc>
          <w:tcPr>
            <w:tcW w:w="1694" w:type="dxa"/>
            <w:noWrap/>
            <w:hideMark/>
          </w:tcPr>
          <w:p w14:paraId="7285DB01"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433 (14.7%)</w:t>
            </w:r>
          </w:p>
        </w:tc>
        <w:tc>
          <w:tcPr>
            <w:tcW w:w="1694" w:type="dxa"/>
            <w:noWrap/>
            <w:hideMark/>
          </w:tcPr>
          <w:p w14:paraId="142FA8AE" w14:textId="77777777" w:rsidR="00930B5C" w:rsidRPr="00D57942" w:rsidRDefault="00930B5C" w:rsidP="00200B73">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D57942">
              <w:rPr>
                <w:rFonts w:asciiTheme="minorHAnsi" w:hAnsiTheme="minorHAnsi" w:cs="Arial"/>
              </w:rPr>
              <w:t>720 (12.9%)</w:t>
            </w:r>
          </w:p>
        </w:tc>
      </w:tr>
      <w:tr w:rsidR="00930B5C" w:rsidRPr="005A4B12" w14:paraId="48F1428D" w14:textId="77777777" w:rsidTr="001C6027">
        <w:trPr>
          <w:cnfStyle w:val="010000000000" w:firstRow="0" w:lastRow="1" w:firstColumn="0" w:lastColumn="0" w:oddVBand="0" w:evenVBand="0" w:oddHBand="0" w:evenHBand="0" w:firstRowFirstColumn="0" w:firstRowLastColumn="0" w:lastRowFirstColumn="0" w:lastRowLastColumn="0"/>
          <w:trHeight w:val="229"/>
        </w:trPr>
        <w:tc>
          <w:tcPr>
            <w:cnfStyle w:val="001000000001" w:firstRow="0" w:lastRow="0" w:firstColumn="1" w:lastColumn="0" w:oddVBand="0" w:evenVBand="0" w:oddHBand="0" w:evenHBand="0" w:firstRowFirstColumn="0" w:firstRowLastColumn="0" w:lastRowFirstColumn="1" w:lastRowLastColumn="0"/>
            <w:tcW w:w="1694" w:type="dxa"/>
            <w:noWrap/>
            <w:hideMark/>
          </w:tcPr>
          <w:p w14:paraId="1D38E367" w14:textId="77777777" w:rsidR="00930B5C" w:rsidRPr="00D57942" w:rsidRDefault="00930B5C" w:rsidP="00200B73">
            <w:pPr>
              <w:spacing w:line="360" w:lineRule="auto"/>
              <w:rPr>
                <w:rFonts w:asciiTheme="minorHAnsi" w:hAnsiTheme="minorHAnsi" w:cs="Arial"/>
              </w:rPr>
            </w:pPr>
            <w:r w:rsidRPr="00D57942">
              <w:rPr>
                <w:rFonts w:asciiTheme="minorHAnsi" w:hAnsiTheme="minorHAnsi" w:cs="Arial"/>
              </w:rPr>
              <w:t>Total</w:t>
            </w:r>
          </w:p>
        </w:tc>
        <w:tc>
          <w:tcPr>
            <w:tcW w:w="1694" w:type="dxa"/>
            <w:noWrap/>
            <w:hideMark/>
          </w:tcPr>
          <w:p w14:paraId="2A789673" w14:textId="77777777" w:rsidR="00930B5C" w:rsidRPr="00D57942" w:rsidRDefault="00930B5C" w:rsidP="00200B73">
            <w:pPr>
              <w:spacing w:line="36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Arial"/>
                <w:b/>
                <w:bCs/>
              </w:rPr>
            </w:pPr>
            <w:r w:rsidRPr="00D57942">
              <w:rPr>
                <w:rFonts w:asciiTheme="minorHAnsi" w:hAnsiTheme="minorHAnsi" w:cs="Arial"/>
                <w:b/>
                <w:bCs/>
              </w:rPr>
              <w:t>331</w:t>
            </w:r>
          </w:p>
        </w:tc>
        <w:tc>
          <w:tcPr>
            <w:tcW w:w="1694" w:type="dxa"/>
            <w:noWrap/>
            <w:hideMark/>
          </w:tcPr>
          <w:p w14:paraId="6F307DCF" w14:textId="77777777" w:rsidR="00930B5C" w:rsidRPr="00D57942" w:rsidRDefault="00930B5C" w:rsidP="00200B73">
            <w:pPr>
              <w:spacing w:line="36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Arial"/>
                <w:b/>
                <w:bCs/>
              </w:rPr>
            </w:pPr>
            <w:r w:rsidRPr="00D57942">
              <w:rPr>
                <w:rFonts w:asciiTheme="minorHAnsi" w:hAnsiTheme="minorHAnsi" w:cs="Arial"/>
                <w:b/>
                <w:bCs/>
              </w:rPr>
              <w:t>2,283</w:t>
            </w:r>
          </w:p>
        </w:tc>
        <w:tc>
          <w:tcPr>
            <w:tcW w:w="1694" w:type="dxa"/>
            <w:noWrap/>
            <w:hideMark/>
          </w:tcPr>
          <w:p w14:paraId="32576BB5" w14:textId="77777777" w:rsidR="00930B5C" w:rsidRPr="00D57942" w:rsidRDefault="00930B5C" w:rsidP="00200B73">
            <w:pPr>
              <w:spacing w:line="36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Arial"/>
                <w:b/>
                <w:bCs/>
              </w:rPr>
            </w:pPr>
            <w:r w:rsidRPr="00D57942">
              <w:rPr>
                <w:rFonts w:asciiTheme="minorHAnsi" w:hAnsiTheme="minorHAnsi" w:cs="Arial"/>
                <w:b/>
                <w:bCs/>
              </w:rPr>
              <w:t>2,947</w:t>
            </w:r>
          </w:p>
        </w:tc>
        <w:tc>
          <w:tcPr>
            <w:tcW w:w="1694" w:type="dxa"/>
            <w:noWrap/>
            <w:hideMark/>
          </w:tcPr>
          <w:p w14:paraId="5ECBBBD2" w14:textId="77777777" w:rsidR="00930B5C" w:rsidRPr="00D57942" w:rsidRDefault="00930B5C" w:rsidP="00200B73">
            <w:pPr>
              <w:spacing w:line="36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Arial"/>
                <w:b/>
                <w:bCs/>
              </w:rPr>
            </w:pPr>
            <w:r w:rsidRPr="00D57942">
              <w:rPr>
                <w:rFonts w:asciiTheme="minorHAnsi" w:hAnsiTheme="minorHAnsi" w:cs="Arial"/>
                <w:b/>
                <w:bCs/>
              </w:rPr>
              <w:t>5,571</w:t>
            </w:r>
          </w:p>
        </w:tc>
      </w:tr>
    </w:tbl>
    <w:p w14:paraId="5C8358AF" w14:textId="77777777" w:rsidR="000D42C5" w:rsidRPr="00D57942" w:rsidRDefault="000D42C5" w:rsidP="000D42C5">
      <w:pPr>
        <w:spacing w:after="0" w:line="240" w:lineRule="auto"/>
        <w:rPr>
          <w:rFonts w:eastAsia="Times New Roman" w:cs="Arial"/>
          <w:sz w:val="20"/>
          <w:lang w:eastAsia="en-GB"/>
        </w:rPr>
      </w:pPr>
      <w:r w:rsidRPr="00D57942">
        <w:rPr>
          <w:rFonts w:eastAsia="Times New Roman" w:cs="Arial"/>
          <w:sz w:val="20"/>
          <w:lang w:eastAsia="en-GB"/>
        </w:rPr>
        <w:t>* age not known in 10 cases</w:t>
      </w:r>
    </w:p>
    <w:p w14:paraId="65C3194C" w14:textId="77777777" w:rsidR="00491571" w:rsidRDefault="00491571" w:rsidP="00A74E8D">
      <w:pPr>
        <w:rPr>
          <w:sz w:val="24"/>
        </w:rPr>
      </w:pPr>
    </w:p>
    <w:p w14:paraId="18C6B3D9" w14:textId="61E32F3E" w:rsidR="00DF1228" w:rsidRDefault="00BC056A" w:rsidP="000C0487">
      <w:pPr>
        <w:pageBreakBefore/>
      </w:pPr>
      <w:r w:rsidRPr="00101CEC">
        <w:rPr>
          <w:b/>
        </w:rPr>
        <w:t xml:space="preserve">Figure 1. </w:t>
      </w:r>
      <w:r>
        <w:rPr>
          <w:b/>
        </w:rPr>
        <w:t>Corrected</w:t>
      </w:r>
      <w:r w:rsidRPr="00101CEC">
        <w:rPr>
          <w:b/>
        </w:rPr>
        <w:t xml:space="preserve"> trends in IPD incidence in England and Wales.</w:t>
      </w:r>
      <w:r>
        <w:t xml:space="preserve"> The vertical lines labelled PCV7 and PCV13 denote introduction of the 7-valent and </w:t>
      </w:r>
      <w:r w:rsidR="00DF1228">
        <w:t xml:space="preserve">13-valent pneumococcal conjugate vaccines into the national childhood immunisation programme, respectively. </w:t>
      </w:r>
    </w:p>
    <w:p w14:paraId="29A8C5E3" w14:textId="2C09D26A" w:rsidR="00E24CE1" w:rsidRDefault="00DF1228">
      <w:pPr>
        <w:rPr>
          <w:sz w:val="20"/>
        </w:rPr>
      </w:pPr>
      <w:r w:rsidRPr="007871BE">
        <w:rPr>
          <w:sz w:val="20"/>
        </w:rPr>
        <w:t>PCV7: IPD due to the serotypes included in the 7-valent</w:t>
      </w:r>
      <w:r w:rsidR="00B71004" w:rsidRPr="007871BE">
        <w:rPr>
          <w:sz w:val="20"/>
        </w:rPr>
        <w:t xml:space="preserve"> </w:t>
      </w:r>
      <w:r w:rsidRPr="007871BE">
        <w:rPr>
          <w:sz w:val="20"/>
        </w:rPr>
        <w:t>pneumococcal conjugate vaccines; PCV13 only: IPD due to the additional 6 serotypes included in the 13-valent pneumococcal conjugate vaccines;</w:t>
      </w:r>
      <w:r w:rsidR="00392CE1" w:rsidRPr="007871BE">
        <w:rPr>
          <w:sz w:val="20"/>
        </w:rPr>
        <w:t xml:space="preserve"> NVT: serotypes responsible for IPD that are not included in the 13-valent pneumococcal conjugate vaccines</w:t>
      </w:r>
    </w:p>
    <w:p w14:paraId="1DD27D4F" w14:textId="77777777" w:rsidR="00FA67DE" w:rsidRDefault="00FA67DE" w:rsidP="000C0487"/>
    <w:p w14:paraId="4E649016" w14:textId="668A232A" w:rsidR="000C0487" w:rsidRDefault="000C0487" w:rsidP="000C0487">
      <w:r w:rsidRPr="00101CEC">
        <w:rPr>
          <w:b/>
        </w:rPr>
        <w:t xml:space="preserve">Figure 2. </w:t>
      </w:r>
      <w:r w:rsidR="00513D7C">
        <w:rPr>
          <w:b/>
        </w:rPr>
        <w:t>Corrected</w:t>
      </w:r>
      <w:r w:rsidR="00513D7C" w:rsidRPr="00101CEC">
        <w:rPr>
          <w:b/>
        </w:rPr>
        <w:t xml:space="preserve"> </w:t>
      </w:r>
      <w:r w:rsidRPr="00101CEC">
        <w:rPr>
          <w:b/>
        </w:rPr>
        <w:t>trends in age-group specific IPD incidence in England and Wales.</w:t>
      </w:r>
      <w:r>
        <w:t xml:space="preserve"> The vertical lines labelled PCV7 and PCV13 denote introduction of the 7-valent and 13-valent pneumococcal conjugate vaccines into the national childhood immunisation programme, respectively. </w:t>
      </w:r>
      <w:r w:rsidR="006B419C">
        <w:t>Note the different scales on the vertical axis</w:t>
      </w:r>
      <w:r w:rsidR="00537539">
        <w:t>.</w:t>
      </w:r>
    </w:p>
    <w:p w14:paraId="02F886FE" w14:textId="77777777" w:rsidR="000C0487" w:rsidRPr="00D3145B" w:rsidRDefault="000C0487" w:rsidP="000C0487">
      <w:r w:rsidRPr="007871BE">
        <w:rPr>
          <w:sz w:val="20"/>
        </w:rPr>
        <w:t>PCV7: IPD due to the serotypes included in the 7-valent pneumococcal conjugate vaccines; PCV13 only: IPD due to the additional 6 serotypes included in the 13-valent pneumococcal conjugate vaccines; NVT: serotypes responsible for IPD that are not included in the 13-valent pneumococcal conjugate vaccines</w:t>
      </w:r>
    </w:p>
    <w:p w14:paraId="49F03507" w14:textId="77777777" w:rsidR="00D434E0" w:rsidRDefault="00D434E0" w:rsidP="000C0487"/>
    <w:p w14:paraId="59C47D42" w14:textId="695603F0" w:rsidR="00FA67DE" w:rsidRDefault="00DA77E7" w:rsidP="00392CE1">
      <w:r w:rsidRPr="00101CEC">
        <w:rPr>
          <w:b/>
          <w:sz w:val="20"/>
        </w:rPr>
        <w:t xml:space="preserve">Figure </w:t>
      </w:r>
      <w:r w:rsidR="00AC326F" w:rsidRPr="00101CEC">
        <w:rPr>
          <w:b/>
          <w:sz w:val="20"/>
        </w:rPr>
        <w:t>3</w:t>
      </w:r>
      <w:r w:rsidR="008E1207" w:rsidRPr="00101CEC">
        <w:rPr>
          <w:b/>
          <w:sz w:val="20"/>
        </w:rPr>
        <w:t xml:space="preserve">. </w:t>
      </w:r>
      <w:r w:rsidR="00513D7C">
        <w:rPr>
          <w:b/>
        </w:rPr>
        <w:t>Corrected</w:t>
      </w:r>
      <w:r w:rsidR="00513D7C" w:rsidRPr="00101CEC">
        <w:rPr>
          <w:b/>
        </w:rPr>
        <w:t xml:space="preserve"> </w:t>
      </w:r>
      <w:r w:rsidR="00DF1228" w:rsidRPr="00101CEC">
        <w:rPr>
          <w:b/>
        </w:rPr>
        <w:t xml:space="preserve">overall and age-group specific trends in IPD incidence due to </w:t>
      </w:r>
      <w:r w:rsidR="00646090">
        <w:rPr>
          <w:b/>
        </w:rPr>
        <w:t xml:space="preserve">the </w:t>
      </w:r>
      <w:r w:rsidR="00DF1228" w:rsidRPr="00101CEC">
        <w:rPr>
          <w:b/>
        </w:rPr>
        <w:t xml:space="preserve">additional PCV13 serotypes </w:t>
      </w:r>
      <w:r w:rsidR="00DC71B0" w:rsidRPr="00101CEC">
        <w:rPr>
          <w:b/>
        </w:rPr>
        <w:t xml:space="preserve">and PCV13-related serotype 6C </w:t>
      </w:r>
      <w:r w:rsidR="00646090">
        <w:rPr>
          <w:b/>
        </w:rPr>
        <w:t>seven</w:t>
      </w:r>
      <w:r w:rsidR="00DF1228" w:rsidRPr="00101CEC">
        <w:rPr>
          <w:b/>
        </w:rPr>
        <w:t xml:space="preserve"> years after PCV13 introduction in England and Wales</w:t>
      </w:r>
      <w:r w:rsidR="00392CE1" w:rsidRPr="00101CEC">
        <w:rPr>
          <w:b/>
        </w:rPr>
        <w:t>.</w:t>
      </w:r>
      <w:r w:rsidR="00392CE1" w:rsidRPr="00101CEC">
        <w:rPr>
          <w:b/>
          <w:sz w:val="20"/>
        </w:rPr>
        <w:t xml:space="preserve"> </w:t>
      </w:r>
      <w:r w:rsidR="00392CE1">
        <w:t xml:space="preserve">The vertical lines labelled PCV7 and PCV13 denote introduction of the 7-valent and 13-valent pneumococcal conjugate vaccines into the national childhood immunisation programme, respectively. </w:t>
      </w:r>
      <w:r w:rsidR="00937C4E" w:rsidRPr="00937C4E">
        <w:t>Note the different scales on the vertical-axis.</w:t>
      </w:r>
    </w:p>
    <w:p w14:paraId="366EFE65" w14:textId="17EA4192" w:rsidR="008E1207" w:rsidRDefault="008E1207" w:rsidP="00101CEC">
      <w:pPr>
        <w:rPr>
          <w:sz w:val="24"/>
        </w:rPr>
      </w:pPr>
    </w:p>
    <w:p w14:paraId="48B6173D" w14:textId="2910F01B" w:rsidR="00006D3D" w:rsidRPr="00537539" w:rsidRDefault="005A19E0" w:rsidP="00C10055">
      <w:pPr>
        <w:rPr>
          <w:highlight w:val="yellow"/>
        </w:rPr>
      </w:pPr>
      <w:r w:rsidRPr="00537539">
        <w:rPr>
          <w:b/>
        </w:rPr>
        <w:t>F</w:t>
      </w:r>
      <w:r w:rsidR="008E1207" w:rsidRPr="00537539">
        <w:rPr>
          <w:b/>
        </w:rPr>
        <w:t xml:space="preserve">igure </w:t>
      </w:r>
      <w:r w:rsidR="00AC326F" w:rsidRPr="00537539">
        <w:rPr>
          <w:b/>
        </w:rPr>
        <w:t>4</w:t>
      </w:r>
      <w:r w:rsidR="008E1207" w:rsidRPr="00537539">
        <w:rPr>
          <w:b/>
        </w:rPr>
        <w:t xml:space="preserve">. </w:t>
      </w:r>
      <w:r w:rsidR="00513D7C">
        <w:rPr>
          <w:b/>
        </w:rPr>
        <w:t>Corrected</w:t>
      </w:r>
      <w:r w:rsidR="00513D7C" w:rsidRPr="00537539">
        <w:rPr>
          <w:b/>
        </w:rPr>
        <w:t xml:space="preserve"> </w:t>
      </w:r>
      <w:r w:rsidR="00651E4B" w:rsidRPr="00537539">
        <w:rPr>
          <w:b/>
        </w:rPr>
        <w:t xml:space="preserve">overall and age-group specific </w:t>
      </w:r>
      <w:r w:rsidR="008E1207" w:rsidRPr="00537539">
        <w:rPr>
          <w:b/>
        </w:rPr>
        <w:t xml:space="preserve">trends in IPD </w:t>
      </w:r>
      <w:r w:rsidR="00651E4B" w:rsidRPr="00537539">
        <w:rPr>
          <w:b/>
        </w:rPr>
        <w:t xml:space="preserve">incidence </w:t>
      </w:r>
      <w:r w:rsidR="008E1207" w:rsidRPr="00537539">
        <w:rPr>
          <w:b/>
        </w:rPr>
        <w:t>due to the main replacing serotypes s</w:t>
      </w:r>
      <w:r w:rsidR="0059364A">
        <w:rPr>
          <w:b/>
        </w:rPr>
        <w:t>even</w:t>
      </w:r>
      <w:r w:rsidR="008E1207" w:rsidRPr="00537539">
        <w:rPr>
          <w:b/>
        </w:rPr>
        <w:t xml:space="preserve"> years after PCV13 introduction in England and Wales</w:t>
      </w:r>
      <w:r w:rsidR="00392CE1" w:rsidRPr="00537539">
        <w:rPr>
          <w:b/>
        </w:rPr>
        <w:t>.</w:t>
      </w:r>
      <w:r w:rsidR="00392CE1" w:rsidRPr="000C0487">
        <w:t xml:space="preserve"> The vertical lines labelled PCV7 and PCV13 denote introduction of the 7-valent and 13-valent pneumococcal conjugate vaccines into the national childhood immunisation programme, respectively. </w:t>
      </w:r>
      <w:r w:rsidR="00937C4E" w:rsidRPr="00937C4E">
        <w:t>Note the different scales on the vertical-axis.</w:t>
      </w:r>
      <w:r w:rsidR="00937C4E">
        <w:t xml:space="preserve"> </w:t>
      </w:r>
    </w:p>
    <w:p w14:paraId="35AE03FD" w14:textId="77777777" w:rsidR="00140355" w:rsidRDefault="00140355" w:rsidP="002747A4"/>
    <w:p w14:paraId="4C4A55F3" w14:textId="77777777" w:rsidR="005611DE" w:rsidRDefault="005611DE">
      <w:pPr>
        <w:rPr>
          <w:highlight w:val="yellow"/>
        </w:rPr>
      </w:pPr>
      <w:r>
        <w:rPr>
          <w:highlight w:val="yellow"/>
        </w:rPr>
        <w:br w:type="page"/>
      </w:r>
    </w:p>
    <w:p w14:paraId="28CE2631" w14:textId="2F362C32" w:rsidR="00B6004E" w:rsidRPr="00D57942" w:rsidRDefault="00B6004E" w:rsidP="00D57942">
      <w:pPr>
        <w:spacing w:after="0" w:line="480" w:lineRule="auto"/>
        <w:rPr>
          <w:rFonts w:ascii="Calibri" w:hAnsi="Calibri"/>
          <w:b/>
          <w:noProof/>
          <w:sz w:val="28"/>
        </w:rPr>
      </w:pPr>
      <w:r>
        <w:fldChar w:fldCharType="begin"/>
      </w:r>
      <w:r>
        <w:instrText xml:space="preserve"> ADDIN REFMGR.REFLIST </w:instrText>
      </w:r>
      <w:r>
        <w:fldChar w:fldCharType="separate"/>
      </w:r>
      <w:r w:rsidR="00877A3E" w:rsidRPr="00D57942">
        <w:rPr>
          <w:rFonts w:ascii="Calibri" w:hAnsi="Calibri"/>
          <w:b/>
          <w:noProof/>
          <w:sz w:val="28"/>
        </w:rPr>
        <w:t>References</w:t>
      </w:r>
    </w:p>
    <w:p w14:paraId="04E4DCB0"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 </w:t>
      </w:r>
      <w:r w:rsidRPr="00D57942">
        <w:rPr>
          <w:rFonts w:ascii="Calibri" w:hAnsi="Calibri"/>
          <w:noProof/>
        </w:rPr>
        <w:tab/>
        <w:t xml:space="preserve">Andrews N, Waight PA, Borrow R, Ladhani S, George RC, Slack MP et al. Using the indirect cohort design to estimate the effectiveness of the seven valent pneumococcal conjugate vaccine in England and Wales. </w:t>
      </w:r>
      <w:r w:rsidRPr="00D57942">
        <w:rPr>
          <w:rFonts w:ascii="Calibri" w:hAnsi="Calibri"/>
          <w:i/>
          <w:noProof/>
        </w:rPr>
        <w:t>PLoS One</w:t>
      </w:r>
      <w:r w:rsidRPr="00D57942">
        <w:rPr>
          <w:rFonts w:ascii="Calibri" w:hAnsi="Calibri"/>
          <w:noProof/>
        </w:rPr>
        <w:t xml:space="preserve"> 2011; </w:t>
      </w:r>
      <w:r w:rsidRPr="00D57942">
        <w:rPr>
          <w:rFonts w:ascii="Calibri" w:hAnsi="Calibri"/>
          <w:b/>
          <w:noProof/>
        </w:rPr>
        <w:t>6</w:t>
      </w:r>
      <w:r w:rsidRPr="00D57942">
        <w:rPr>
          <w:rFonts w:ascii="Calibri" w:hAnsi="Calibri"/>
          <w:noProof/>
        </w:rPr>
        <w:t>: e28435.</w:t>
      </w:r>
    </w:p>
    <w:p w14:paraId="29C6134A"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 </w:t>
      </w:r>
      <w:r w:rsidRPr="00D57942">
        <w:rPr>
          <w:rFonts w:ascii="Calibri" w:hAnsi="Calibri"/>
          <w:noProof/>
        </w:rPr>
        <w:tab/>
        <w:t xml:space="preserve">Andrews NJ, Waight PA, Burbidge P, Pearce E, Roalfe L, Zancolli M et al. Serotype-specific effectiveness and correlates of protection for the 13-valent pneumococcal conjugate vaccine: a postlicensure indirect cohort study. </w:t>
      </w:r>
      <w:r w:rsidRPr="00D57942">
        <w:rPr>
          <w:rFonts w:ascii="Calibri" w:hAnsi="Calibri"/>
          <w:i/>
          <w:noProof/>
        </w:rPr>
        <w:t>Lancet Infect Dis</w:t>
      </w:r>
      <w:r w:rsidRPr="00D57942">
        <w:rPr>
          <w:rFonts w:ascii="Calibri" w:hAnsi="Calibri"/>
          <w:noProof/>
        </w:rPr>
        <w:t xml:space="preserve"> 2014; </w:t>
      </w:r>
      <w:r w:rsidRPr="00D57942">
        <w:rPr>
          <w:rFonts w:ascii="Calibri" w:hAnsi="Calibri"/>
          <w:b/>
          <w:noProof/>
        </w:rPr>
        <w:t>14</w:t>
      </w:r>
      <w:r w:rsidRPr="00D57942">
        <w:rPr>
          <w:rFonts w:ascii="Calibri" w:hAnsi="Calibri"/>
          <w:noProof/>
        </w:rPr>
        <w:t>: 839-846.</w:t>
      </w:r>
    </w:p>
    <w:p w14:paraId="5FF30802"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3) </w:t>
      </w:r>
      <w:r w:rsidRPr="00D57942">
        <w:rPr>
          <w:rFonts w:ascii="Calibri" w:hAnsi="Calibri"/>
          <w:noProof/>
        </w:rPr>
        <w:tab/>
        <w:t xml:space="preserve">Flasche S, Van Hoek AJ, Sheasby E, Waight P, Andrews N, Sheppard C et al. Effect of pneumococcal conjugate vaccination on serotype-specific carriage and invasive disease in England: a cross-sectional study. </w:t>
      </w:r>
      <w:r w:rsidRPr="00D57942">
        <w:rPr>
          <w:rFonts w:ascii="Calibri" w:hAnsi="Calibri"/>
          <w:i/>
          <w:noProof/>
        </w:rPr>
        <w:t>PLoS Med</w:t>
      </w:r>
      <w:r w:rsidRPr="00D57942">
        <w:rPr>
          <w:rFonts w:ascii="Calibri" w:hAnsi="Calibri"/>
          <w:noProof/>
        </w:rPr>
        <w:t xml:space="preserve"> 2011; </w:t>
      </w:r>
      <w:r w:rsidRPr="00D57942">
        <w:rPr>
          <w:rFonts w:ascii="Calibri" w:hAnsi="Calibri"/>
          <w:b/>
          <w:noProof/>
        </w:rPr>
        <w:t>8</w:t>
      </w:r>
      <w:r w:rsidRPr="00D57942">
        <w:rPr>
          <w:rFonts w:ascii="Calibri" w:hAnsi="Calibri"/>
          <w:noProof/>
        </w:rPr>
        <w:t>: e1001017.</w:t>
      </w:r>
    </w:p>
    <w:p w14:paraId="62F6E221"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4) </w:t>
      </w:r>
      <w:r w:rsidRPr="00D57942">
        <w:rPr>
          <w:rFonts w:ascii="Calibri" w:hAnsi="Calibri"/>
          <w:noProof/>
        </w:rPr>
        <w:tab/>
        <w:t xml:space="preserve">Van Hoek AJ, Sheppard CL, Andrews NJ, Waight PA, Slack MP, Harrison TG et al. Pneumococcal carriage in children and adults two years after introduction of the thirteen valent pneumococcal conjugate vaccine in England. </w:t>
      </w:r>
      <w:r w:rsidRPr="00D57942">
        <w:rPr>
          <w:rFonts w:ascii="Calibri" w:hAnsi="Calibri"/>
          <w:i/>
          <w:noProof/>
        </w:rPr>
        <w:t>Vaccine</w:t>
      </w:r>
      <w:r w:rsidRPr="00D57942">
        <w:rPr>
          <w:rFonts w:ascii="Calibri" w:hAnsi="Calibri"/>
          <w:noProof/>
        </w:rPr>
        <w:t xml:space="preserve"> 2014; </w:t>
      </w:r>
      <w:r w:rsidRPr="00D57942">
        <w:rPr>
          <w:rFonts w:ascii="Calibri" w:hAnsi="Calibri"/>
          <w:b/>
          <w:noProof/>
        </w:rPr>
        <w:t>32</w:t>
      </w:r>
      <w:r w:rsidRPr="00D57942">
        <w:rPr>
          <w:rFonts w:ascii="Calibri" w:hAnsi="Calibri"/>
          <w:noProof/>
        </w:rPr>
        <w:t>: 4349-4355.</w:t>
      </w:r>
    </w:p>
    <w:p w14:paraId="0FFCA154"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5) </w:t>
      </w:r>
      <w:r w:rsidRPr="00D57942">
        <w:rPr>
          <w:rFonts w:ascii="Calibri" w:hAnsi="Calibri"/>
          <w:noProof/>
        </w:rPr>
        <w:tab/>
        <w:t xml:space="preserve">Miller E, Andrews NJ, Waight PA, Slack MP, George RC. Herd immunity and serotype replacement 4 years after seven-valent pneumococcal conjugate vaccination in England and Wales: an observational cohort study. </w:t>
      </w:r>
      <w:r w:rsidRPr="00D57942">
        <w:rPr>
          <w:rFonts w:ascii="Calibri" w:hAnsi="Calibri"/>
          <w:i/>
          <w:noProof/>
        </w:rPr>
        <w:t>Lancet Infect Dis</w:t>
      </w:r>
      <w:r w:rsidRPr="00D57942">
        <w:rPr>
          <w:rFonts w:ascii="Calibri" w:hAnsi="Calibri"/>
          <w:noProof/>
        </w:rPr>
        <w:t xml:space="preserve"> 2011; </w:t>
      </w:r>
      <w:r w:rsidRPr="00D57942">
        <w:rPr>
          <w:rFonts w:ascii="Calibri" w:hAnsi="Calibri"/>
          <w:b/>
          <w:noProof/>
        </w:rPr>
        <w:t>11</w:t>
      </w:r>
      <w:r w:rsidRPr="00D57942">
        <w:rPr>
          <w:rFonts w:ascii="Calibri" w:hAnsi="Calibri"/>
          <w:noProof/>
        </w:rPr>
        <w:t>: 760-768.</w:t>
      </w:r>
    </w:p>
    <w:p w14:paraId="34B433DF"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6) </w:t>
      </w:r>
      <w:r w:rsidRPr="00D57942">
        <w:rPr>
          <w:rFonts w:ascii="Calibri" w:hAnsi="Calibri"/>
          <w:noProof/>
        </w:rPr>
        <w:tab/>
        <w:t xml:space="preserve">Waight PA, Andrews NJ, Ladhani NJ, Sheppard CL, Slack MP, Miller E. Effect of the 13-valent pneumococcal conjugate vaccine on invasive pneumococcal disease in England and Wales 4 years after its introduction: an observational cohort study. </w:t>
      </w:r>
      <w:r w:rsidRPr="00D57942">
        <w:rPr>
          <w:rFonts w:ascii="Calibri" w:hAnsi="Calibri"/>
          <w:i/>
          <w:noProof/>
        </w:rPr>
        <w:t>Lancet Infect Dis</w:t>
      </w:r>
      <w:r w:rsidRPr="00D57942">
        <w:rPr>
          <w:rFonts w:ascii="Calibri" w:hAnsi="Calibri"/>
          <w:noProof/>
        </w:rPr>
        <w:t xml:space="preserve"> 2015; </w:t>
      </w:r>
      <w:r w:rsidRPr="00D57942">
        <w:rPr>
          <w:rFonts w:ascii="Calibri" w:hAnsi="Calibri"/>
          <w:b/>
          <w:noProof/>
        </w:rPr>
        <w:t>15</w:t>
      </w:r>
      <w:r w:rsidRPr="00D57942">
        <w:rPr>
          <w:rFonts w:ascii="Calibri" w:hAnsi="Calibri"/>
          <w:noProof/>
        </w:rPr>
        <w:t>: 535-543.</w:t>
      </w:r>
    </w:p>
    <w:p w14:paraId="4FBBCCF0" w14:textId="46E14140"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7)</w:t>
      </w:r>
      <w:r w:rsidRPr="00B6004E">
        <w:rPr>
          <w:rFonts w:ascii="Calibri" w:hAnsi="Calibri"/>
          <w:noProof/>
        </w:rPr>
        <w:t xml:space="preserve"> </w:t>
      </w:r>
      <w:r w:rsidRPr="00B6004E">
        <w:rPr>
          <w:rFonts w:ascii="Calibri" w:hAnsi="Calibri"/>
          <w:noProof/>
        </w:rPr>
        <w:tab/>
        <w:t>L</w:t>
      </w:r>
      <w:r>
        <w:rPr>
          <w:rFonts w:ascii="Calibri" w:hAnsi="Calibri"/>
          <w:noProof/>
        </w:rPr>
        <w:t>und</w:t>
      </w:r>
      <w:r w:rsidRPr="00D57942">
        <w:rPr>
          <w:rFonts w:ascii="Calibri" w:hAnsi="Calibri"/>
          <w:noProof/>
        </w:rPr>
        <w:t xml:space="preserve"> E, Henrichsen J. Laboratory diagnosis, serology and epidemiology of Streptococcus pneumoniae. In: Bergan T, Norris JR, editors. Methods in Microbiology. London: Academic Press; 1978. 241-262.</w:t>
      </w:r>
    </w:p>
    <w:p w14:paraId="488E4C23" w14:textId="78C28608"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8) </w:t>
      </w:r>
      <w:r w:rsidRPr="00D57942">
        <w:rPr>
          <w:rFonts w:ascii="Calibri" w:hAnsi="Calibri"/>
          <w:noProof/>
        </w:rPr>
        <w:tab/>
        <w:t xml:space="preserve">Public Health England. </w:t>
      </w:r>
      <w:r w:rsidRPr="00D57942">
        <w:rPr>
          <w:rFonts w:ascii="font000000001f684eb2" w:hAnsi="font000000001f684eb2"/>
          <w:noProof/>
        </w:rPr>
        <w:t>Vaccine uptake guidance and the latest coverage data</w:t>
      </w:r>
      <w:r w:rsidRPr="00D57942">
        <w:rPr>
          <w:rFonts w:ascii="Calibri" w:hAnsi="Calibri"/>
          <w:noProof/>
        </w:rPr>
        <w:t xml:space="preserve">.  2017. </w:t>
      </w:r>
      <w:r w:rsidR="000B06D0">
        <w:t xml:space="preserve">Available at: </w:t>
      </w:r>
      <w:hyperlink r:id="rId14" w:history="1">
        <w:r w:rsidR="000B06D0" w:rsidRPr="00B733CA">
          <w:rPr>
            <w:rStyle w:val="Hyperlink"/>
          </w:rPr>
          <w:t>https://www.gov.uk/government/collections/vaccine-uptake</w:t>
        </w:r>
      </w:hyperlink>
      <w:r w:rsidR="000B06D0">
        <w:t>. Accessed: 01 September 2017</w:t>
      </w:r>
    </w:p>
    <w:p w14:paraId="3C4BDDB5" w14:textId="77777777" w:rsidR="00B6004E" w:rsidRPr="00272665" w:rsidRDefault="00B6004E" w:rsidP="00D57942">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9) </w:t>
      </w:r>
      <w:r w:rsidRPr="00D57942">
        <w:rPr>
          <w:rFonts w:ascii="Calibri" w:hAnsi="Calibri"/>
          <w:noProof/>
        </w:rPr>
        <w:tab/>
        <w:t>Department of Health. Chapter 25: Pneumococcal. In: Salisbury D, Ramsay M, Noakes K, editors. Immunisation against infectious disease - 'The Green Book' - 2006 updated edition. Norwick: TSO (The Stationary Office); 2011. 295-313.</w:t>
      </w:r>
      <w:r>
        <w:rPr>
          <w:rFonts w:ascii="Calibri" w:hAnsi="Calibri"/>
          <w:noProof/>
        </w:rPr>
        <w:t xml:space="preserve"> </w:t>
      </w:r>
      <w:r>
        <w:t xml:space="preserve">Available at: </w:t>
      </w:r>
      <w:hyperlink r:id="rId15" w:history="1">
        <w:r w:rsidRPr="00B733CA">
          <w:rPr>
            <w:rStyle w:val="Hyperlink"/>
          </w:rPr>
          <w:t>https://www.gov.uk/government/publications/pneumococcal-the-green-book-chapter-25</w:t>
        </w:r>
      </w:hyperlink>
      <w:r>
        <w:t>. Accessed: 01 September 2017</w:t>
      </w:r>
    </w:p>
    <w:p w14:paraId="62E38949" w14:textId="4A911E7F" w:rsidR="00B6004E" w:rsidRPr="00D57942" w:rsidRDefault="00B6004E" w:rsidP="00D57942">
      <w:pPr>
        <w:tabs>
          <w:tab w:val="right" w:pos="540"/>
          <w:tab w:val="left" w:pos="720"/>
        </w:tabs>
        <w:spacing w:after="0" w:line="480" w:lineRule="auto"/>
        <w:rPr>
          <w:rFonts w:ascii="Calibri" w:hAnsi="Calibri"/>
          <w:noProof/>
        </w:rPr>
      </w:pPr>
    </w:p>
    <w:p w14:paraId="6B54A1AC"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0) </w:t>
      </w:r>
      <w:r w:rsidRPr="00D57942">
        <w:rPr>
          <w:rFonts w:ascii="Calibri" w:hAnsi="Calibri"/>
          <w:noProof/>
        </w:rPr>
        <w:tab/>
        <w:t xml:space="preserve">Andrews NJ, Waight PA, George RC, Slack MP, Miller E. Impact and effectiveness of 23-valent pneumococcal polysaccharide vaccine against invasive pneumococcal disease in the elderly in England and Wales. </w:t>
      </w:r>
      <w:r w:rsidRPr="00D57942">
        <w:rPr>
          <w:rFonts w:ascii="Calibri" w:hAnsi="Calibri"/>
          <w:i/>
          <w:noProof/>
        </w:rPr>
        <w:t>Vaccine</w:t>
      </w:r>
      <w:r w:rsidRPr="00D57942">
        <w:rPr>
          <w:rFonts w:ascii="Calibri" w:hAnsi="Calibri"/>
          <w:noProof/>
        </w:rPr>
        <w:t xml:space="preserve"> 2012; </w:t>
      </w:r>
      <w:r w:rsidRPr="00D57942">
        <w:rPr>
          <w:rFonts w:ascii="Calibri" w:hAnsi="Calibri"/>
          <w:b/>
          <w:noProof/>
        </w:rPr>
        <w:t>30</w:t>
      </w:r>
      <w:r w:rsidRPr="00D57942">
        <w:rPr>
          <w:rFonts w:ascii="Calibri" w:hAnsi="Calibri"/>
          <w:noProof/>
        </w:rPr>
        <w:t>: 6802-6808.</w:t>
      </w:r>
    </w:p>
    <w:p w14:paraId="18DC6984" w14:textId="461C20CF"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1) </w:t>
      </w:r>
      <w:r w:rsidRPr="00D57942">
        <w:rPr>
          <w:rFonts w:ascii="Calibri" w:hAnsi="Calibri"/>
          <w:noProof/>
        </w:rPr>
        <w:tab/>
        <w:t xml:space="preserve">Office for National Statistics. Population Estimates.  2016. </w:t>
      </w:r>
      <w:r w:rsidRPr="006671F4">
        <w:rPr>
          <w:rFonts w:ascii="Calibri" w:hAnsi="Calibri"/>
          <w:noProof/>
        </w:rPr>
        <w:t xml:space="preserve">Available at: </w:t>
      </w:r>
      <w:hyperlink r:id="rId16" w:history="1">
        <w:r w:rsidRPr="00272665">
          <w:rPr>
            <w:rStyle w:val="Hyperlink"/>
          </w:rPr>
          <w:t>https://www.ons.gov.uk/peoplepopulationandcommunity/populationandmigration/populationestimates</w:t>
        </w:r>
      </w:hyperlink>
      <w:r w:rsidRPr="00272665">
        <w:t>. Accessed: 01 September 2017</w:t>
      </w:r>
    </w:p>
    <w:p w14:paraId="561C7DCD"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2) </w:t>
      </w:r>
      <w:r w:rsidRPr="00D57942">
        <w:rPr>
          <w:rFonts w:ascii="Calibri" w:hAnsi="Calibri"/>
          <w:noProof/>
        </w:rPr>
        <w:tab/>
        <w:t xml:space="preserve">Ihekweazu C, Basarab M, Wilson D, Oliver I, Dance D, George R et al. Outbreaks of serious pneumococcal disease in closed settings in the post-antibiotic era: a systematic review. </w:t>
      </w:r>
      <w:r w:rsidRPr="00D57942">
        <w:rPr>
          <w:rFonts w:ascii="Calibri" w:hAnsi="Calibri"/>
          <w:i/>
          <w:noProof/>
        </w:rPr>
        <w:t>J Infect</w:t>
      </w:r>
      <w:r w:rsidRPr="00D57942">
        <w:rPr>
          <w:rFonts w:ascii="Calibri" w:hAnsi="Calibri"/>
          <w:noProof/>
        </w:rPr>
        <w:t xml:space="preserve"> 2010; </w:t>
      </w:r>
      <w:r w:rsidRPr="00D57942">
        <w:rPr>
          <w:rFonts w:ascii="Calibri" w:hAnsi="Calibri"/>
          <w:b/>
          <w:noProof/>
        </w:rPr>
        <w:t>61</w:t>
      </w:r>
      <w:r w:rsidRPr="00D57942">
        <w:rPr>
          <w:rFonts w:ascii="Calibri" w:hAnsi="Calibri"/>
          <w:noProof/>
        </w:rPr>
        <w:t>: 21-27.</w:t>
      </w:r>
    </w:p>
    <w:p w14:paraId="5B8A635A" w14:textId="77777777" w:rsidR="00B6004E" w:rsidRPr="00AA397F" w:rsidRDefault="00B6004E">
      <w:pPr>
        <w:tabs>
          <w:tab w:val="right" w:pos="540"/>
          <w:tab w:val="left" w:pos="720"/>
        </w:tabs>
        <w:spacing w:after="0" w:line="480" w:lineRule="auto"/>
        <w:ind w:left="720" w:hanging="720"/>
        <w:rPr>
          <w:rFonts w:ascii="Calibri" w:hAnsi="Calibri"/>
          <w:noProof/>
          <w:lang w:val="fr-FR"/>
        </w:rPr>
      </w:pPr>
      <w:r w:rsidRPr="00D57942">
        <w:rPr>
          <w:rFonts w:ascii="Calibri" w:hAnsi="Calibri"/>
          <w:noProof/>
        </w:rPr>
        <w:tab/>
        <w:t xml:space="preserve">(13) </w:t>
      </w:r>
      <w:r w:rsidRPr="00D57942">
        <w:rPr>
          <w:rFonts w:ascii="Calibri" w:hAnsi="Calibri"/>
          <w:noProof/>
        </w:rPr>
        <w:tab/>
        <w:t xml:space="preserve">Houseman C, Hughes GJ, Chapman KE, Wilson D, Gorton R. Increased Invasive Pneumococcal Disease, North East England, UK. </w:t>
      </w:r>
      <w:r w:rsidRPr="00AA397F">
        <w:rPr>
          <w:rFonts w:ascii="Calibri" w:hAnsi="Calibri"/>
          <w:i/>
          <w:noProof/>
          <w:lang w:val="fr-FR"/>
        </w:rPr>
        <w:t>Emerg Infect Dis</w:t>
      </w:r>
      <w:r w:rsidRPr="00AA397F">
        <w:rPr>
          <w:rFonts w:ascii="Calibri" w:hAnsi="Calibri"/>
          <w:noProof/>
          <w:lang w:val="fr-FR"/>
        </w:rPr>
        <w:t xml:space="preserve"> 2017; </w:t>
      </w:r>
      <w:r w:rsidRPr="00AA397F">
        <w:rPr>
          <w:rFonts w:ascii="Calibri" w:hAnsi="Calibri"/>
          <w:b/>
          <w:noProof/>
          <w:lang w:val="fr-FR"/>
        </w:rPr>
        <w:t>23</w:t>
      </w:r>
      <w:r w:rsidRPr="00AA397F">
        <w:rPr>
          <w:rFonts w:ascii="Calibri" w:hAnsi="Calibri"/>
          <w:noProof/>
          <w:lang w:val="fr-FR"/>
        </w:rPr>
        <w:t>: 122-126.</w:t>
      </w:r>
    </w:p>
    <w:p w14:paraId="2B1C4A49" w14:textId="77777777" w:rsidR="00B6004E" w:rsidRPr="00D57942" w:rsidRDefault="00B6004E">
      <w:pPr>
        <w:tabs>
          <w:tab w:val="right" w:pos="540"/>
          <w:tab w:val="left" w:pos="720"/>
        </w:tabs>
        <w:spacing w:after="0" w:line="480" w:lineRule="auto"/>
        <w:ind w:left="720" w:hanging="720"/>
        <w:rPr>
          <w:rFonts w:ascii="Calibri" w:hAnsi="Calibri"/>
          <w:noProof/>
        </w:rPr>
      </w:pPr>
      <w:r w:rsidRPr="00AA397F">
        <w:rPr>
          <w:rFonts w:ascii="Calibri" w:hAnsi="Calibri"/>
          <w:noProof/>
          <w:lang w:val="fr-FR"/>
        </w:rPr>
        <w:tab/>
        <w:t xml:space="preserve">(14) </w:t>
      </w:r>
      <w:r w:rsidRPr="00AA397F">
        <w:rPr>
          <w:rFonts w:ascii="Calibri" w:hAnsi="Calibri"/>
          <w:noProof/>
          <w:lang w:val="fr-FR"/>
        </w:rPr>
        <w:tab/>
        <w:t xml:space="preserve">Camara J, Marimon JM, Cercenado E, Larrosa N, Quesada MD, Fontanals D et al. </w:t>
      </w:r>
      <w:r w:rsidRPr="00D57942">
        <w:rPr>
          <w:rFonts w:ascii="Calibri" w:hAnsi="Calibri"/>
          <w:noProof/>
        </w:rPr>
        <w:t xml:space="preserve">Decrease of invasive pneumococcal disease (IPD) in adults after introduction of pneumococcal 13-valent conjugate vaccine in Spain. </w:t>
      </w:r>
      <w:r w:rsidRPr="00D57942">
        <w:rPr>
          <w:rFonts w:ascii="Calibri" w:hAnsi="Calibri"/>
          <w:i/>
          <w:noProof/>
        </w:rPr>
        <w:t>PLoS One</w:t>
      </w:r>
      <w:r w:rsidRPr="00D57942">
        <w:rPr>
          <w:rFonts w:ascii="Calibri" w:hAnsi="Calibri"/>
          <w:noProof/>
        </w:rPr>
        <w:t xml:space="preserve"> 2017; </w:t>
      </w:r>
      <w:r w:rsidRPr="00D57942">
        <w:rPr>
          <w:rFonts w:ascii="Calibri" w:hAnsi="Calibri"/>
          <w:b/>
          <w:noProof/>
        </w:rPr>
        <w:t>12</w:t>
      </w:r>
      <w:r w:rsidRPr="00D57942">
        <w:rPr>
          <w:rFonts w:ascii="Calibri" w:hAnsi="Calibri"/>
          <w:noProof/>
        </w:rPr>
        <w:t>: e0175224.</w:t>
      </w:r>
    </w:p>
    <w:p w14:paraId="758A475A"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5) </w:t>
      </w:r>
      <w:r w:rsidRPr="00D57942">
        <w:rPr>
          <w:rFonts w:ascii="Calibri" w:hAnsi="Calibri"/>
          <w:noProof/>
        </w:rPr>
        <w:tab/>
        <w:t xml:space="preserve">Corcoran M, Vickers I, Mereckiene J, Murchan S, Cotter S, Fitzgerald M et al. The epidemiology of invasive pneumococcal disease in older adults in the post-PCV era. Has there been a herd effect? </w:t>
      </w:r>
      <w:r w:rsidRPr="00D57942">
        <w:rPr>
          <w:rFonts w:ascii="Calibri" w:hAnsi="Calibri"/>
          <w:i/>
          <w:noProof/>
        </w:rPr>
        <w:t>Epidemiol Infect</w:t>
      </w:r>
      <w:r w:rsidRPr="00D57942">
        <w:rPr>
          <w:rFonts w:ascii="Calibri" w:hAnsi="Calibri"/>
          <w:noProof/>
        </w:rPr>
        <w:t xml:space="preserve"> 2017; </w:t>
      </w:r>
      <w:r w:rsidRPr="00D57942">
        <w:rPr>
          <w:rFonts w:ascii="Calibri" w:hAnsi="Calibri"/>
          <w:b/>
          <w:noProof/>
        </w:rPr>
        <w:t>145</w:t>
      </w:r>
      <w:r w:rsidRPr="00D57942">
        <w:rPr>
          <w:rFonts w:ascii="Calibri" w:hAnsi="Calibri"/>
          <w:noProof/>
        </w:rPr>
        <w:t>: 2390-2399.</w:t>
      </w:r>
    </w:p>
    <w:p w14:paraId="4CF9D5DE"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6) </w:t>
      </w:r>
      <w:r w:rsidRPr="00D57942">
        <w:rPr>
          <w:rFonts w:ascii="Calibri" w:hAnsi="Calibri"/>
          <w:noProof/>
        </w:rPr>
        <w:tab/>
        <w:t xml:space="preserve">Jayasinghe S, Menzies R, Chiu C, Toms C, Blyth CC, Krause V et al. Long-term Impact of a "3 + 0" Schedule for 7- and 13-Valent Pneumococcal Conjugate Vaccines on Invasive Pneumococcal Disease in Australia, 2002-2014. </w:t>
      </w:r>
      <w:r w:rsidRPr="00D57942">
        <w:rPr>
          <w:rFonts w:ascii="Calibri" w:hAnsi="Calibri"/>
          <w:i/>
          <w:noProof/>
        </w:rPr>
        <w:t>Clin Infect Dis</w:t>
      </w:r>
      <w:r w:rsidRPr="00D57942">
        <w:rPr>
          <w:rFonts w:ascii="Calibri" w:hAnsi="Calibri"/>
          <w:noProof/>
        </w:rPr>
        <w:t xml:space="preserve"> 2017; </w:t>
      </w:r>
      <w:r w:rsidRPr="00D57942">
        <w:rPr>
          <w:rFonts w:ascii="Calibri" w:hAnsi="Calibri"/>
          <w:b/>
          <w:noProof/>
        </w:rPr>
        <w:t>64</w:t>
      </w:r>
      <w:r w:rsidRPr="00D57942">
        <w:rPr>
          <w:rFonts w:ascii="Calibri" w:hAnsi="Calibri"/>
          <w:noProof/>
        </w:rPr>
        <w:t>: 175-183.</w:t>
      </w:r>
    </w:p>
    <w:p w14:paraId="2E4A0FA4"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17) </w:t>
      </w:r>
      <w:r w:rsidRPr="00D57942">
        <w:rPr>
          <w:rFonts w:ascii="Calibri" w:hAnsi="Calibri"/>
          <w:noProof/>
        </w:rPr>
        <w:tab/>
        <w:t xml:space="preserve">Steens A, Bergsaker MA, Aaberge IS, Ronning K, Vestrheim DF. Prompt effect of replacing the 7-valent pneumococcal conjugate vaccine with the 13-valent vaccine on the epidemiology of invasive pneumococcal disease in Norway. </w:t>
      </w:r>
      <w:r w:rsidRPr="00D57942">
        <w:rPr>
          <w:rFonts w:ascii="Calibri" w:hAnsi="Calibri"/>
          <w:i/>
          <w:noProof/>
        </w:rPr>
        <w:t>Vaccine</w:t>
      </w:r>
      <w:r w:rsidRPr="00D57942">
        <w:rPr>
          <w:rFonts w:ascii="Calibri" w:hAnsi="Calibri"/>
          <w:noProof/>
        </w:rPr>
        <w:t xml:space="preserve"> 2013; </w:t>
      </w:r>
      <w:r w:rsidRPr="00D57942">
        <w:rPr>
          <w:rFonts w:ascii="Calibri" w:hAnsi="Calibri"/>
          <w:b/>
          <w:noProof/>
        </w:rPr>
        <w:t>31</w:t>
      </w:r>
      <w:r w:rsidRPr="00D57942">
        <w:rPr>
          <w:rFonts w:ascii="Calibri" w:hAnsi="Calibri"/>
          <w:noProof/>
        </w:rPr>
        <w:t>: 6232-6238.</w:t>
      </w:r>
    </w:p>
    <w:p w14:paraId="09260DF4" w14:textId="77777777" w:rsidR="00B6004E" w:rsidRPr="00AA397F" w:rsidRDefault="00B6004E">
      <w:pPr>
        <w:tabs>
          <w:tab w:val="right" w:pos="540"/>
          <w:tab w:val="left" w:pos="720"/>
        </w:tabs>
        <w:spacing w:after="0" w:line="480" w:lineRule="auto"/>
        <w:ind w:left="720" w:hanging="720"/>
        <w:rPr>
          <w:rFonts w:ascii="Calibri" w:hAnsi="Calibri"/>
          <w:noProof/>
          <w:lang w:val="fr-FR"/>
        </w:rPr>
      </w:pPr>
      <w:r w:rsidRPr="00D57942">
        <w:rPr>
          <w:rFonts w:ascii="Calibri" w:hAnsi="Calibri"/>
          <w:noProof/>
        </w:rPr>
        <w:tab/>
        <w:t xml:space="preserve">(18) </w:t>
      </w:r>
      <w:r w:rsidRPr="00D57942">
        <w:rPr>
          <w:rFonts w:ascii="Calibri" w:hAnsi="Calibri"/>
          <w:noProof/>
        </w:rPr>
        <w:tab/>
        <w:t xml:space="preserve">Cabaj JL, Nettel-Aguirre A, MacDonald J, Vanderkooi OG, Kellner JD. Influence of Childhood Pneumococcal Conjugate Vaccines on Invasive Pneumococcal Disease in Adults With Underlying Comorbidities in Calgary, Alberta (2000-2013). </w:t>
      </w:r>
      <w:r w:rsidRPr="00AA397F">
        <w:rPr>
          <w:rFonts w:ascii="Calibri" w:hAnsi="Calibri"/>
          <w:i/>
          <w:noProof/>
          <w:lang w:val="fr-FR"/>
        </w:rPr>
        <w:t>Clin Infect Dis</w:t>
      </w:r>
      <w:r w:rsidRPr="00AA397F">
        <w:rPr>
          <w:rFonts w:ascii="Calibri" w:hAnsi="Calibri"/>
          <w:noProof/>
          <w:lang w:val="fr-FR"/>
        </w:rPr>
        <w:t xml:space="preserve"> 2016; </w:t>
      </w:r>
      <w:r w:rsidRPr="00AA397F">
        <w:rPr>
          <w:rFonts w:ascii="Calibri" w:hAnsi="Calibri"/>
          <w:b/>
          <w:noProof/>
          <w:lang w:val="fr-FR"/>
        </w:rPr>
        <w:t>62</w:t>
      </w:r>
      <w:r w:rsidRPr="00AA397F">
        <w:rPr>
          <w:rFonts w:ascii="Calibri" w:hAnsi="Calibri"/>
          <w:noProof/>
          <w:lang w:val="fr-FR"/>
        </w:rPr>
        <w:t>: 1521-1526.</w:t>
      </w:r>
    </w:p>
    <w:p w14:paraId="0886F8C5" w14:textId="77777777" w:rsidR="00B6004E" w:rsidRPr="00D57942" w:rsidRDefault="00B6004E">
      <w:pPr>
        <w:tabs>
          <w:tab w:val="right" w:pos="540"/>
          <w:tab w:val="left" w:pos="720"/>
        </w:tabs>
        <w:spacing w:after="0" w:line="480" w:lineRule="auto"/>
        <w:ind w:left="720" w:hanging="720"/>
        <w:rPr>
          <w:rFonts w:ascii="Calibri" w:hAnsi="Calibri"/>
          <w:noProof/>
        </w:rPr>
      </w:pPr>
      <w:r w:rsidRPr="00AA397F">
        <w:rPr>
          <w:rFonts w:ascii="Calibri" w:hAnsi="Calibri"/>
          <w:noProof/>
          <w:lang w:val="fr-FR"/>
        </w:rPr>
        <w:tab/>
        <w:t xml:space="preserve">(19) </w:t>
      </w:r>
      <w:r w:rsidRPr="00AA397F">
        <w:rPr>
          <w:rFonts w:ascii="Calibri" w:hAnsi="Calibri"/>
          <w:noProof/>
          <w:lang w:val="fr-FR"/>
        </w:rPr>
        <w:tab/>
        <w:t xml:space="preserve">Regev-Yochay G, Katzir M, Strahilevitz J, Rahav G, Finn T, Miron D et al. </w:t>
      </w:r>
      <w:r w:rsidRPr="00D57942">
        <w:rPr>
          <w:rFonts w:ascii="Calibri" w:hAnsi="Calibri"/>
          <w:noProof/>
        </w:rPr>
        <w:t xml:space="preserve">The herd effects of infant PCV7/PCV13 sequential implementation on adult invasive pneumococcal disease, six years post implementation; a nationwide study in Israel. </w:t>
      </w:r>
      <w:r w:rsidRPr="00D57942">
        <w:rPr>
          <w:rFonts w:ascii="Calibri" w:hAnsi="Calibri"/>
          <w:i/>
          <w:noProof/>
        </w:rPr>
        <w:t>Vaccine</w:t>
      </w:r>
      <w:r w:rsidRPr="00D57942">
        <w:rPr>
          <w:rFonts w:ascii="Calibri" w:hAnsi="Calibri"/>
          <w:noProof/>
        </w:rPr>
        <w:t xml:space="preserve"> 2017; </w:t>
      </w:r>
      <w:r w:rsidRPr="00D57942">
        <w:rPr>
          <w:rFonts w:ascii="Calibri" w:hAnsi="Calibri"/>
          <w:b/>
          <w:noProof/>
        </w:rPr>
        <w:t>35</w:t>
      </w:r>
      <w:r w:rsidRPr="00D57942">
        <w:rPr>
          <w:rFonts w:ascii="Calibri" w:hAnsi="Calibri"/>
          <w:noProof/>
        </w:rPr>
        <w:t>: 2449-2456.</w:t>
      </w:r>
    </w:p>
    <w:p w14:paraId="31ED6F32" w14:textId="77777777" w:rsidR="00B6004E" w:rsidRPr="00AA397F" w:rsidRDefault="00B6004E">
      <w:pPr>
        <w:tabs>
          <w:tab w:val="right" w:pos="540"/>
          <w:tab w:val="left" w:pos="720"/>
        </w:tabs>
        <w:spacing w:after="0" w:line="480" w:lineRule="auto"/>
        <w:ind w:left="720" w:hanging="720"/>
        <w:rPr>
          <w:rFonts w:ascii="Calibri" w:hAnsi="Calibri"/>
          <w:noProof/>
          <w:lang w:val="fr-FR"/>
        </w:rPr>
      </w:pPr>
      <w:r w:rsidRPr="00D57942">
        <w:rPr>
          <w:rFonts w:ascii="Calibri" w:hAnsi="Calibri"/>
          <w:noProof/>
        </w:rPr>
        <w:tab/>
        <w:t xml:space="preserve">(20) </w:t>
      </w:r>
      <w:r w:rsidRPr="00D57942">
        <w:rPr>
          <w:rFonts w:ascii="Calibri" w:hAnsi="Calibri"/>
          <w:noProof/>
        </w:rPr>
        <w:tab/>
        <w:t xml:space="preserve">Lepoutre A, Varon E, Georges S, Dorleans F, Janoir C, Gutmann L et al. Impact of the pneumococcal conjugate vaccines on invasive pneumococcal disease in France, 2001-2012. </w:t>
      </w:r>
      <w:r w:rsidRPr="00AA397F">
        <w:rPr>
          <w:rFonts w:ascii="Calibri" w:hAnsi="Calibri"/>
          <w:i/>
          <w:noProof/>
          <w:lang w:val="fr-FR"/>
        </w:rPr>
        <w:t>Vaccine</w:t>
      </w:r>
      <w:r w:rsidRPr="00AA397F">
        <w:rPr>
          <w:rFonts w:ascii="Calibri" w:hAnsi="Calibri"/>
          <w:noProof/>
          <w:lang w:val="fr-FR"/>
        </w:rPr>
        <w:t xml:space="preserve"> 2015; </w:t>
      </w:r>
      <w:r w:rsidRPr="00AA397F">
        <w:rPr>
          <w:rFonts w:ascii="Calibri" w:hAnsi="Calibri"/>
          <w:b/>
          <w:noProof/>
          <w:lang w:val="fr-FR"/>
        </w:rPr>
        <w:t>33</w:t>
      </w:r>
      <w:r w:rsidRPr="00AA397F">
        <w:rPr>
          <w:rFonts w:ascii="Calibri" w:hAnsi="Calibri"/>
          <w:noProof/>
          <w:lang w:val="fr-FR"/>
        </w:rPr>
        <w:t>: 359-366.</w:t>
      </w:r>
    </w:p>
    <w:p w14:paraId="2BF4C0F5" w14:textId="77777777" w:rsidR="00B6004E" w:rsidRPr="00D57942" w:rsidRDefault="00B6004E">
      <w:pPr>
        <w:tabs>
          <w:tab w:val="right" w:pos="540"/>
          <w:tab w:val="left" w:pos="720"/>
        </w:tabs>
        <w:spacing w:after="0" w:line="480" w:lineRule="auto"/>
        <w:ind w:left="720" w:hanging="720"/>
        <w:rPr>
          <w:rFonts w:ascii="Calibri" w:hAnsi="Calibri"/>
          <w:noProof/>
        </w:rPr>
      </w:pPr>
      <w:r w:rsidRPr="00AA397F">
        <w:rPr>
          <w:rFonts w:ascii="Calibri" w:hAnsi="Calibri"/>
          <w:noProof/>
          <w:lang w:val="fr-FR"/>
        </w:rPr>
        <w:tab/>
        <w:t xml:space="preserve">(21) </w:t>
      </w:r>
      <w:r w:rsidRPr="00AA397F">
        <w:rPr>
          <w:rFonts w:ascii="Calibri" w:hAnsi="Calibri"/>
          <w:noProof/>
          <w:lang w:val="fr-FR"/>
        </w:rPr>
        <w:tab/>
        <w:t xml:space="preserve">D'Ancona F, Caporali MG, Del MM, Giambi C, Camilli R, D'Ambrosio F et al. </w:t>
      </w:r>
      <w:r w:rsidRPr="00D57942">
        <w:rPr>
          <w:rFonts w:ascii="Calibri" w:hAnsi="Calibri"/>
          <w:noProof/>
        </w:rPr>
        <w:t xml:space="preserve">Invasive pneumococcal disease in children and adults in seven Italian regions after the introduction of the conjugate vaccine, 2008-2014. </w:t>
      </w:r>
      <w:r w:rsidRPr="00D57942">
        <w:rPr>
          <w:rFonts w:ascii="Calibri" w:hAnsi="Calibri"/>
          <w:i/>
          <w:noProof/>
        </w:rPr>
        <w:t>Epidemiol Prev</w:t>
      </w:r>
      <w:r w:rsidRPr="00D57942">
        <w:rPr>
          <w:rFonts w:ascii="Calibri" w:hAnsi="Calibri"/>
          <w:noProof/>
        </w:rPr>
        <w:t xml:space="preserve"> 2015; </w:t>
      </w:r>
      <w:r w:rsidRPr="00D57942">
        <w:rPr>
          <w:rFonts w:ascii="Calibri" w:hAnsi="Calibri"/>
          <w:b/>
          <w:noProof/>
        </w:rPr>
        <w:t>39</w:t>
      </w:r>
      <w:r w:rsidRPr="00D57942">
        <w:rPr>
          <w:rFonts w:ascii="Calibri" w:hAnsi="Calibri"/>
          <w:noProof/>
        </w:rPr>
        <w:t>: 134-138.</w:t>
      </w:r>
    </w:p>
    <w:p w14:paraId="68B081FA" w14:textId="189E9942"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2) </w:t>
      </w:r>
      <w:r w:rsidRPr="00D57942">
        <w:rPr>
          <w:rFonts w:ascii="Calibri" w:hAnsi="Calibri"/>
          <w:noProof/>
        </w:rPr>
        <w:tab/>
        <w:t xml:space="preserve">Center for Disease Control and Prevention. Pneumococcal Disease: Surveillance and Reporting.  2017. </w:t>
      </w:r>
      <w:r w:rsidR="00DD458B" w:rsidRPr="006671F4">
        <w:rPr>
          <w:rFonts w:ascii="Calibri" w:hAnsi="Calibri"/>
          <w:noProof/>
        </w:rPr>
        <w:t xml:space="preserve">Available at: </w:t>
      </w:r>
      <w:r w:rsidR="00DD458B" w:rsidRPr="00A4756C">
        <w:t xml:space="preserve">Pneumococcal disease: </w:t>
      </w:r>
      <w:hyperlink r:id="rId17" w:history="1">
        <w:r w:rsidR="00DD458B" w:rsidRPr="00A4756C">
          <w:rPr>
            <w:rStyle w:val="Hyperlink"/>
          </w:rPr>
          <w:t>https://www.cdc.gov/pneumococcal/surveillance.html</w:t>
        </w:r>
      </w:hyperlink>
      <w:r w:rsidR="00DD458B">
        <w:t xml:space="preserve">. </w:t>
      </w:r>
      <w:r w:rsidR="00DD458B" w:rsidRPr="00272665">
        <w:t>Accessed: 01 September 2017</w:t>
      </w:r>
    </w:p>
    <w:p w14:paraId="39FF05F1"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3) </w:t>
      </w:r>
      <w:r w:rsidRPr="00D57942">
        <w:rPr>
          <w:rFonts w:ascii="Calibri" w:hAnsi="Calibri"/>
          <w:noProof/>
        </w:rPr>
        <w:tab/>
        <w:t xml:space="preserve">Weinberger DM, Harboe ZB, Sanders EA, Ndiritu M, Klugman KP, Ruckinger S et al. Association of serotype with risk of death due to pneumococcal pneumonia: a meta-analysis. </w:t>
      </w:r>
      <w:r w:rsidRPr="00D57942">
        <w:rPr>
          <w:rFonts w:ascii="Calibri" w:hAnsi="Calibri"/>
          <w:i/>
          <w:noProof/>
        </w:rPr>
        <w:t>Clin Infect Dis</w:t>
      </w:r>
      <w:r w:rsidRPr="00D57942">
        <w:rPr>
          <w:rFonts w:ascii="Calibri" w:hAnsi="Calibri"/>
          <w:noProof/>
        </w:rPr>
        <w:t xml:space="preserve"> 2010; </w:t>
      </w:r>
      <w:r w:rsidRPr="00D57942">
        <w:rPr>
          <w:rFonts w:ascii="Calibri" w:hAnsi="Calibri"/>
          <w:b/>
          <w:noProof/>
        </w:rPr>
        <w:t>51</w:t>
      </w:r>
      <w:r w:rsidRPr="00D57942">
        <w:rPr>
          <w:rFonts w:ascii="Calibri" w:hAnsi="Calibri"/>
          <w:noProof/>
        </w:rPr>
        <w:t>: 692-699.</w:t>
      </w:r>
    </w:p>
    <w:p w14:paraId="1E74C3DC"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4) </w:t>
      </w:r>
      <w:r w:rsidRPr="00D57942">
        <w:rPr>
          <w:rFonts w:ascii="Calibri" w:hAnsi="Calibri"/>
          <w:noProof/>
        </w:rPr>
        <w:tab/>
        <w:t xml:space="preserve">Ladhani SN, Andrews NJ, Southern J, Jones CE, Amirthalingam G, Waight PA et al. Antibody Responses After Primary Immunization in Infants Born to Women Receiving a Pertussis-containing Vaccine During Pregnancy: Single Arm Observational Study With a Historical Comparator. </w:t>
      </w:r>
      <w:r w:rsidRPr="00D57942">
        <w:rPr>
          <w:rFonts w:ascii="Calibri" w:hAnsi="Calibri"/>
          <w:i/>
          <w:noProof/>
        </w:rPr>
        <w:t>Clin Infect Dis</w:t>
      </w:r>
      <w:r w:rsidRPr="00D57942">
        <w:rPr>
          <w:rFonts w:ascii="Calibri" w:hAnsi="Calibri"/>
          <w:noProof/>
        </w:rPr>
        <w:t xml:space="preserve"> 2015; </w:t>
      </w:r>
      <w:r w:rsidRPr="00D57942">
        <w:rPr>
          <w:rFonts w:ascii="Calibri" w:hAnsi="Calibri"/>
          <w:b/>
          <w:noProof/>
        </w:rPr>
        <w:t>61</w:t>
      </w:r>
      <w:r w:rsidRPr="00D57942">
        <w:rPr>
          <w:rFonts w:ascii="Calibri" w:hAnsi="Calibri"/>
          <w:noProof/>
        </w:rPr>
        <w:t>: 1637-1644.</w:t>
      </w:r>
    </w:p>
    <w:p w14:paraId="5EE13BE5"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5) </w:t>
      </w:r>
      <w:r w:rsidRPr="00D57942">
        <w:rPr>
          <w:rFonts w:ascii="Calibri" w:hAnsi="Calibri"/>
          <w:noProof/>
        </w:rPr>
        <w:tab/>
        <w:t xml:space="preserve">Oligbu G, Hsia Y, Folgori L, Collins S, Ladhani S. Pneumococcal conjugate vaccine failure in children: A systematic review of the literature. </w:t>
      </w:r>
      <w:r w:rsidRPr="00D57942">
        <w:rPr>
          <w:rFonts w:ascii="Calibri" w:hAnsi="Calibri"/>
          <w:i/>
          <w:noProof/>
        </w:rPr>
        <w:t>Vaccine</w:t>
      </w:r>
      <w:r w:rsidRPr="00D57942">
        <w:rPr>
          <w:rFonts w:ascii="Calibri" w:hAnsi="Calibri"/>
          <w:noProof/>
        </w:rPr>
        <w:t xml:space="preserve"> 2016; </w:t>
      </w:r>
      <w:r w:rsidRPr="00D57942">
        <w:rPr>
          <w:rFonts w:ascii="Calibri" w:hAnsi="Calibri"/>
          <w:b/>
          <w:noProof/>
        </w:rPr>
        <w:t>34</w:t>
      </w:r>
      <w:r w:rsidRPr="00D57942">
        <w:rPr>
          <w:rFonts w:ascii="Calibri" w:hAnsi="Calibri"/>
          <w:noProof/>
        </w:rPr>
        <w:t>: 6126-6132.</w:t>
      </w:r>
    </w:p>
    <w:p w14:paraId="517523BF"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6) </w:t>
      </w:r>
      <w:r w:rsidRPr="00D57942">
        <w:rPr>
          <w:rFonts w:ascii="Calibri" w:hAnsi="Calibri"/>
          <w:noProof/>
        </w:rPr>
        <w:tab/>
        <w:t xml:space="preserve">Moore MR, Link-Gelles R, Schaffner W, Lynfield R, Lexau C, Bennett NM et al. Effect of use of 13-valent pneumococcal conjugate vaccine in children on invasive pneumococcal disease in children and adults in the USA: analysis of multisite, population-based surveillance. </w:t>
      </w:r>
      <w:r w:rsidRPr="00D57942">
        <w:rPr>
          <w:rFonts w:ascii="Calibri" w:hAnsi="Calibri"/>
          <w:i/>
          <w:noProof/>
        </w:rPr>
        <w:t>Lancet Infect Dis</w:t>
      </w:r>
      <w:r w:rsidRPr="00D57942">
        <w:rPr>
          <w:rFonts w:ascii="Calibri" w:hAnsi="Calibri"/>
          <w:noProof/>
        </w:rPr>
        <w:t xml:space="preserve"> 2015; </w:t>
      </w:r>
      <w:r w:rsidRPr="00D57942">
        <w:rPr>
          <w:rFonts w:ascii="Calibri" w:hAnsi="Calibri"/>
          <w:b/>
          <w:noProof/>
        </w:rPr>
        <w:t>15</w:t>
      </w:r>
      <w:r w:rsidRPr="00D57942">
        <w:rPr>
          <w:rFonts w:ascii="Calibri" w:hAnsi="Calibri"/>
          <w:noProof/>
        </w:rPr>
        <w:t>: 301-309.</w:t>
      </w:r>
    </w:p>
    <w:p w14:paraId="51F15AB1"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7) </w:t>
      </w:r>
      <w:r w:rsidRPr="00D57942">
        <w:rPr>
          <w:rFonts w:ascii="Calibri" w:hAnsi="Calibri"/>
          <w:noProof/>
        </w:rPr>
        <w:tab/>
        <w:t xml:space="preserve">Dagan R, Juergens C, Trammel J, Patterson S, Greenberg D, Givon-Lavi N et al. PCV13-vaccinated children still carrying PCV13 additional serotypes show similar carriage density to a control group of PCV7-vaccinated children. </w:t>
      </w:r>
      <w:r w:rsidRPr="00D57942">
        <w:rPr>
          <w:rFonts w:ascii="Calibri" w:hAnsi="Calibri"/>
          <w:i/>
          <w:noProof/>
        </w:rPr>
        <w:t>Vaccine</w:t>
      </w:r>
      <w:r w:rsidRPr="00D57942">
        <w:rPr>
          <w:rFonts w:ascii="Calibri" w:hAnsi="Calibri"/>
          <w:noProof/>
        </w:rPr>
        <w:t xml:space="preserve"> 2017; </w:t>
      </w:r>
      <w:r w:rsidRPr="00D57942">
        <w:rPr>
          <w:rFonts w:ascii="Calibri" w:hAnsi="Calibri"/>
          <w:b/>
          <w:noProof/>
        </w:rPr>
        <w:t>35</w:t>
      </w:r>
      <w:r w:rsidRPr="00D57942">
        <w:rPr>
          <w:rFonts w:ascii="Calibri" w:hAnsi="Calibri"/>
          <w:noProof/>
        </w:rPr>
        <w:t>: 945-950.</w:t>
      </w:r>
    </w:p>
    <w:p w14:paraId="5187A17E"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8) </w:t>
      </w:r>
      <w:r w:rsidRPr="00D57942">
        <w:rPr>
          <w:rFonts w:ascii="Calibri" w:hAnsi="Calibri"/>
          <w:noProof/>
        </w:rPr>
        <w:tab/>
        <w:t xml:space="preserve">Pebody R, Warburton F, Andrews N, Ellis J, von WB, Robertson C et al. Effectiveness of seasonal influenza vaccine in preventing laboratory-confirmed influenza in primary care in the United Kingdom: 2014/15 end of season results. </w:t>
      </w:r>
      <w:r w:rsidRPr="00D57942">
        <w:rPr>
          <w:rFonts w:ascii="Calibri" w:hAnsi="Calibri"/>
          <w:i/>
          <w:noProof/>
        </w:rPr>
        <w:t>Euro Surveill</w:t>
      </w:r>
      <w:r w:rsidRPr="00D57942">
        <w:rPr>
          <w:rFonts w:ascii="Calibri" w:hAnsi="Calibri"/>
          <w:noProof/>
        </w:rPr>
        <w:t xml:space="preserve"> 2015; </w:t>
      </w:r>
      <w:r w:rsidRPr="00D57942">
        <w:rPr>
          <w:rFonts w:ascii="Calibri" w:hAnsi="Calibri"/>
          <w:b/>
          <w:noProof/>
        </w:rPr>
        <w:t>20</w:t>
      </w:r>
      <w:r w:rsidRPr="00D57942">
        <w:rPr>
          <w:rFonts w:ascii="Calibri" w:hAnsi="Calibri"/>
          <w:noProof/>
        </w:rPr>
        <w:t>.</w:t>
      </w:r>
    </w:p>
    <w:p w14:paraId="4E70A7E8"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29) </w:t>
      </w:r>
      <w:r w:rsidRPr="00D57942">
        <w:rPr>
          <w:rFonts w:ascii="Calibri" w:hAnsi="Calibri"/>
          <w:noProof/>
        </w:rPr>
        <w:tab/>
        <w:t xml:space="preserve">Thors V, Christensen H, Morales-Aza B, Vipond I, Muir P, Finn A. The Effects of Live Attenuated Influenza Vaccine on Nasopharyngeal Bacteria in Healthy 2 to 4 Year Olds. A Randomized Controlled Trial. </w:t>
      </w:r>
      <w:r w:rsidRPr="00D57942">
        <w:rPr>
          <w:rFonts w:ascii="Calibri" w:hAnsi="Calibri"/>
          <w:i/>
          <w:noProof/>
        </w:rPr>
        <w:t>Am J Respir Crit Care Med</w:t>
      </w:r>
      <w:r w:rsidRPr="00D57942">
        <w:rPr>
          <w:rFonts w:ascii="Calibri" w:hAnsi="Calibri"/>
          <w:noProof/>
        </w:rPr>
        <w:t xml:space="preserve"> 2016; </w:t>
      </w:r>
      <w:r w:rsidRPr="00D57942">
        <w:rPr>
          <w:rFonts w:ascii="Calibri" w:hAnsi="Calibri"/>
          <w:b/>
          <w:noProof/>
        </w:rPr>
        <w:t>193</w:t>
      </w:r>
      <w:r w:rsidRPr="00D57942">
        <w:rPr>
          <w:rFonts w:ascii="Calibri" w:hAnsi="Calibri"/>
          <w:noProof/>
        </w:rPr>
        <w:t>: 1401-1409.</w:t>
      </w:r>
    </w:p>
    <w:p w14:paraId="65A751EB" w14:textId="77777777" w:rsidR="00B6004E" w:rsidRPr="00D57942" w:rsidRDefault="00B6004E">
      <w:pPr>
        <w:tabs>
          <w:tab w:val="right" w:pos="540"/>
          <w:tab w:val="left" w:pos="720"/>
        </w:tabs>
        <w:spacing w:after="0" w:line="480" w:lineRule="auto"/>
        <w:ind w:left="720" w:hanging="720"/>
        <w:rPr>
          <w:rFonts w:ascii="Calibri" w:hAnsi="Calibri"/>
          <w:noProof/>
        </w:rPr>
      </w:pPr>
      <w:r w:rsidRPr="00D57942">
        <w:rPr>
          <w:rFonts w:ascii="Calibri" w:hAnsi="Calibri"/>
          <w:noProof/>
        </w:rPr>
        <w:tab/>
        <w:t xml:space="preserve">(30) </w:t>
      </w:r>
      <w:r w:rsidRPr="00D57942">
        <w:rPr>
          <w:rFonts w:ascii="Calibri" w:hAnsi="Calibri"/>
          <w:noProof/>
        </w:rPr>
        <w:tab/>
        <w:t xml:space="preserve">Van Hoek AJ, Choi YH, Trotter C, Miller E, Jit M. The cost-effectiveness of a 13-valent pneumococcal conjugate vaccination for infants in England. </w:t>
      </w:r>
      <w:r w:rsidRPr="00D57942">
        <w:rPr>
          <w:rFonts w:ascii="Calibri" w:hAnsi="Calibri"/>
          <w:i/>
          <w:noProof/>
        </w:rPr>
        <w:t>Vaccine</w:t>
      </w:r>
      <w:r w:rsidRPr="00D57942">
        <w:rPr>
          <w:rFonts w:ascii="Calibri" w:hAnsi="Calibri"/>
          <w:noProof/>
        </w:rPr>
        <w:t xml:space="preserve"> 2012; </w:t>
      </w:r>
      <w:r w:rsidRPr="00D57942">
        <w:rPr>
          <w:rFonts w:ascii="Calibri" w:hAnsi="Calibri"/>
          <w:b/>
          <w:noProof/>
        </w:rPr>
        <w:t>30</w:t>
      </w:r>
      <w:r w:rsidRPr="00D57942">
        <w:rPr>
          <w:rFonts w:ascii="Calibri" w:hAnsi="Calibri"/>
          <w:noProof/>
        </w:rPr>
        <w:t>: 7205-7213.</w:t>
      </w:r>
    </w:p>
    <w:p w14:paraId="2288C9E6" w14:textId="52E63C62" w:rsidR="00B6004E" w:rsidRDefault="00B6004E" w:rsidP="00D57942">
      <w:pPr>
        <w:tabs>
          <w:tab w:val="right" w:pos="540"/>
          <w:tab w:val="left" w:pos="720"/>
        </w:tabs>
        <w:spacing w:after="0" w:line="480" w:lineRule="auto"/>
        <w:ind w:left="720" w:hanging="720"/>
        <w:rPr>
          <w:noProof/>
        </w:rPr>
      </w:pPr>
    </w:p>
    <w:p w14:paraId="259CAA00" w14:textId="66499E62" w:rsidR="0048055E" w:rsidRDefault="00B6004E" w:rsidP="00D57942">
      <w:pPr>
        <w:spacing w:after="0" w:line="480" w:lineRule="auto"/>
      </w:pPr>
      <w:r>
        <w:fldChar w:fldCharType="end"/>
      </w:r>
    </w:p>
    <w:p w14:paraId="314E1056" w14:textId="77777777" w:rsidR="0048055E" w:rsidRDefault="0048055E">
      <w:r>
        <w:br w:type="page"/>
      </w:r>
    </w:p>
    <w:p w14:paraId="6EDD8197" w14:textId="77777777" w:rsidR="0048055E" w:rsidRDefault="0048055E" w:rsidP="0048055E">
      <w:pPr>
        <w:spacing w:after="0" w:line="480" w:lineRule="auto"/>
      </w:pPr>
      <w:r>
        <w:rPr>
          <w:noProof/>
          <w:lang w:val="en-US"/>
        </w:rPr>
        <w:drawing>
          <wp:inline distT="0" distB="0" distL="0" distR="0" wp14:anchorId="42C171FF" wp14:editId="123F0C18">
            <wp:extent cx="5729605" cy="3680460"/>
            <wp:effectExtent l="0" t="0" r="10795" b="2540"/>
            <wp:docPr id="1" name="Picture 1" descr="Macintosh HD:Users:shamezladhani:Documents:USBsynch:PNEUMOCOCCAL:2017pape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hamezladhani:Documents:USBsynch:PNEUMOCOCCAL:2017paper:Figure1.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9605" cy="3680460"/>
                    </a:xfrm>
                    <a:prstGeom prst="rect">
                      <a:avLst/>
                    </a:prstGeom>
                    <a:noFill/>
                    <a:ln>
                      <a:noFill/>
                    </a:ln>
                  </pic:spPr>
                </pic:pic>
              </a:graphicData>
            </a:graphic>
          </wp:inline>
        </w:drawing>
      </w:r>
    </w:p>
    <w:p w14:paraId="517FA899" w14:textId="77777777" w:rsidR="0048055E" w:rsidRDefault="0048055E" w:rsidP="0048055E">
      <w:pPr>
        <w:spacing w:after="0" w:line="480" w:lineRule="auto"/>
      </w:pPr>
    </w:p>
    <w:p w14:paraId="2973D890" w14:textId="5C47E421" w:rsidR="0048055E" w:rsidRDefault="0048055E" w:rsidP="0048055E">
      <w:pPr>
        <w:spacing w:after="0" w:line="480" w:lineRule="auto"/>
      </w:pPr>
      <w:r>
        <w:t>Figure 1</w:t>
      </w:r>
    </w:p>
    <w:p w14:paraId="0BC6D798" w14:textId="690F271B" w:rsidR="00101CEC" w:rsidRDefault="0048055E" w:rsidP="00D57942">
      <w:pPr>
        <w:spacing w:after="0" w:line="480" w:lineRule="auto"/>
      </w:pPr>
      <w:r>
        <w:rPr>
          <w:noProof/>
          <w:lang w:val="en-US"/>
        </w:rPr>
        <w:drawing>
          <wp:inline distT="0" distB="0" distL="0" distR="0" wp14:anchorId="67304827" wp14:editId="38F196BA">
            <wp:extent cx="5729605" cy="4907915"/>
            <wp:effectExtent l="25400" t="25400" r="36195" b="19685"/>
            <wp:docPr id="7" name="Picture 7" descr="Macintosh HD:Users:shamezladhani:Documents:USBsynch:PNEUMOCOCCAL:2017paper: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hamezladhani:Documents:USBsynch:PNEUMOCOCCAL:2017paper:Figure2.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9605" cy="4907915"/>
                    </a:xfrm>
                    <a:prstGeom prst="rect">
                      <a:avLst/>
                    </a:prstGeom>
                    <a:noFill/>
                    <a:ln>
                      <a:solidFill>
                        <a:srgbClr val="000000"/>
                      </a:solidFill>
                    </a:ln>
                  </pic:spPr>
                </pic:pic>
              </a:graphicData>
            </a:graphic>
          </wp:inline>
        </w:drawing>
      </w:r>
    </w:p>
    <w:p w14:paraId="03B4DAAF" w14:textId="4C362E69" w:rsidR="0048055E" w:rsidRDefault="0048055E" w:rsidP="00D57942">
      <w:pPr>
        <w:spacing w:after="0" w:line="480" w:lineRule="auto"/>
      </w:pPr>
      <w:r>
        <w:t>Figure 2</w:t>
      </w:r>
    </w:p>
    <w:p w14:paraId="0DEE59F5" w14:textId="7DBF692A" w:rsidR="0048055E" w:rsidRDefault="0048055E" w:rsidP="00D57942">
      <w:pPr>
        <w:spacing w:after="0" w:line="480" w:lineRule="auto"/>
      </w:pPr>
      <w:r>
        <w:rPr>
          <w:noProof/>
          <w:lang w:val="en-US"/>
        </w:rPr>
        <w:drawing>
          <wp:inline distT="0" distB="0" distL="0" distR="0" wp14:anchorId="4399E153" wp14:editId="6E9DBF8C">
            <wp:extent cx="4434551" cy="8270004"/>
            <wp:effectExtent l="25400" t="25400" r="36195" b="36195"/>
            <wp:docPr id="8" name="Picture 8" descr="Macintosh HD:Users:shamezladhani:Documents:USBsynch:PNEUMOCOCCAL:2017paper:Figur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hamezladhani:Documents:USBsynch:PNEUMOCOCCAL:2017paper:Figure3.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5002" cy="8270844"/>
                    </a:xfrm>
                    <a:prstGeom prst="rect">
                      <a:avLst/>
                    </a:prstGeom>
                    <a:noFill/>
                    <a:ln>
                      <a:solidFill>
                        <a:srgbClr val="000000"/>
                      </a:solidFill>
                    </a:ln>
                  </pic:spPr>
                </pic:pic>
              </a:graphicData>
            </a:graphic>
          </wp:inline>
        </w:drawing>
      </w:r>
    </w:p>
    <w:p w14:paraId="4F45C310" w14:textId="70A12100" w:rsidR="0048055E" w:rsidRDefault="0048055E" w:rsidP="00D57942">
      <w:pPr>
        <w:spacing w:after="0" w:line="480" w:lineRule="auto"/>
      </w:pPr>
      <w:r>
        <w:t>Figure 3.</w:t>
      </w:r>
    </w:p>
    <w:p w14:paraId="467F00A0" w14:textId="0BFDD3DD" w:rsidR="0048055E" w:rsidRDefault="0048055E" w:rsidP="00D57942">
      <w:pPr>
        <w:spacing w:after="0" w:line="480" w:lineRule="auto"/>
      </w:pPr>
      <w:r>
        <w:rPr>
          <w:noProof/>
          <w:lang w:val="en-US"/>
        </w:rPr>
        <w:drawing>
          <wp:inline distT="0" distB="0" distL="0" distR="0" wp14:anchorId="1FBCA50D" wp14:editId="446EBEA8">
            <wp:extent cx="4697917" cy="8320751"/>
            <wp:effectExtent l="25400" t="25400" r="26670" b="36195"/>
            <wp:docPr id="4" name="Picture 4" descr="Macintosh HD:Users:shamezladhani:Documents:USBsynch:PNEUMOCOCCAL:2017paper:Figure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hamezladhani:Documents:USBsynch:PNEUMOCOCCAL:2017paper:Figure4.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8242" cy="8321326"/>
                    </a:xfrm>
                    <a:prstGeom prst="rect">
                      <a:avLst/>
                    </a:prstGeom>
                    <a:noFill/>
                    <a:ln>
                      <a:solidFill>
                        <a:srgbClr val="000000"/>
                      </a:solidFill>
                    </a:ln>
                  </pic:spPr>
                </pic:pic>
              </a:graphicData>
            </a:graphic>
          </wp:inline>
        </w:drawing>
      </w:r>
    </w:p>
    <w:p w14:paraId="4031B221" w14:textId="4D65055B" w:rsidR="0048055E" w:rsidRDefault="0048055E" w:rsidP="00D57942">
      <w:pPr>
        <w:spacing w:after="0" w:line="480" w:lineRule="auto"/>
      </w:pPr>
      <w:r>
        <w:t>figure 4</w:t>
      </w:r>
    </w:p>
    <w:p w14:paraId="378B6547" w14:textId="77777777" w:rsidR="0048055E" w:rsidRDefault="0048055E" w:rsidP="00D57942">
      <w:pPr>
        <w:spacing w:after="0" w:line="480" w:lineRule="auto"/>
      </w:pPr>
    </w:p>
    <w:p w14:paraId="1147E2E1" w14:textId="157E2EC3" w:rsidR="0048055E" w:rsidRDefault="0048055E" w:rsidP="00D57942">
      <w:pPr>
        <w:spacing w:after="0" w:line="480" w:lineRule="auto"/>
      </w:pPr>
      <w:r>
        <w:rPr>
          <w:noProof/>
          <w:lang w:val="en-US"/>
        </w:rPr>
        <w:drawing>
          <wp:inline distT="0" distB="0" distL="0" distR="0" wp14:anchorId="5ECA99C6" wp14:editId="0B21DD96">
            <wp:extent cx="5729605" cy="5729605"/>
            <wp:effectExtent l="25400" t="25400" r="36195" b="36195"/>
            <wp:docPr id="6" name="Picture 6" descr="Macintosh HD:Users:shamezladhani:Documents:USBsynch:PNEUMOCOCCAL:2017paper:Supp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hamezladhani:Documents:USBsynch:PNEUMOCOCCAL:2017paper:SuppFig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9605" cy="5729605"/>
                    </a:xfrm>
                    <a:prstGeom prst="rect">
                      <a:avLst/>
                    </a:prstGeom>
                    <a:noFill/>
                    <a:ln>
                      <a:solidFill>
                        <a:srgbClr val="000000"/>
                      </a:solidFill>
                    </a:ln>
                  </pic:spPr>
                </pic:pic>
              </a:graphicData>
            </a:graphic>
          </wp:inline>
        </w:drawing>
      </w:r>
    </w:p>
    <w:p w14:paraId="2D3E77B8" w14:textId="4255306E" w:rsidR="0048055E" w:rsidRDefault="0048055E" w:rsidP="00D57942">
      <w:pPr>
        <w:spacing w:after="0" w:line="480" w:lineRule="auto"/>
      </w:pPr>
      <w:r>
        <w:t>Supplement Figure 1</w:t>
      </w:r>
    </w:p>
    <w:p w14:paraId="4D229259" w14:textId="77777777" w:rsidR="0048055E" w:rsidRDefault="0048055E" w:rsidP="00D57942">
      <w:pPr>
        <w:spacing w:after="0" w:line="480" w:lineRule="auto"/>
      </w:pPr>
    </w:p>
    <w:p w14:paraId="592FCC78" w14:textId="77777777" w:rsidR="0048055E" w:rsidRDefault="0048055E" w:rsidP="00D57942">
      <w:pPr>
        <w:spacing w:after="0" w:line="480" w:lineRule="auto"/>
      </w:pPr>
    </w:p>
    <w:p w14:paraId="19C3EFA3" w14:textId="678EF477" w:rsidR="0048055E" w:rsidRDefault="0048055E" w:rsidP="00D57942">
      <w:pPr>
        <w:spacing w:after="0" w:line="480" w:lineRule="auto"/>
      </w:pPr>
      <w:r>
        <w:rPr>
          <w:noProof/>
          <w:lang w:val="en-US"/>
        </w:rPr>
        <w:drawing>
          <wp:inline distT="0" distB="0" distL="0" distR="0" wp14:anchorId="302322A7" wp14:editId="690965C7">
            <wp:extent cx="5729605" cy="5902960"/>
            <wp:effectExtent l="25400" t="25400" r="36195" b="15240"/>
            <wp:docPr id="9" name="Picture 9" descr="Macintosh HD:Users:shamezladhani:Documents:USBsynch:PNEUMOCOCCAL:2017paper:Supp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hamezladhani:Documents:USBsynch:PNEUMOCOCCAL:2017paper:SuppFig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9605" cy="5902960"/>
                    </a:xfrm>
                    <a:prstGeom prst="rect">
                      <a:avLst/>
                    </a:prstGeom>
                    <a:noFill/>
                    <a:ln>
                      <a:solidFill>
                        <a:srgbClr val="000000"/>
                      </a:solidFill>
                    </a:ln>
                  </pic:spPr>
                </pic:pic>
              </a:graphicData>
            </a:graphic>
          </wp:inline>
        </w:drawing>
      </w:r>
    </w:p>
    <w:p w14:paraId="28926F6B" w14:textId="14C91379" w:rsidR="0048055E" w:rsidRPr="000C0487" w:rsidRDefault="0048055E" w:rsidP="00D57942">
      <w:pPr>
        <w:spacing w:after="0" w:line="480" w:lineRule="auto"/>
      </w:pPr>
      <w:r>
        <w:t>Supplement Figure 2</w:t>
      </w:r>
    </w:p>
    <w:sectPr w:rsidR="0048055E" w:rsidRPr="000C0487" w:rsidSect="00BF42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025841" w14:textId="77777777" w:rsidR="00922601" w:rsidRDefault="00922601" w:rsidP="00A03B63">
      <w:pPr>
        <w:spacing w:after="0" w:line="240" w:lineRule="auto"/>
      </w:pPr>
      <w:r>
        <w:separator/>
      </w:r>
    </w:p>
  </w:endnote>
  <w:endnote w:type="continuationSeparator" w:id="0">
    <w:p w14:paraId="3E8F5DB4" w14:textId="77777777" w:rsidR="00922601" w:rsidRDefault="00922601" w:rsidP="00A03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calaLancetPro">
    <w:altName w:val="MS Mincho"/>
    <w:panose1 w:val="00000000000000000000"/>
    <w:charset w:val="0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font000000001f684eb2">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CC67C" w14:textId="77777777" w:rsidR="00922601" w:rsidRDefault="00922601" w:rsidP="00BB5C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3A2366" w14:textId="77777777" w:rsidR="00922601" w:rsidRDefault="00922601" w:rsidP="00A03B6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2408E" w14:textId="77777777" w:rsidR="00922601" w:rsidRDefault="00922601" w:rsidP="00BB5C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B0A83">
      <w:rPr>
        <w:rStyle w:val="PageNumber"/>
        <w:noProof/>
      </w:rPr>
      <w:t>1</w:t>
    </w:r>
    <w:r>
      <w:rPr>
        <w:rStyle w:val="PageNumber"/>
      </w:rPr>
      <w:fldChar w:fldCharType="end"/>
    </w:r>
  </w:p>
  <w:p w14:paraId="4EC790FE" w14:textId="77777777" w:rsidR="00922601" w:rsidRDefault="00922601" w:rsidP="00A03B6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03CF72" w14:textId="77777777" w:rsidR="00922601" w:rsidRDefault="00922601" w:rsidP="00A03B63">
      <w:pPr>
        <w:spacing w:after="0" w:line="240" w:lineRule="auto"/>
      </w:pPr>
      <w:r>
        <w:separator/>
      </w:r>
    </w:p>
  </w:footnote>
  <w:footnote w:type="continuationSeparator" w:id="0">
    <w:p w14:paraId="7C6E64AF" w14:textId="77777777" w:rsidR="00922601" w:rsidRDefault="00922601" w:rsidP="00A03B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4554D8"/>
    <w:multiLevelType w:val="hybridMultilevel"/>
    <w:tmpl w:val="39A61614"/>
    <w:lvl w:ilvl="0" w:tplc="846C8774">
      <w:start w:val="1"/>
      <w:numFmt w:val="bullet"/>
      <w:lvlText w:val="•"/>
      <w:lvlJc w:val="left"/>
      <w:pPr>
        <w:tabs>
          <w:tab w:val="num" w:pos="720"/>
        </w:tabs>
        <w:ind w:left="720" w:hanging="360"/>
      </w:pPr>
      <w:rPr>
        <w:rFonts w:ascii="Arial" w:hAnsi="Arial" w:hint="default"/>
      </w:rPr>
    </w:lvl>
    <w:lvl w:ilvl="1" w:tplc="0CA68AAC" w:tentative="1">
      <w:start w:val="1"/>
      <w:numFmt w:val="bullet"/>
      <w:lvlText w:val="•"/>
      <w:lvlJc w:val="left"/>
      <w:pPr>
        <w:tabs>
          <w:tab w:val="num" w:pos="1440"/>
        </w:tabs>
        <w:ind w:left="1440" w:hanging="360"/>
      </w:pPr>
      <w:rPr>
        <w:rFonts w:ascii="Arial" w:hAnsi="Arial" w:hint="default"/>
      </w:rPr>
    </w:lvl>
    <w:lvl w:ilvl="2" w:tplc="536001DE" w:tentative="1">
      <w:start w:val="1"/>
      <w:numFmt w:val="bullet"/>
      <w:lvlText w:val="•"/>
      <w:lvlJc w:val="left"/>
      <w:pPr>
        <w:tabs>
          <w:tab w:val="num" w:pos="2160"/>
        </w:tabs>
        <w:ind w:left="2160" w:hanging="360"/>
      </w:pPr>
      <w:rPr>
        <w:rFonts w:ascii="Arial" w:hAnsi="Arial" w:hint="default"/>
      </w:rPr>
    </w:lvl>
    <w:lvl w:ilvl="3" w:tplc="DDE66DF2" w:tentative="1">
      <w:start w:val="1"/>
      <w:numFmt w:val="bullet"/>
      <w:lvlText w:val="•"/>
      <w:lvlJc w:val="left"/>
      <w:pPr>
        <w:tabs>
          <w:tab w:val="num" w:pos="2880"/>
        </w:tabs>
        <w:ind w:left="2880" w:hanging="360"/>
      </w:pPr>
      <w:rPr>
        <w:rFonts w:ascii="Arial" w:hAnsi="Arial" w:hint="default"/>
      </w:rPr>
    </w:lvl>
    <w:lvl w:ilvl="4" w:tplc="520044A6" w:tentative="1">
      <w:start w:val="1"/>
      <w:numFmt w:val="bullet"/>
      <w:lvlText w:val="•"/>
      <w:lvlJc w:val="left"/>
      <w:pPr>
        <w:tabs>
          <w:tab w:val="num" w:pos="3600"/>
        </w:tabs>
        <w:ind w:left="3600" w:hanging="360"/>
      </w:pPr>
      <w:rPr>
        <w:rFonts w:ascii="Arial" w:hAnsi="Arial" w:hint="default"/>
      </w:rPr>
    </w:lvl>
    <w:lvl w:ilvl="5" w:tplc="0B5AE330" w:tentative="1">
      <w:start w:val="1"/>
      <w:numFmt w:val="bullet"/>
      <w:lvlText w:val="•"/>
      <w:lvlJc w:val="left"/>
      <w:pPr>
        <w:tabs>
          <w:tab w:val="num" w:pos="4320"/>
        </w:tabs>
        <w:ind w:left="4320" w:hanging="360"/>
      </w:pPr>
      <w:rPr>
        <w:rFonts w:ascii="Arial" w:hAnsi="Arial" w:hint="default"/>
      </w:rPr>
    </w:lvl>
    <w:lvl w:ilvl="6" w:tplc="68D406FA" w:tentative="1">
      <w:start w:val="1"/>
      <w:numFmt w:val="bullet"/>
      <w:lvlText w:val="•"/>
      <w:lvlJc w:val="left"/>
      <w:pPr>
        <w:tabs>
          <w:tab w:val="num" w:pos="5040"/>
        </w:tabs>
        <w:ind w:left="5040" w:hanging="360"/>
      </w:pPr>
      <w:rPr>
        <w:rFonts w:ascii="Arial" w:hAnsi="Arial" w:hint="default"/>
      </w:rPr>
    </w:lvl>
    <w:lvl w:ilvl="7" w:tplc="00C85654" w:tentative="1">
      <w:start w:val="1"/>
      <w:numFmt w:val="bullet"/>
      <w:lvlText w:val="•"/>
      <w:lvlJc w:val="left"/>
      <w:pPr>
        <w:tabs>
          <w:tab w:val="num" w:pos="5760"/>
        </w:tabs>
        <w:ind w:left="5760" w:hanging="360"/>
      </w:pPr>
      <w:rPr>
        <w:rFonts w:ascii="Arial" w:hAnsi="Arial" w:hint="default"/>
      </w:rPr>
    </w:lvl>
    <w:lvl w:ilvl="8" w:tplc="51881F7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2E13B54"/>
    <w:multiLevelType w:val="hybridMultilevel"/>
    <w:tmpl w:val="A6B4CBFC"/>
    <w:lvl w:ilvl="0" w:tplc="1F46071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8E5769"/>
    <w:multiLevelType w:val="hybridMultilevel"/>
    <w:tmpl w:val="02A012C4"/>
    <w:lvl w:ilvl="0" w:tplc="C96CAA9E">
      <w:start w:val="2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BF476D"/>
    <w:multiLevelType w:val="hybridMultilevel"/>
    <w:tmpl w:val="EA7890E6"/>
    <w:lvl w:ilvl="0" w:tplc="9C68E25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5A7EB0"/>
    <w:multiLevelType w:val="hybridMultilevel"/>
    <w:tmpl w:val="6FE8B9F2"/>
    <w:lvl w:ilvl="0" w:tplc="22CE7E5E">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83348D"/>
    <w:multiLevelType w:val="hybridMultilevel"/>
    <w:tmpl w:val="F1AA9608"/>
    <w:lvl w:ilvl="0" w:tplc="C4F6CAC2">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991BED"/>
    <w:multiLevelType w:val="hybridMultilevel"/>
    <w:tmpl w:val="5B927402"/>
    <w:lvl w:ilvl="0" w:tplc="83967462">
      <w:numFmt w:val="bullet"/>
      <w:lvlText w:val="-"/>
      <w:lvlJc w:val="left"/>
      <w:pPr>
        <w:ind w:left="720" w:hanging="360"/>
      </w:pPr>
      <w:rPr>
        <w:rFonts w:ascii="ScalaLancetPro" w:eastAsiaTheme="minorHAnsi" w:hAnsi="ScalaLancetPro" w:cs="ScalaLancetPro"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6"/>
  </w:num>
  <w:num w:numId="5">
    <w:abstractNumId w:val="0"/>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xe5vwcxd0emedfarpseva99v2dpx2ddz5&quot;&gt;H influenzae  references&lt;record-ids&gt;&lt;item&gt;84&lt;/item&gt;&lt;item&gt;273&lt;/item&gt;&lt;/record-ids&gt;&lt;/item&gt;&lt;/Libraries&gt;"/>
    <w:docVar w:name="REFMGR.InstantFormat" w:val="&lt;ENInstantFormat&gt;&lt;Enabled&gt;0&lt;/Enabled&gt;&lt;ScanUnformatted&gt;1&lt;/ScanUnformatted&gt;&lt;ScanChanges&gt;1&lt;/ScanChanges&gt;&lt;/ENInstantFormat&gt;"/>
    <w:docVar w:name="REFMGR.Layout" w:val="&lt;ENLayout&gt;&lt;Style&gt;AA JIDedited&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neumococcal_RM12&lt;/item&gt;&lt;/Libraries&gt;&lt;/ENLibraries&gt;"/>
  </w:docVars>
  <w:rsids>
    <w:rsidRoot w:val="001119DD"/>
    <w:rsid w:val="0000179C"/>
    <w:rsid w:val="0000286F"/>
    <w:rsid w:val="00003FDA"/>
    <w:rsid w:val="00004E0C"/>
    <w:rsid w:val="00006D3D"/>
    <w:rsid w:val="000075CC"/>
    <w:rsid w:val="0001037F"/>
    <w:rsid w:val="000105E4"/>
    <w:rsid w:val="00012C28"/>
    <w:rsid w:val="00014C6A"/>
    <w:rsid w:val="00015F14"/>
    <w:rsid w:val="00016359"/>
    <w:rsid w:val="00017EE4"/>
    <w:rsid w:val="00022A38"/>
    <w:rsid w:val="000259B8"/>
    <w:rsid w:val="00026264"/>
    <w:rsid w:val="00027CB9"/>
    <w:rsid w:val="000307D7"/>
    <w:rsid w:val="0003083C"/>
    <w:rsid w:val="00031D74"/>
    <w:rsid w:val="00032842"/>
    <w:rsid w:val="000341BC"/>
    <w:rsid w:val="00034233"/>
    <w:rsid w:val="0003602A"/>
    <w:rsid w:val="00036344"/>
    <w:rsid w:val="00040958"/>
    <w:rsid w:val="0004468D"/>
    <w:rsid w:val="000449A0"/>
    <w:rsid w:val="00044EB3"/>
    <w:rsid w:val="00045646"/>
    <w:rsid w:val="000457D2"/>
    <w:rsid w:val="0004720F"/>
    <w:rsid w:val="00047B1F"/>
    <w:rsid w:val="0005074C"/>
    <w:rsid w:val="00056E53"/>
    <w:rsid w:val="000573BE"/>
    <w:rsid w:val="00057407"/>
    <w:rsid w:val="000605EA"/>
    <w:rsid w:val="00063869"/>
    <w:rsid w:val="00066E03"/>
    <w:rsid w:val="00067FB8"/>
    <w:rsid w:val="00070903"/>
    <w:rsid w:val="00072584"/>
    <w:rsid w:val="000740BD"/>
    <w:rsid w:val="000740F5"/>
    <w:rsid w:val="0007500A"/>
    <w:rsid w:val="00076A28"/>
    <w:rsid w:val="00077432"/>
    <w:rsid w:val="000800A7"/>
    <w:rsid w:val="00082B77"/>
    <w:rsid w:val="000866D3"/>
    <w:rsid w:val="00092A30"/>
    <w:rsid w:val="00093770"/>
    <w:rsid w:val="000958F4"/>
    <w:rsid w:val="000A3AD8"/>
    <w:rsid w:val="000A4D0C"/>
    <w:rsid w:val="000A7608"/>
    <w:rsid w:val="000B0388"/>
    <w:rsid w:val="000B06D0"/>
    <w:rsid w:val="000B0866"/>
    <w:rsid w:val="000B0DA6"/>
    <w:rsid w:val="000B2D2A"/>
    <w:rsid w:val="000B3869"/>
    <w:rsid w:val="000B3D91"/>
    <w:rsid w:val="000B4304"/>
    <w:rsid w:val="000B4E0B"/>
    <w:rsid w:val="000B6496"/>
    <w:rsid w:val="000C0487"/>
    <w:rsid w:val="000C0FE5"/>
    <w:rsid w:val="000C1097"/>
    <w:rsid w:val="000C2271"/>
    <w:rsid w:val="000C2DA4"/>
    <w:rsid w:val="000C35EF"/>
    <w:rsid w:val="000C472A"/>
    <w:rsid w:val="000C7188"/>
    <w:rsid w:val="000D0304"/>
    <w:rsid w:val="000D0DE9"/>
    <w:rsid w:val="000D11AC"/>
    <w:rsid w:val="000D2A68"/>
    <w:rsid w:val="000D3082"/>
    <w:rsid w:val="000D323C"/>
    <w:rsid w:val="000D39B1"/>
    <w:rsid w:val="000D42C5"/>
    <w:rsid w:val="000D487C"/>
    <w:rsid w:val="000D582D"/>
    <w:rsid w:val="000D72E2"/>
    <w:rsid w:val="000E09A3"/>
    <w:rsid w:val="000E2C38"/>
    <w:rsid w:val="000E5DC0"/>
    <w:rsid w:val="000E6B52"/>
    <w:rsid w:val="000E7EC9"/>
    <w:rsid w:val="000F0789"/>
    <w:rsid w:val="000F0791"/>
    <w:rsid w:val="000F1229"/>
    <w:rsid w:val="000F5158"/>
    <w:rsid w:val="000F60D5"/>
    <w:rsid w:val="000F7903"/>
    <w:rsid w:val="00101CEC"/>
    <w:rsid w:val="00105888"/>
    <w:rsid w:val="00107742"/>
    <w:rsid w:val="00107A5C"/>
    <w:rsid w:val="00107ECF"/>
    <w:rsid w:val="001119DD"/>
    <w:rsid w:val="00111BDD"/>
    <w:rsid w:val="001171DE"/>
    <w:rsid w:val="00117F43"/>
    <w:rsid w:val="00117F7A"/>
    <w:rsid w:val="001219D8"/>
    <w:rsid w:val="0012398B"/>
    <w:rsid w:val="00124981"/>
    <w:rsid w:val="00125D48"/>
    <w:rsid w:val="00126F86"/>
    <w:rsid w:val="00127A5F"/>
    <w:rsid w:val="00130F22"/>
    <w:rsid w:val="00135607"/>
    <w:rsid w:val="00137D16"/>
    <w:rsid w:val="00140355"/>
    <w:rsid w:val="001417A3"/>
    <w:rsid w:val="00141D7D"/>
    <w:rsid w:val="0014254E"/>
    <w:rsid w:val="001428B0"/>
    <w:rsid w:val="001430D2"/>
    <w:rsid w:val="0014323A"/>
    <w:rsid w:val="0014392A"/>
    <w:rsid w:val="00145241"/>
    <w:rsid w:val="00146991"/>
    <w:rsid w:val="001502C9"/>
    <w:rsid w:val="001631F2"/>
    <w:rsid w:val="001706CF"/>
    <w:rsid w:val="00170AD0"/>
    <w:rsid w:val="00176556"/>
    <w:rsid w:val="0018082D"/>
    <w:rsid w:val="00182F73"/>
    <w:rsid w:val="001837D0"/>
    <w:rsid w:val="00184E38"/>
    <w:rsid w:val="00185D06"/>
    <w:rsid w:val="001862E5"/>
    <w:rsid w:val="001903C3"/>
    <w:rsid w:val="001942D8"/>
    <w:rsid w:val="001953E9"/>
    <w:rsid w:val="001955C6"/>
    <w:rsid w:val="001977C7"/>
    <w:rsid w:val="001A00AF"/>
    <w:rsid w:val="001A2A13"/>
    <w:rsid w:val="001A3ECC"/>
    <w:rsid w:val="001A553C"/>
    <w:rsid w:val="001A6D8F"/>
    <w:rsid w:val="001B07EF"/>
    <w:rsid w:val="001B20FF"/>
    <w:rsid w:val="001B337D"/>
    <w:rsid w:val="001B44A0"/>
    <w:rsid w:val="001B6BFB"/>
    <w:rsid w:val="001C0451"/>
    <w:rsid w:val="001C0C52"/>
    <w:rsid w:val="001C2876"/>
    <w:rsid w:val="001C35D2"/>
    <w:rsid w:val="001C4869"/>
    <w:rsid w:val="001C5F0D"/>
    <w:rsid w:val="001C6027"/>
    <w:rsid w:val="001C6E98"/>
    <w:rsid w:val="001D1329"/>
    <w:rsid w:val="001D4B06"/>
    <w:rsid w:val="001E019B"/>
    <w:rsid w:val="001E02BB"/>
    <w:rsid w:val="001E22B7"/>
    <w:rsid w:val="001F6F1F"/>
    <w:rsid w:val="001F75EA"/>
    <w:rsid w:val="00200B73"/>
    <w:rsid w:val="002029D1"/>
    <w:rsid w:val="00203BF8"/>
    <w:rsid w:val="00203D91"/>
    <w:rsid w:val="00204395"/>
    <w:rsid w:val="00207206"/>
    <w:rsid w:val="00210681"/>
    <w:rsid w:val="002119E7"/>
    <w:rsid w:val="002136B7"/>
    <w:rsid w:val="0022013C"/>
    <w:rsid w:val="0022254B"/>
    <w:rsid w:val="002233D0"/>
    <w:rsid w:val="00223CB3"/>
    <w:rsid w:val="00225DBA"/>
    <w:rsid w:val="00226639"/>
    <w:rsid w:val="00226888"/>
    <w:rsid w:val="00226DD7"/>
    <w:rsid w:val="0022703E"/>
    <w:rsid w:val="002272BC"/>
    <w:rsid w:val="00230733"/>
    <w:rsid w:val="00231C58"/>
    <w:rsid w:val="00233818"/>
    <w:rsid w:val="00233A14"/>
    <w:rsid w:val="0023464E"/>
    <w:rsid w:val="002346D8"/>
    <w:rsid w:val="00235A69"/>
    <w:rsid w:val="00243111"/>
    <w:rsid w:val="00243C3E"/>
    <w:rsid w:val="00245905"/>
    <w:rsid w:val="002465EA"/>
    <w:rsid w:val="00247959"/>
    <w:rsid w:val="00251CF2"/>
    <w:rsid w:val="002527F5"/>
    <w:rsid w:val="00253E3B"/>
    <w:rsid w:val="0025591E"/>
    <w:rsid w:val="00257447"/>
    <w:rsid w:val="00262E98"/>
    <w:rsid w:val="00264254"/>
    <w:rsid w:val="0026564F"/>
    <w:rsid w:val="00266EFD"/>
    <w:rsid w:val="00266F3E"/>
    <w:rsid w:val="00267D96"/>
    <w:rsid w:val="0027065E"/>
    <w:rsid w:val="00273DB1"/>
    <w:rsid w:val="002747A4"/>
    <w:rsid w:val="00276342"/>
    <w:rsid w:val="00277CA2"/>
    <w:rsid w:val="00285881"/>
    <w:rsid w:val="0028746C"/>
    <w:rsid w:val="00292D0E"/>
    <w:rsid w:val="0029306E"/>
    <w:rsid w:val="002946E9"/>
    <w:rsid w:val="00295203"/>
    <w:rsid w:val="00297937"/>
    <w:rsid w:val="00297E26"/>
    <w:rsid w:val="002A4B91"/>
    <w:rsid w:val="002A7118"/>
    <w:rsid w:val="002B1DB6"/>
    <w:rsid w:val="002B5D31"/>
    <w:rsid w:val="002C09DF"/>
    <w:rsid w:val="002C1757"/>
    <w:rsid w:val="002C2F1E"/>
    <w:rsid w:val="002C37C9"/>
    <w:rsid w:val="002C4A00"/>
    <w:rsid w:val="002C72BD"/>
    <w:rsid w:val="002C7BDE"/>
    <w:rsid w:val="002D0CE7"/>
    <w:rsid w:val="002D35A2"/>
    <w:rsid w:val="002D3B8A"/>
    <w:rsid w:val="002D498F"/>
    <w:rsid w:val="002D4EAE"/>
    <w:rsid w:val="002D6026"/>
    <w:rsid w:val="002D7500"/>
    <w:rsid w:val="002E3DD9"/>
    <w:rsid w:val="002E5EDF"/>
    <w:rsid w:val="002E64FD"/>
    <w:rsid w:val="002F2BA7"/>
    <w:rsid w:val="002F3EE0"/>
    <w:rsid w:val="002F5453"/>
    <w:rsid w:val="002F56BF"/>
    <w:rsid w:val="002F7302"/>
    <w:rsid w:val="00300148"/>
    <w:rsid w:val="00300DBF"/>
    <w:rsid w:val="003011BF"/>
    <w:rsid w:val="003021F5"/>
    <w:rsid w:val="003026B4"/>
    <w:rsid w:val="00302C1C"/>
    <w:rsid w:val="00312857"/>
    <w:rsid w:val="00312DA7"/>
    <w:rsid w:val="0031479C"/>
    <w:rsid w:val="0031488A"/>
    <w:rsid w:val="003222F3"/>
    <w:rsid w:val="00322593"/>
    <w:rsid w:val="00322AED"/>
    <w:rsid w:val="00324ABF"/>
    <w:rsid w:val="003258FE"/>
    <w:rsid w:val="003267B4"/>
    <w:rsid w:val="003412C9"/>
    <w:rsid w:val="00341B67"/>
    <w:rsid w:val="00343131"/>
    <w:rsid w:val="00343DBC"/>
    <w:rsid w:val="00344AB9"/>
    <w:rsid w:val="003475BD"/>
    <w:rsid w:val="0035212D"/>
    <w:rsid w:val="0035223F"/>
    <w:rsid w:val="003525B8"/>
    <w:rsid w:val="003530E2"/>
    <w:rsid w:val="003535CB"/>
    <w:rsid w:val="00355873"/>
    <w:rsid w:val="00360FA8"/>
    <w:rsid w:val="00366CC0"/>
    <w:rsid w:val="003703C1"/>
    <w:rsid w:val="00372070"/>
    <w:rsid w:val="003764E5"/>
    <w:rsid w:val="003801BB"/>
    <w:rsid w:val="00382082"/>
    <w:rsid w:val="00382E3A"/>
    <w:rsid w:val="00392BDF"/>
    <w:rsid w:val="00392CE1"/>
    <w:rsid w:val="0039439C"/>
    <w:rsid w:val="00394C77"/>
    <w:rsid w:val="00397475"/>
    <w:rsid w:val="0039757A"/>
    <w:rsid w:val="003A6C2E"/>
    <w:rsid w:val="003B0B8F"/>
    <w:rsid w:val="003B1450"/>
    <w:rsid w:val="003B314C"/>
    <w:rsid w:val="003B7168"/>
    <w:rsid w:val="003C2930"/>
    <w:rsid w:val="003C2D02"/>
    <w:rsid w:val="003C42C0"/>
    <w:rsid w:val="003C568D"/>
    <w:rsid w:val="003D0050"/>
    <w:rsid w:val="003D03F3"/>
    <w:rsid w:val="003D09D9"/>
    <w:rsid w:val="003D2F1E"/>
    <w:rsid w:val="003D5393"/>
    <w:rsid w:val="003D7D8A"/>
    <w:rsid w:val="003E0060"/>
    <w:rsid w:val="003E3F57"/>
    <w:rsid w:val="003E48BE"/>
    <w:rsid w:val="003E58B4"/>
    <w:rsid w:val="003E6A7E"/>
    <w:rsid w:val="003E7F56"/>
    <w:rsid w:val="003F207E"/>
    <w:rsid w:val="003F3B1B"/>
    <w:rsid w:val="003F3C02"/>
    <w:rsid w:val="003F6CDF"/>
    <w:rsid w:val="004001CE"/>
    <w:rsid w:val="0040089D"/>
    <w:rsid w:val="00403295"/>
    <w:rsid w:val="0040399B"/>
    <w:rsid w:val="00404AA1"/>
    <w:rsid w:val="00404C81"/>
    <w:rsid w:val="00404F17"/>
    <w:rsid w:val="00404F66"/>
    <w:rsid w:val="0040522D"/>
    <w:rsid w:val="00405D05"/>
    <w:rsid w:val="00406424"/>
    <w:rsid w:val="00407478"/>
    <w:rsid w:val="00411EDC"/>
    <w:rsid w:val="004152A6"/>
    <w:rsid w:val="004205CA"/>
    <w:rsid w:val="00420628"/>
    <w:rsid w:val="00422DD9"/>
    <w:rsid w:val="00424BC9"/>
    <w:rsid w:val="00425B41"/>
    <w:rsid w:val="00427989"/>
    <w:rsid w:val="00430FC5"/>
    <w:rsid w:val="00431D88"/>
    <w:rsid w:val="00431F30"/>
    <w:rsid w:val="00433E82"/>
    <w:rsid w:val="00442297"/>
    <w:rsid w:val="004453F1"/>
    <w:rsid w:val="00446A19"/>
    <w:rsid w:val="00447BE3"/>
    <w:rsid w:val="004518D9"/>
    <w:rsid w:val="00452D3B"/>
    <w:rsid w:val="00452DCF"/>
    <w:rsid w:val="00454739"/>
    <w:rsid w:val="00454B9A"/>
    <w:rsid w:val="0045502E"/>
    <w:rsid w:val="00460303"/>
    <w:rsid w:val="00460B6E"/>
    <w:rsid w:val="00462F0B"/>
    <w:rsid w:val="00463141"/>
    <w:rsid w:val="004637C3"/>
    <w:rsid w:val="004639AF"/>
    <w:rsid w:val="00466B33"/>
    <w:rsid w:val="00466D5E"/>
    <w:rsid w:val="00467E72"/>
    <w:rsid w:val="00473AF7"/>
    <w:rsid w:val="00474456"/>
    <w:rsid w:val="00474884"/>
    <w:rsid w:val="00474DD4"/>
    <w:rsid w:val="0048055E"/>
    <w:rsid w:val="004805EA"/>
    <w:rsid w:val="0048142A"/>
    <w:rsid w:val="0048197F"/>
    <w:rsid w:val="00482046"/>
    <w:rsid w:val="00482EB6"/>
    <w:rsid w:val="00485BB5"/>
    <w:rsid w:val="00486858"/>
    <w:rsid w:val="00486D21"/>
    <w:rsid w:val="00491571"/>
    <w:rsid w:val="00492DF9"/>
    <w:rsid w:val="0049341C"/>
    <w:rsid w:val="004941E3"/>
    <w:rsid w:val="00494310"/>
    <w:rsid w:val="0049728A"/>
    <w:rsid w:val="004A5FC8"/>
    <w:rsid w:val="004B0795"/>
    <w:rsid w:val="004B19B7"/>
    <w:rsid w:val="004C0AD3"/>
    <w:rsid w:val="004C14D0"/>
    <w:rsid w:val="004C23AA"/>
    <w:rsid w:val="004C2E19"/>
    <w:rsid w:val="004C3169"/>
    <w:rsid w:val="004C33D0"/>
    <w:rsid w:val="004C3A9E"/>
    <w:rsid w:val="004C4D7F"/>
    <w:rsid w:val="004C55B8"/>
    <w:rsid w:val="004C64D8"/>
    <w:rsid w:val="004C7108"/>
    <w:rsid w:val="004C7BE9"/>
    <w:rsid w:val="004D08C9"/>
    <w:rsid w:val="004D1FF3"/>
    <w:rsid w:val="004D4B58"/>
    <w:rsid w:val="004D4C94"/>
    <w:rsid w:val="004D6553"/>
    <w:rsid w:val="004D6FFF"/>
    <w:rsid w:val="004E07F7"/>
    <w:rsid w:val="004E2BAC"/>
    <w:rsid w:val="004E3B1E"/>
    <w:rsid w:val="004E457B"/>
    <w:rsid w:val="004F0CAC"/>
    <w:rsid w:val="004F2179"/>
    <w:rsid w:val="004F225C"/>
    <w:rsid w:val="004F251E"/>
    <w:rsid w:val="004F25E2"/>
    <w:rsid w:val="004F292A"/>
    <w:rsid w:val="004F3DFA"/>
    <w:rsid w:val="004F4560"/>
    <w:rsid w:val="004F5201"/>
    <w:rsid w:val="00501E86"/>
    <w:rsid w:val="00502D16"/>
    <w:rsid w:val="00502D59"/>
    <w:rsid w:val="00503918"/>
    <w:rsid w:val="00503EA0"/>
    <w:rsid w:val="0050773C"/>
    <w:rsid w:val="005123B2"/>
    <w:rsid w:val="00513195"/>
    <w:rsid w:val="00513D7C"/>
    <w:rsid w:val="00514FE5"/>
    <w:rsid w:val="0051649F"/>
    <w:rsid w:val="00517ACC"/>
    <w:rsid w:val="005211D1"/>
    <w:rsid w:val="005214CB"/>
    <w:rsid w:val="00521845"/>
    <w:rsid w:val="005220E6"/>
    <w:rsid w:val="00523DCF"/>
    <w:rsid w:val="005265D3"/>
    <w:rsid w:val="0052761F"/>
    <w:rsid w:val="00534565"/>
    <w:rsid w:val="00534FBE"/>
    <w:rsid w:val="0053698B"/>
    <w:rsid w:val="00537539"/>
    <w:rsid w:val="00537A7D"/>
    <w:rsid w:val="00540C3A"/>
    <w:rsid w:val="00540F0E"/>
    <w:rsid w:val="00541037"/>
    <w:rsid w:val="00543583"/>
    <w:rsid w:val="00543A5D"/>
    <w:rsid w:val="005443F0"/>
    <w:rsid w:val="00545CE7"/>
    <w:rsid w:val="00546D39"/>
    <w:rsid w:val="0054717F"/>
    <w:rsid w:val="005521E1"/>
    <w:rsid w:val="00556455"/>
    <w:rsid w:val="00557339"/>
    <w:rsid w:val="005611DE"/>
    <w:rsid w:val="0056185A"/>
    <w:rsid w:val="0056595B"/>
    <w:rsid w:val="00565ABE"/>
    <w:rsid w:val="005674A8"/>
    <w:rsid w:val="00571CC7"/>
    <w:rsid w:val="00573118"/>
    <w:rsid w:val="00573D25"/>
    <w:rsid w:val="00574C76"/>
    <w:rsid w:val="0058187C"/>
    <w:rsid w:val="00585CD2"/>
    <w:rsid w:val="00586A76"/>
    <w:rsid w:val="005877C9"/>
    <w:rsid w:val="00591736"/>
    <w:rsid w:val="0059364A"/>
    <w:rsid w:val="00594859"/>
    <w:rsid w:val="00596451"/>
    <w:rsid w:val="00597B8C"/>
    <w:rsid w:val="005A0F36"/>
    <w:rsid w:val="005A19E0"/>
    <w:rsid w:val="005A2270"/>
    <w:rsid w:val="005A4B12"/>
    <w:rsid w:val="005A5475"/>
    <w:rsid w:val="005A56F3"/>
    <w:rsid w:val="005A5B89"/>
    <w:rsid w:val="005A7590"/>
    <w:rsid w:val="005B239F"/>
    <w:rsid w:val="005B56D3"/>
    <w:rsid w:val="005B6D3E"/>
    <w:rsid w:val="005C0987"/>
    <w:rsid w:val="005C222E"/>
    <w:rsid w:val="005C4268"/>
    <w:rsid w:val="005C7B9A"/>
    <w:rsid w:val="005D0297"/>
    <w:rsid w:val="005D152A"/>
    <w:rsid w:val="005D2EDA"/>
    <w:rsid w:val="005D350C"/>
    <w:rsid w:val="005D464B"/>
    <w:rsid w:val="005D57BC"/>
    <w:rsid w:val="005D6645"/>
    <w:rsid w:val="005D7AEA"/>
    <w:rsid w:val="005E09FC"/>
    <w:rsid w:val="005E5078"/>
    <w:rsid w:val="005E7DE1"/>
    <w:rsid w:val="005F08F2"/>
    <w:rsid w:val="005F1962"/>
    <w:rsid w:val="005F1FF6"/>
    <w:rsid w:val="005F347B"/>
    <w:rsid w:val="005F44AA"/>
    <w:rsid w:val="005F57C7"/>
    <w:rsid w:val="005F6716"/>
    <w:rsid w:val="005F7818"/>
    <w:rsid w:val="006000A4"/>
    <w:rsid w:val="00600C81"/>
    <w:rsid w:val="00603DFD"/>
    <w:rsid w:val="006138B4"/>
    <w:rsid w:val="006154F3"/>
    <w:rsid w:val="0062005D"/>
    <w:rsid w:val="0062076D"/>
    <w:rsid w:val="0062128A"/>
    <w:rsid w:val="0062274F"/>
    <w:rsid w:val="006237D0"/>
    <w:rsid w:val="00625006"/>
    <w:rsid w:val="00626847"/>
    <w:rsid w:val="006327E0"/>
    <w:rsid w:val="00632D0E"/>
    <w:rsid w:val="006346F6"/>
    <w:rsid w:val="006348B8"/>
    <w:rsid w:val="00634F37"/>
    <w:rsid w:val="00640369"/>
    <w:rsid w:val="00640D9F"/>
    <w:rsid w:val="00641387"/>
    <w:rsid w:val="0064240F"/>
    <w:rsid w:val="006436D4"/>
    <w:rsid w:val="00643DCF"/>
    <w:rsid w:val="00646090"/>
    <w:rsid w:val="006469F2"/>
    <w:rsid w:val="00647ABF"/>
    <w:rsid w:val="00650333"/>
    <w:rsid w:val="00650D07"/>
    <w:rsid w:val="0065186A"/>
    <w:rsid w:val="00651E4B"/>
    <w:rsid w:val="00652989"/>
    <w:rsid w:val="00654C97"/>
    <w:rsid w:val="0065514C"/>
    <w:rsid w:val="00660068"/>
    <w:rsid w:val="0066092C"/>
    <w:rsid w:val="00663F24"/>
    <w:rsid w:val="00664305"/>
    <w:rsid w:val="0066632C"/>
    <w:rsid w:val="00666569"/>
    <w:rsid w:val="006671F4"/>
    <w:rsid w:val="006673F3"/>
    <w:rsid w:val="006717F1"/>
    <w:rsid w:val="00675902"/>
    <w:rsid w:val="0067604F"/>
    <w:rsid w:val="00676B5D"/>
    <w:rsid w:val="00677355"/>
    <w:rsid w:val="006778F2"/>
    <w:rsid w:val="00680238"/>
    <w:rsid w:val="0068084B"/>
    <w:rsid w:val="006845C6"/>
    <w:rsid w:val="006849D0"/>
    <w:rsid w:val="00686910"/>
    <w:rsid w:val="00686928"/>
    <w:rsid w:val="00690098"/>
    <w:rsid w:val="00692698"/>
    <w:rsid w:val="0069401F"/>
    <w:rsid w:val="006946F0"/>
    <w:rsid w:val="00697F60"/>
    <w:rsid w:val="006A0100"/>
    <w:rsid w:val="006A2472"/>
    <w:rsid w:val="006A2FE3"/>
    <w:rsid w:val="006A30C9"/>
    <w:rsid w:val="006A3B58"/>
    <w:rsid w:val="006A4E27"/>
    <w:rsid w:val="006A5DAE"/>
    <w:rsid w:val="006A5F95"/>
    <w:rsid w:val="006B2E4C"/>
    <w:rsid w:val="006B3AF8"/>
    <w:rsid w:val="006B419C"/>
    <w:rsid w:val="006B425D"/>
    <w:rsid w:val="006B5887"/>
    <w:rsid w:val="006B6AF9"/>
    <w:rsid w:val="006C0995"/>
    <w:rsid w:val="006C0AED"/>
    <w:rsid w:val="006C1CD7"/>
    <w:rsid w:val="006C1F0C"/>
    <w:rsid w:val="006C256E"/>
    <w:rsid w:val="006C3E01"/>
    <w:rsid w:val="006C7240"/>
    <w:rsid w:val="006C7A7A"/>
    <w:rsid w:val="006D0576"/>
    <w:rsid w:val="006D2478"/>
    <w:rsid w:val="006D2D04"/>
    <w:rsid w:val="006D772A"/>
    <w:rsid w:val="006E12C3"/>
    <w:rsid w:val="006E167B"/>
    <w:rsid w:val="006E1F04"/>
    <w:rsid w:val="006E22C7"/>
    <w:rsid w:val="006E37A5"/>
    <w:rsid w:val="006E40A4"/>
    <w:rsid w:val="006E5B15"/>
    <w:rsid w:val="006E76B8"/>
    <w:rsid w:val="006F5BAE"/>
    <w:rsid w:val="006F77C1"/>
    <w:rsid w:val="006F780E"/>
    <w:rsid w:val="007007CA"/>
    <w:rsid w:val="00702010"/>
    <w:rsid w:val="00705084"/>
    <w:rsid w:val="0070687B"/>
    <w:rsid w:val="00706B8C"/>
    <w:rsid w:val="00707D4F"/>
    <w:rsid w:val="0071078F"/>
    <w:rsid w:val="00712FCF"/>
    <w:rsid w:val="00713A59"/>
    <w:rsid w:val="00713F6D"/>
    <w:rsid w:val="00716983"/>
    <w:rsid w:val="00717C2F"/>
    <w:rsid w:val="0072027B"/>
    <w:rsid w:val="00722FD9"/>
    <w:rsid w:val="00723905"/>
    <w:rsid w:val="007256C2"/>
    <w:rsid w:val="007277B0"/>
    <w:rsid w:val="007305EA"/>
    <w:rsid w:val="0073095A"/>
    <w:rsid w:val="00730994"/>
    <w:rsid w:val="00733373"/>
    <w:rsid w:val="007338A9"/>
    <w:rsid w:val="0073511E"/>
    <w:rsid w:val="007359C2"/>
    <w:rsid w:val="007363EA"/>
    <w:rsid w:val="00737FFE"/>
    <w:rsid w:val="00741BB6"/>
    <w:rsid w:val="00743FFD"/>
    <w:rsid w:val="00744285"/>
    <w:rsid w:val="0074476C"/>
    <w:rsid w:val="00746A90"/>
    <w:rsid w:val="00747AF3"/>
    <w:rsid w:val="0075189D"/>
    <w:rsid w:val="007523FB"/>
    <w:rsid w:val="00754118"/>
    <w:rsid w:val="0076044B"/>
    <w:rsid w:val="00761155"/>
    <w:rsid w:val="00762178"/>
    <w:rsid w:val="00764A8B"/>
    <w:rsid w:val="00764FAF"/>
    <w:rsid w:val="00765489"/>
    <w:rsid w:val="00766707"/>
    <w:rsid w:val="0077372E"/>
    <w:rsid w:val="007742FC"/>
    <w:rsid w:val="00774E9A"/>
    <w:rsid w:val="00775859"/>
    <w:rsid w:val="00776D57"/>
    <w:rsid w:val="00777A90"/>
    <w:rsid w:val="00781825"/>
    <w:rsid w:val="00782653"/>
    <w:rsid w:val="00784BBB"/>
    <w:rsid w:val="00786424"/>
    <w:rsid w:val="007871BE"/>
    <w:rsid w:val="00790247"/>
    <w:rsid w:val="007935DF"/>
    <w:rsid w:val="00794C22"/>
    <w:rsid w:val="007A0389"/>
    <w:rsid w:val="007A0725"/>
    <w:rsid w:val="007A1B64"/>
    <w:rsid w:val="007A1F12"/>
    <w:rsid w:val="007A3A4C"/>
    <w:rsid w:val="007A43EA"/>
    <w:rsid w:val="007A447B"/>
    <w:rsid w:val="007A74EB"/>
    <w:rsid w:val="007A7F4B"/>
    <w:rsid w:val="007B3E15"/>
    <w:rsid w:val="007B43D6"/>
    <w:rsid w:val="007B6927"/>
    <w:rsid w:val="007B6E37"/>
    <w:rsid w:val="007B7A2E"/>
    <w:rsid w:val="007C0997"/>
    <w:rsid w:val="007C0C54"/>
    <w:rsid w:val="007C27CB"/>
    <w:rsid w:val="007C319B"/>
    <w:rsid w:val="007C3D09"/>
    <w:rsid w:val="007C50EB"/>
    <w:rsid w:val="007C5929"/>
    <w:rsid w:val="007C60B8"/>
    <w:rsid w:val="007C78C7"/>
    <w:rsid w:val="007D0EC8"/>
    <w:rsid w:val="007D2CF8"/>
    <w:rsid w:val="007D5190"/>
    <w:rsid w:val="007D60C3"/>
    <w:rsid w:val="007E0330"/>
    <w:rsid w:val="007E2ADC"/>
    <w:rsid w:val="007E4A32"/>
    <w:rsid w:val="007E6425"/>
    <w:rsid w:val="007E6A83"/>
    <w:rsid w:val="007F2C7B"/>
    <w:rsid w:val="007F5892"/>
    <w:rsid w:val="007F6C31"/>
    <w:rsid w:val="00800444"/>
    <w:rsid w:val="00800E58"/>
    <w:rsid w:val="008010B3"/>
    <w:rsid w:val="008010E7"/>
    <w:rsid w:val="00802A9E"/>
    <w:rsid w:val="008045ED"/>
    <w:rsid w:val="00804733"/>
    <w:rsid w:val="0080485E"/>
    <w:rsid w:val="00804F9A"/>
    <w:rsid w:val="00805043"/>
    <w:rsid w:val="00805961"/>
    <w:rsid w:val="008067C2"/>
    <w:rsid w:val="0081195B"/>
    <w:rsid w:val="008212D0"/>
    <w:rsid w:val="00821A57"/>
    <w:rsid w:val="00821B1B"/>
    <w:rsid w:val="00823AEC"/>
    <w:rsid w:val="00825082"/>
    <w:rsid w:val="0082513E"/>
    <w:rsid w:val="00831975"/>
    <w:rsid w:val="00832FBC"/>
    <w:rsid w:val="008346FA"/>
    <w:rsid w:val="00841396"/>
    <w:rsid w:val="008510A2"/>
    <w:rsid w:val="00851DF8"/>
    <w:rsid w:val="00857116"/>
    <w:rsid w:val="00861D58"/>
    <w:rsid w:val="00864283"/>
    <w:rsid w:val="0086491B"/>
    <w:rsid w:val="008658A8"/>
    <w:rsid w:val="00867F1C"/>
    <w:rsid w:val="0087105D"/>
    <w:rsid w:val="0087141E"/>
    <w:rsid w:val="00873C26"/>
    <w:rsid w:val="00875136"/>
    <w:rsid w:val="0087667A"/>
    <w:rsid w:val="008773A8"/>
    <w:rsid w:val="00877A3E"/>
    <w:rsid w:val="008815BF"/>
    <w:rsid w:val="00882B4A"/>
    <w:rsid w:val="00884E67"/>
    <w:rsid w:val="00885A62"/>
    <w:rsid w:val="00886141"/>
    <w:rsid w:val="00893729"/>
    <w:rsid w:val="008A08AA"/>
    <w:rsid w:val="008A09EA"/>
    <w:rsid w:val="008A1A75"/>
    <w:rsid w:val="008A2059"/>
    <w:rsid w:val="008A4C4F"/>
    <w:rsid w:val="008A4CF6"/>
    <w:rsid w:val="008A5BAB"/>
    <w:rsid w:val="008A7AF0"/>
    <w:rsid w:val="008B0BE9"/>
    <w:rsid w:val="008B1DB3"/>
    <w:rsid w:val="008B49D6"/>
    <w:rsid w:val="008B4DC0"/>
    <w:rsid w:val="008B4FCE"/>
    <w:rsid w:val="008B78B3"/>
    <w:rsid w:val="008C02E8"/>
    <w:rsid w:val="008C12B0"/>
    <w:rsid w:val="008C3A15"/>
    <w:rsid w:val="008C7678"/>
    <w:rsid w:val="008C79F8"/>
    <w:rsid w:val="008D0008"/>
    <w:rsid w:val="008D6313"/>
    <w:rsid w:val="008E01F4"/>
    <w:rsid w:val="008E1207"/>
    <w:rsid w:val="008E1C6E"/>
    <w:rsid w:val="008E22B6"/>
    <w:rsid w:val="008E5C98"/>
    <w:rsid w:val="008F0ACA"/>
    <w:rsid w:val="008F176F"/>
    <w:rsid w:val="008F1D75"/>
    <w:rsid w:val="008F3624"/>
    <w:rsid w:val="008F74DB"/>
    <w:rsid w:val="00905734"/>
    <w:rsid w:val="009073E0"/>
    <w:rsid w:val="0091092D"/>
    <w:rsid w:val="00922039"/>
    <w:rsid w:val="00922601"/>
    <w:rsid w:val="00923E9B"/>
    <w:rsid w:val="00924AEA"/>
    <w:rsid w:val="00930B5C"/>
    <w:rsid w:val="0093186C"/>
    <w:rsid w:val="009333E7"/>
    <w:rsid w:val="009345C3"/>
    <w:rsid w:val="00936768"/>
    <w:rsid w:val="00936D20"/>
    <w:rsid w:val="00937C4E"/>
    <w:rsid w:val="00941176"/>
    <w:rsid w:val="009476E7"/>
    <w:rsid w:val="00951CD8"/>
    <w:rsid w:val="00952AC3"/>
    <w:rsid w:val="00953612"/>
    <w:rsid w:val="009537E8"/>
    <w:rsid w:val="0095598F"/>
    <w:rsid w:val="00956687"/>
    <w:rsid w:val="009568B3"/>
    <w:rsid w:val="009608BE"/>
    <w:rsid w:val="009636BE"/>
    <w:rsid w:val="0096407F"/>
    <w:rsid w:val="00964E14"/>
    <w:rsid w:val="00967A71"/>
    <w:rsid w:val="00972E1B"/>
    <w:rsid w:val="00973663"/>
    <w:rsid w:val="009768C4"/>
    <w:rsid w:val="00980F9C"/>
    <w:rsid w:val="0098210A"/>
    <w:rsid w:val="00982823"/>
    <w:rsid w:val="009835FD"/>
    <w:rsid w:val="00987226"/>
    <w:rsid w:val="0099018B"/>
    <w:rsid w:val="00990786"/>
    <w:rsid w:val="00990963"/>
    <w:rsid w:val="00990C34"/>
    <w:rsid w:val="00997BD7"/>
    <w:rsid w:val="009A1961"/>
    <w:rsid w:val="009A1CA1"/>
    <w:rsid w:val="009A36B4"/>
    <w:rsid w:val="009A670B"/>
    <w:rsid w:val="009A7B61"/>
    <w:rsid w:val="009B059C"/>
    <w:rsid w:val="009B27FF"/>
    <w:rsid w:val="009B40D9"/>
    <w:rsid w:val="009B6403"/>
    <w:rsid w:val="009C0DE2"/>
    <w:rsid w:val="009C18DF"/>
    <w:rsid w:val="009C1F0A"/>
    <w:rsid w:val="009C677B"/>
    <w:rsid w:val="009D10E8"/>
    <w:rsid w:val="009D27FB"/>
    <w:rsid w:val="009D59A8"/>
    <w:rsid w:val="009D5A43"/>
    <w:rsid w:val="009D6B35"/>
    <w:rsid w:val="009E2168"/>
    <w:rsid w:val="009E6B67"/>
    <w:rsid w:val="009F0A66"/>
    <w:rsid w:val="009F0E01"/>
    <w:rsid w:val="009F2011"/>
    <w:rsid w:val="009F2345"/>
    <w:rsid w:val="009F3377"/>
    <w:rsid w:val="009F57AE"/>
    <w:rsid w:val="009F61C7"/>
    <w:rsid w:val="00A01A23"/>
    <w:rsid w:val="00A03B63"/>
    <w:rsid w:val="00A043F4"/>
    <w:rsid w:val="00A044E4"/>
    <w:rsid w:val="00A05D88"/>
    <w:rsid w:val="00A075B9"/>
    <w:rsid w:val="00A1186A"/>
    <w:rsid w:val="00A1384A"/>
    <w:rsid w:val="00A13FFA"/>
    <w:rsid w:val="00A16612"/>
    <w:rsid w:val="00A16836"/>
    <w:rsid w:val="00A246AE"/>
    <w:rsid w:val="00A2511E"/>
    <w:rsid w:val="00A2513B"/>
    <w:rsid w:val="00A261A2"/>
    <w:rsid w:val="00A31854"/>
    <w:rsid w:val="00A44C2A"/>
    <w:rsid w:val="00A45078"/>
    <w:rsid w:val="00A462CC"/>
    <w:rsid w:val="00A4756B"/>
    <w:rsid w:val="00A552D6"/>
    <w:rsid w:val="00A57377"/>
    <w:rsid w:val="00A57BAB"/>
    <w:rsid w:val="00A621BF"/>
    <w:rsid w:val="00A623E3"/>
    <w:rsid w:val="00A62DAD"/>
    <w:rsid w:val="00A6770D"/>
    <w:rsid w:val="00A71E0C"/>
    <w:rsid w:val="00A72154"/>
    <w:rsid w:val="00A72D2B"/>
    <w:rsid w:val="00A74B1E"/>
    <w:rsid w:val="00A74E8D"/>
    <w:rsid w:val="00A75F02"/>
    <w:rsid w:val="00A76E06"/>
    <w:rsid w:val="00A879E4"/>
    <w:rsid w:val="00A92A86"/>
    <w:rsid w:val="00A979C1"/>
    <w:rsid w:val="00AA047C"/>
    <w:rsid w:val="00AA1CC5"/>
    <w:rsid w:val="00AA1E11"/>
    <w:rsid w:val="00AA23B1"/>
    <w:rsid w:val="00AA283A"/>
    <w:rsid w:val="00AA2B65"/>
    <w:rsid w:val="00AA397F"/>
    <w:rsid w:val="00AA3B5D"/>
    <w:rsid w:val="00AA3E3A"/>
    <w:rsid w:val="00AA51F0"/>
    <w:rsid w:val="00AA54D1"/>
    <w:rsid w:val="00AA7380"/>
    <w:rsid w:val="00AA7A28"/>
    <w:rsid w:val="00AB055C"/>
    <w:rsid w:val="00AB27C6"/>
    <w:rsid w:val="00AB2BDB"/>
    <w:rsid w:val="00AB4DC3"/>
    <w:rsid w:val="00AC1BED"/>
    <w:rsid w:val="00AC326F"/>
    <w:rsid w:val="00AC3614"/>
    <w:rsid w:val="00AC5B7F"/>
    <w:rsid w:val="00AC67BF"/>
    <w:rsid w:val="00AD05CC"/>
    <w:rsid w:val="00AD3E6C"/>
    <w:rsid w:val="00AD4C5B"/>
    <w:rsid w:val="00AD7ACA"/>
    <w:rsid w:val="00AE0A73"/>
    <w:rsid w:val="00AE5A8A"/>
    <w:rsid w:val="00AE6CAF"/>
    <w:rsid w:val="00AF1A05"/>
    <w:rsid w:val="00AF52D1"/>
    <w:rsid w:val="00AF68AA"/>
    <w:rsid w:val="00AF75E6"/>
    <w:rsid w:val="00AF7C6C"/>
    <w:rsid w:val="00B000C0"/>
    <w:rsid w:val="00B0409C"/>
    <w:rsid w:val="00B11E5F"/>
    <w:rsid w:val="00B11F74"/>
    <w:rsid w:val="00B12552"/>
    <w:rsid w:val="00B1267D"/>
    <w:rsid w:val="00B13005"/>
    <w:rsid w:val="00B13A86"/>
    <w:rsid w:val="00B156A5"/>
    <w:rsid w:val="00B2082B"/>
    <w:rsid w:val="00B21776"/>
    <w:rsid w:val="00B2223D"/>
    <w:rsid w:val="00B2322D"/>
    <w:rsid w:val="00B26C92"/>
    <w:rsid w:val="00B301B1"/>
    <w:rsid w:val="00B34209"/>
    <w:rsid w:val="00B37454"/>
    <w:rsid w:val="00B40E3D"/>
    <w:rsid w:val="00B427DF"/>
    <w:rsid w:val="00B430D9"/>
    <w:rsid w:val="00B44590"/>
    <w:rsid w:val="00B4534E"/>
    <w:rsid w:val="00B4567E"/>
    <w:rsid w:val="00B46A54"/>
    <w:rsid w:val="00B46A9D"/>
    <w:rsid w:val="00B46CBA"/>
    <w:rsid w:val="00B47F77"/>
    <w:rsid w:val="00B529B0"/>
    <w:rsid w:val="00B53C3A"/>
    <w:rsid w:val="00B55996"/>
    <w:rsid w:val="00B55F72"/>
    <w:rsid w:val="00B56394"/>
    <w:rsid w:val="00B6004E"/>
    <w:rsid w:val="00B60A24"/>
    <w:rsid w:val="00B63053"/>
    <w:rsid w:val="00B64385"/>
    <w:rsid w:val="00B64F5B"/>
    <w:rsid w:val="00B660D9"/>
    <w:rsid w:val="00B66236"/>
    <w:rsid w:val="00B6693D"/>
    <w:rsid w:val="00B71004"/>
    <w:rsid w:val="00B72A24"/>
    <w:rsid w:val="00B76DB9"/>
    <w:rsid w:val="00B770E0"/>
    <w:rsid w:val="00B818ED"/>
    <w:rsid w:val="00B82B22"/>
    <w:rsid w:val="00B83EB2"/>
    <w:rsid w:val="00B859B2"/>
    <w:rsid w:val="00B91357"/>
    <w:rsid w:val="00B93EF1"/>
    <w:rsid w:val="00B9427E"/>
    <w:rsid w:val="00B947E8"/>
    <w:rsid w:val="00B94BE3"/>
    <w:rsid w:val="00BA0666"/>
    <w:rsid w:val="00BA2604"/>
    <w:rsid w:val="00BB2547"/>
    <w:rsid w:val="00BB2FBF"/>
    <w:rsid w:val="00BB33B5"/>
    <w:rsid w:val="00BB3BD8"/>
    <w:rsid w:val="00BB5CB4"/>
    <w:rsid w:val="00BC0024"/>
    <w:rsid w:val="00BC056A"/>
    <w:rsid w:val="00BC05DC"/>
    <w:rsid w:val="00BC2308"/>
    <w:rsid w:val="00BC2CBF"/>
    <w:rsid w:val="00BC4EE9"/>
    <w:rsid w:val="00BC6A4D"/>
    <w:rsid w:val="00BC71CF"/>
    <w:rsid w:val="00BC7673"/>
    <w:rsid w:val="00BD05C3"/>
    <w:rsid w:val="00BD06F9"/>
    <w:rsid w:val="00BD079B"/>
    <w:rsid w:val="00BD1A5D"/>
    <w:rsid w:val="00BD2EAF"/>
    <w:rsid w:val="00BD3805"/>
    <w:rsid w:val="00BD4168"/>
    <w:rsid w:val="00BD559B"/>
    <w:rsid w:val="00BD5CF1"/>
    <w:rsid w:val="00BD7EAF"/>
    <w:rsid w:val="00BE06CF"/>
    <w:rsid w:val="00BE1935"/>
    <w:rsid w:val="00BE26A1"/>
    <w:rsid w:val="00BE66C4"/>
    <w:rsid w:val="00BF3935"/>
    <w:rsid w:val="00BF429B"/>
    <w:rsid w:val="00BF6220"/>
    <w:rsid w:val="00C0240A"/>
    <w:rsid w:val="00C0533D"/>
    <w:rsid w:val="00C10055"/>
    <w:rsid w:val="00C103EC"/>
    <w:rsid w:val="00C11EBE"/>
    <w:rsid w:val="00C14BF2"/>
    <w:rsid w:val="00C1582F"/>
    <w:rsid w:val="00C16F4F"/>
    <w:rsid w:val="00C177D4"/>
    <w:rsid w:val="00C2026A"/>
    <w:rsid w:val="00C2154B"/>
    <w:rsid w:val="00C21EFF"/>
    <w:rsid w:val="00C24E3B"/>
    <w:rsid w:val="00C25CCC"/>
    <w:rsid w:val="00C2693C"/>
    <w:rsid w:val="00C31F17"/>
    <w:rsid w:val="00C32B64"/>
    <w:rsid w:val="00C3348D"/>
    <w:rsid w:val="00C34016"/>
    <w:rsid w:val="00C36844"/>
    <w:rsid w:val="00C4059D"/>
    <w:rsid w:val="00C40D12"/>
    <w:rsid w:val="00C46B9A"/>
    <w:rsid w:val="00C46E02"/>
    <w:rsid w:val="00C50011"/>
    <w:rsid w:val="00C50588"/>
    <w:rsid w:val="00C509A4"/>
    <w:rsid w:val="00C53220"/>
    <w:rsid w:val="00C5465B"/>
    <w:rsid w:val="00C578C7"/>
    <w:rsid w:val="00C57D68"/>
    <w:rsid w:val="00C60499"/>
    <w:rsid w:val="00C60A21"/>
    <w:rsid w:val="00C61331"/>
    <w:rsid w:val="00C62002"/>
    <w:rsid w:val="00C64626"/>
    <w:rsid w:val="00C64711"/>
    <w:rsid w:val="00C65861"/>
    <w:rsid w:val="00C71295"/>
    <w:rsid w:val="00C713FE"/>
    <w:rsid w:val="00C7277F"/>
    <w:rsid w:val="00C737DC"/>
    <w:rsid w:val="00C76B00"/>
    <w:rsid w:val="00C77E6F"/>
    <w:rsid w:val="00C81DE7"/>
    <w:rsid w:val="00C82CD3"/>
    <w:rsid w:val="00C85F5E"/>
    <w:rsid w:val="00C86F3C"/>
    <w:rsid w:val="00C90E45"/>
    <w:rsid w:val="00C91342"/>
    <w:rsid w:val="00C9582E"/>
    <w:rsid w:val="00CA1BCE"/>
    <w:rsid w:val="00CA2960"/>
    <w:rsid w:val="00CA74D1"/>
    <w:rsid w:val="00CB08FE"/>
    <w:rsid w:val="00CB0A5D"/>
    <w:rsid w:val="00CB12D7"/>
    <w:rsid w:val="00CB1491"/>
    <w:rsid w:val="00CB2DF9"/>
    <w:rsid w:val="00CB35DD"/>
    <w:rsid w:val="00CB3EEC"/>
    <w:rsid w:val="00CB4679"/>
    <w:rsid w:val="00CB6234"/>
    <w:rsid w:val="00CB7F08"/>
    <w:rsid w:val="00CC0866"/>
    <w:rsid w:val="00CC16EE"/>
    <w:rsid w:val="00CC2D75"/>
    <w:rsid w:val="00CC41D6"/>
    <w:rsid w:val="00CC4654"/>
    <w:rsid w:val="00CC4824"/>
    <w:rsid w:val="00CC7B12"/>
    <w:rsid w:val="00CC7CA5"/>
    <w:rsid w:val="00CD32D1"/>
    <w:rsid w:val="00CD3FFC"/>
    <w:rsid w:val="00CD47E2"/>
    <w:rsid w:val="00CD524D"/>
    <w:rsid w:val="00CD563D"/>
    <w:rsid w:val="00CD7465"/>
    <w:rsid w:val="00CE08B1"/>
    <w:rsid w:val="00CE3704"/>
    <w:rsid w:val="00CF19ED"/>
    <w:rsid w:val="00CF36AC"/>
    <w:rsid w:val="00CF520F"/>
    <w:rsid w:val="00CF7A1E"/>
    <w:rsid w:val="00CF7A84"/>
    <w:rsid w:val="00D00A41"/>
    <w:rsid w:val="00D01345"/>
    <w:rsid w:val="00D01720"/>
    <w:rsid w:val="00D034E7"/>
    <w:rsid w:val="00D12149"/>
    <w:rsid w:val="00D13AC5"/>
    <w:rsid w:val="00D144EF"/>
    <w:rsid w:val="00D17AB9"/>
    <w:rsid w:val="00D205E9"/>
    <w:rsid w:val="00D2192A"/>
    <w:rsid w:val="00D22C72"/>
    <w:rsid w:val="00D247B9"/>
    <w:rsid w:val="00D2578F"/>
    <w:rsid w:val="00D30BBD"/>
    <w:rsid w:val="00D3145B"/>
    <w:rsid w:val="00D31FFC"/>
    <w:rsid w:val="00D32AED"/>
    <w:rsid w:val="00D34061"/>
    <w:rsid w:val="00D35455"/>
    <w:rsid w:val="00D3679B"/>
    <w:rsid w:val="00D415EB"/>
    <w:rsid w:val="00D43183"/>
    <w:rsid w:val="00D434E0"/>
    <w:rsid w:val="00D43BC7"/>
    <w:rsid w:val="00D44C33"/>
    <w:rsid w:val="00D478C9"/>
    <w:rsid w:val="00D50E0D"/>
    <w:rsid w:val="00D516F8"/>
    <w:rsid w:val="00D53B65"/>
    <w:rsid w:val="00D541B6"/>
    <w:rsid w:val="00D54F1D"/>
    <w:rsid w:val="00D561B2"/>
    <w:rsid w:val="00D56663"/>
    <w:rsid w:val="00D57942"/>
    <w:rsid w:val="00D61668"/>
    <w:rsid w:val="00D65CCE"/>
    <w:rsid w:val="00D73BEE"/>
    <w:rsid w:val="00D74589"/>
    <w:rsid w:val="00D751AC"/>
    <w:rsid w:val="00D77DA0"/>
    <w:rsid w:val="00D84C2D"/>
    <w:rsid w:val="00D85A09"/>
    <w:rsid w:val="00D87245"/>
    <w:rsid w:val="00D87BF6"/>
    <w:rsid w:val="00D905A4"/>
    <w:rsid w:val="00D921B0"/>
    <w:rsid w:val="00D93216"/>
    <w:rsid w:val="00D95006"/>
    <w:rsid w:val="00D96D1F"/>
    <w:rsid w:val="00D97478"/>
    <w:rsid w:val="00DA311C"/>
    <w:rsid w:val="00DA55A4"/>
    <w:rsid w:val="00DA5B87"/>
    <w:rsid w:val="00DA77E7"/>
    <w:rsid w:val="00DA7B1E"/>
    <w:rsid w:val="00DB0A83"/>
    <w:rsid w:val="00DB2995"/>
    <w:rsid w:val="00DB5C3B"/>
    <w:rsid w:val="00DB6CE9"/>
    <w:rsid w:val="00DB7E4C"/>
    <w:rsid w:val="00DC0BD3"/>
    <w:rsid w:val="00DC1D7B"/>
    <w:rsid w:val="00DC36B6"/>
    <w:rsid w:val="00DC3D36"/>
    <w:rsid w:val="00DC3F31"/>
    <w:rsid w:val="00DC4C34"/>
    <w:rsid w:val="00DC65AD"/>
    <w:rsid w:val="00DC71B0"/>
    <w:rsid w:val="00DD092E"/>
    <w:rsid w:val="00DD458B"/>
    <w:rsid w:val="00DD4B54"/>
    <w:rsid w:val="00DD6BAD"/>
    <w:rsid w:val="00DD7144"/>
    <w:rsid w:val="00DD71DA"/>
    <w:rsid w:val="00DD763A"/>
    <w:rsid w:val="00DE1697"/>
    <w:rsid w:val="00DE2CC8"/>
    <w:rsid w:val="00DE3247"/>
    <w:rsid w:val="00DE697C"/>
    <w:rsid w:val="00DE7E00"/>
    <w:rsid w:val="00DF1228"/>
    <w:rsid w:val="00DF30B9"/>
    <w:rsid w:val="00DF318B"/>
    <w:rsid w:val="00DF5C5E"/>
    <w:rsid w:val="00DF7E0C"/>
    <w:rsid w:val="00E00040"/>
    <w:rsid w:val="00E000B7"/>
    <w:rsid w:val="00E03174"/>
    <w:rsid w:val="00E0390D"/>
    <w:rsid w:val="00E12F1B"/>
    <w:rsid w:val="00E13C6A"/>
    <w:rsid w:val="00E15CDD"/>
    <w:rsid w:val="00E21180"/>
    <w:rsid w:val="00E24CE1"/>
    <w:rsid w:val="00E276B8"/>
    <w:rsid w:val="00E312A0"/>
    <w:rsid w:val="00E31588"/>
    <w:rsid w:val="00E32118"/>
    <w:rsid w:val="00E326C1"/>
    <w:rsid w:val="00E348CF"/>
    <w:rsid w:val="00E34F18"/>
    <w:rsid w:val="00E37472"/>
    <w:rsid w:val="00E43B12"/>
    <w:rsid w:val="00E44FC6"/>
    <w:rsid w:val="00E50D6E"/>
    <w:rsid w:val="00E52B72"/>
    <w:rsid w:val="00E52FC1"/>
    <w:rsid w:val="00E54885"/>
    <w:rsid w:val="00E76FCA"/>
    <w:rsid w:val="00E80841"/>
    <w:rsid w:val="00E81BD7"/>
    <w:rsid w:val="00E838D8"/>
    <w:rsid w:val="00E84BCA"/>
    <w:rsid w:val="00E8783D"/>
    <w:rsid w:val="00E87EDB"/>
    <w:rsid w:val="00E91176"/>
    <w:rsid w:val="00E9307C"/>
    <w:rsid w:val="00E93FBA"/>
    <w:rsid w:val="00E948CC"/>
    <w:rsid w:val="00E96D84"/>
    <w:rsid w:val="00E9722B"/>
    <w:rsid w:val="00E97DDD"/>
    <w:rsid w:val="00EA1B16"/>
    <w:rsid w:val="00EA5F75"/>
    <w:rsid w:val="00EA6E3B"/>
    <w:rsid w:val="00EB0BF3"/>
    <w:rsid w:val="00EB10BA"/>
    <w:rsid w:val="00EB1C2C"/>
    <w:rsid w:val="00EB240D"/>
    <w:rsid w:val="00EB3770"/>
    <w:rsid w:val="00EB52C9"/>
    <w:rsid w:val="00EB57C2"/>
    <w:rsid w:val="00EB598F"/>
    <w:rsid w:val="00EB6492"/>
    <w:rsid w:val="00EB65F6"/>
    <w:rsid w:val="00EB679B"/>
    <w:rsid w:val="00EB789D"/>
    <w:rsid w:val="00EC001A"/>
    <w:rsid w:val="00EC46F2"/>
    <w:rsid w:val="00EC5AD4"/>
    <w:rsid w:val="00EC5B87"/>
    <w:rsid w:val="00EC740A"/>
    <w:rsid w:val="00ED15E2"/>
    <w:rsid w:val="00ED19FC"/>
    <w:rsid w:val="00ED2FE4"/>
    <w:rsid w:val="00ED4206"/>
    <w:rsid w:val="00ED5898"/>
    <w:rsid w:val="00EE6334"/>
    <w:rsid w:val="00EF03C7"/>
    <w:rsid w:val="00EF4EC9"/>
    <w:rsid w:val="00F00411"/>
    <w:rsid w:val="00F00B60"/>
    <w:rsid w:val="00F01F2F"/>
    <w:rsid w:val="00F02184"/>
    <w:rsid w:val="00F03AAA"/>
    <w:rsid w:val="00F04B25"/>
    <w:rsid w:val="00F04E25"/>
    <w:rsid w:val="00F057E9"/>
    <w:rsid w:val="00F05C22"/>
    <w:rsid w:val="00F068C3"/>
    <w:rsid w:val="00F06E5B"/>
    <w:rsid w:val="00F07BB0"/>
    <w:rsid w:val="00F1425C"/>
    <w:rsid w:val="00F1483D"/>
    <w:rsid w:val="00F15B6D"/>
    <w:rsid w:val="00F17E84"/>
    <w:rsid w:val="00F207B4"/>
    <w:rsid w:val="00F2418A"/>
    <w:rsid w:val="00F35D77"/>
    <w:rsid w:val="00F37CDC"/>
    <w:rsid w:val="00F43052"/>
    <w:rsid w:val="00F43E85"/>
    <w:rsid w:val="00F478C9"/>
    <w:rsid w:val="00F47BE0"/>
    <w:rsid w:val="00F52065"/>
    <w:rsid w:val="00F52483"/>
    <w:rsid w:val="00F5299C"/>
    <w:rsid w:val="00F540EB"/>
    <w:rsid w:val="00F54376"/>
    <w:rsid w:val="00F60C24"/>
    <w:rsid w:val="00F6177A"/>
    <w:rsid w:val="00F62D67"/>
    <w:rsid w:val="00F639F5"/>
    <w:rsid w:val="00F6458E"/>
    <w:rsid w:val="00F658D5"/>
    <w:rsid w:val="00F66B92"/>
    <w:rsid w:val="00F75873"/>
    <w:rsid w:val="00F80DC1"/>
    <w:rsid w:val="00F812A2"/>
    <w:rsid w:val="00F933B4"/>
    <w:rsid w:val="00F93A96"/>
    <w:rsid w:val="00FA0AA3"/>
    <w:rsid w:val="00FA11A2"/>
    <w:rsid w:val="00FA13E3"/>
    <w:rsid w:val="00FA2558"/>
    <w:rsid w:val="00FA3D37"/>
    <w:rsid w:val="00FA49BF"/>
    <w:rsid w:val="00FA67DE"/>
    <w:rsid w:val="00FB0A48"/>
    <w:rsid w:val="00FB1129"/>
    <w:rsid w:val="00FB2152"/>
    <w:rsid w:val="00FB4D5D"/>
    <w:rsid w:val="00FB51B2"/>
    <w:rsid w:val="00FB6606"/>
    <w:rsid w:val="00FB71BD"/>
    <w:rsid w:val="00FC0044"/>
    <w:rsid w:val="00FC29D0"/>
    <w:rsid w:val="00FC3BA6"/>
    <w:rsid w:val="00FC3D24"/>
    <w:rsid w:val="00FC4203"/>
    <w:rsid w:val="00FC4560"/>
    <w:rsid w:val="00FC74A6"/>
    <w:rsid w:val="00FD0C00"/>
    <w:rsid w:val="00FD10EB"/>
    <w:rsid w:val="00FD25D4"/>
    <w:rsid w:val="00FD3623"/>
    <w:rsid w:val="00FD6F79"/>
    <w:rsid w:val="00FD7C83"/>
    <w:rsid w:val="00FE1821"/>
    <w:rsid w:val="00FE3C58"/>
    <w:rsid w:val="00FE3DC9"/>
    <w:rsid w:val="00FE4493"/>
    <w:rsid w:val="00FE6389"/>
    <w:rsid w:val="00FE7DF0"/>
    <w:rsid w:val="00FF0EE3"/>
    <w:rsid w:val="00FF0F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8B4478"/>
  <w15:docId w15:val="{C6A90364-5170-4E21-A643-1DE23B157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A1B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42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42FC"/>
    <w:rPr>
      <w:rFonts w:ascii="Tahoma" w:hAnsi="Tahoma" w:cs="Tahoma"/>
      <w:sz w:val="16"/>
      <w:szCs w:val="16"/>
    </w:rPr>
  </w:style>
  <w:style w:type="paragraph" w:styleId="ListParagraph">
    <w:name w:val="List Paragraph"/>
    <w:basedOn w:val="Normal"/>
    <w:uiPriority w:val="34"/>
    <w:qFormat/>
    <w:rsid w:val="00EC5B87"/>
    <w:pPr>
      <w:ind w:left="720"/>
      <w:contextualSpacing/>
    </w:pPr>
  </w:style>
  <w:style w:type="character" w:styleId="Hyperlink">
    <w:name w:val="Hyperlink"/>
    <w:basedOn w:val="DefaultParagraphFont"/>
    <w:uiPriority w:val="99"/>
    <w:unhideWhenUsed/>
    <w:rsid w:val="00EB1C2C"/>
    <w:rPr>
      <w:color w:val="0000FF"/>
      <w:u w:val="single"/>
    </w:rPr>
  </w:style>
  <w:style w:type="character" w:styleId="FollowedHyperlink">
    <w:name w:val="FollowedHyperlink"/>
    <w:basedOn w:val="DefaultParagraphFont"/>
    <w:uiPriority w:val="99"/>
    <w:semiHidden/>
    <w:unhideWhenUsed/>
    <w:rsid w:val="00EB1C2C"/>
    <w:rPr>
      <w:color w:val="800080"/>
      <w:u w:val="single"/>
    </w:rPr>
  </w:style>
  <w:style w:type="table" w:styleId="TableClassic1">
    <w:name w:val="Table Classic 1"/>
    <w:basedOn w:val="TableNormal"/>
    <w:unhideWhenUsed/>
    <w:rsid w:val="003764E5"/>
    <w:pPr>
      <w:spacing w:after="0" w:line="240" w:lineRule="auto"/>
    </w:pPr>
    <w:rPr>
      <w:rFonts w:ascii="Times New Roman" w:eastAsia="Times New Roman" w:hAnsi="Times New Roman" w:cs="Times New Roman"/>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2D35A2"/>
  </w:style>
  <w:style w:type="paragraph" w:customStyle="1" w:styleId="Title1">
    <w:name w:val="Title1"/>
    <w:basedOn w:val="Normal"/>
    <w:rsid w:val="009D5A4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9D5A4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9D5A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9D5A43"/>
  </w:style>
  <w:style w:type="character" w:customStyle="1" w:styleId="Heading1Char">
    <w:name w:val="Heading 1 Char"/>
    <w:basedOn w:val="DefaultParagraphFont"/>
    <w:link w:val="Heading1"/>
    <w:uiPriority w:val="9"/>
    <w:rsid w:val="007A1B6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4C0AD3"/>
    <w:rPr>
      <w:sz w:val="18"/>
      <w:szCs w:val="18"/>
    </w:rPr>
  </w:style>
  <w:style w:type="paragraph" w:styleId="CommentText">
    <w:name w:val="annotation text"/>
    <w:basedOn w:val="Normal"/>
    <w:link w:val="CommentTextChar"/>
    <w:uiPriority w:val="99"/>
    <w:unhideWhenUsed/>
    <w:rsid w:val="004C0AD3"/>
    <w:pPr>
      <w:spacing w:line="240" w:lineRule="auto"/>
    </w:pPr>
    <w:rPr>
      <w:sz w:val="24"/>
      <w:szCs w:val="24"/>
    </w:rPr>
  </w:style>
  <w:style w:type="character" w:customStyle="1" w:styleId="CommentTextChar">
    <w:name w:val="Comment Text Char"/>
    <w:basedOn w:val="DefaultParagraphFont"/>
    <w:link w:val="CommentText"/>
    <w:uiPriority w:val="99"/>
    <w:rsid w:val="004C0AD3"/>
    <w:rPr>
      <w:sz w:val="24"/>
      <w:szCs w:val="24"/>
    </w:rPr>
  </w:style>
  <w:style w:type="paragraph" w:styleId="CommentSubject">
    <w:name w:val="annotation subject"/>
    <w:basedOn w:val="CommentText"/>
    <w:next w:val="CommentText"/>
    <w:link w:val="CommentSubjectChar"/>
    <w:uiPriority w:val="99"/>
    <w:semiHidden/>
    <w:unhideWhenUsed/>
    <w:rsid w:val="004C0AD3"/>
    <w:rPr>
      <w:b/>
      <w:bCs/>
      <w:sz w:val="20"/>
      <w:szCs w:val="20"/>
    </w:rPr>
  </w:style>
  <w:style w:type="character" w:customStyle="1" w:styleId="CommentSubjectChar">
    <w:name w:val="Comment Subject Char"/>
    <w:basedOn w:val="CommentTextChar"/>
    <w:link w:val="CommentSubject"/>
    <w:uiPriority w:val="99"/>
    <w:semiHidden/>
    <w:rsid w:val="004C0AD3"/>
    <w:rPr>
      <w:b/>
      <w:bCs/>
      <w:sz w:val="20"/>
      <w:szCs w:val="20"/>
    </w:rPr>
  </w:style>
  <w:style w:type="paragraph" w:customStyle="1" w:styleId="EndNoteBibliographyTitle">
    <w:name w:val="EndNote Bibliography Title"/>
    <w:basedOn w:val="Normal"/>
    <w:link w:val="EndNoteBibliographyTitleChar"/>
    <w:rsid w:val="006327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27E0"/>
    <w:rPr>
      <w:rFonts w:ascii="Calibri" w:hAnsi="Calibri"/>
      <w:noProof/>
      <w:lang w:val="en-US"/>
    </w:rPr>
  </w:style>
  <w:style w:type="paragraph" w:customStyle="1" w:styleId="EndNoteBibliography">
    <w:name w:val="EndNote Bibliography"/>
    <w:basedOn w:val="Normal"/>
    <w:link w:val="EndNoteBibliographyChar"/>
    <w:rsid w:val="006327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27E0"/>
    <w:rPr>
      <w:rFonts w:ascii="Calibri" w:hAnsi="Calibri"/>
      <w:noProof/>
      <w:lang w:val="en-US"/>
    </w:rPr>
  </w:style>
  <w:style w:type="paragraph" w:styleId="Footer">
    <w:name w:val="footer"/>
    <w:basedOn w:val="Normal"/>
    <w:link w:val="FooterChar"/>
    <w:uiPriority w:val="99"/>
    <w:unhideWhenUsed/>
    <w:rsid w:val="00A03B63"/>
    <w:pPr>
      <w:tabs>
        <w:tab w:val="center" w:pos="4320"/>
        <w:tab w:val="right" w:pos="8640"/>
      </w:tabs>
      <w:spacing w:after="0" w:line="240" w:lineRule="auto"/>
    </w:pPr>
  </w:style>
  <w:style w:type="character" w:customStyle="1" w:styleId="FooterChar">
    <w:name w:val="Footer Char"/>
    <w:basedOn w:val="DefaultParagraphFont"/>
    <w:link w:val="Footer"/>
    <w:uiPriority w:val="99"/>
    <w:rsid w:val="00A03B63"/>
  </w:style>
  <w:style w:type="character" w:styleId="PageNumber">
    <w:name w:val="page number"/>
    <w:basedOn w:val="DefaultParagraphFont"/>
    <w:uiPriority w:val="99"/>
    <w:semiHidden/>
    <w:unhideWhenUsed/>
    <w:rsid w:val="00A03B63"/>
  </w:style>
  <w:style w:type="paragraph" w:styleId="HTMLAddress">
    <w:name w:val="HTML Address"/>
    <w:basedOn w:val="Normal"/>
    <w:link w:val="HTMLAddressChar"/>
    <w:uiPriority w:val="99"/>
    <w:semiHidden/>
    <w:unhideWhenUsed/>
    <w:rsid w:val="006946F0"/>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6946F0"/>
    <w:rPr>
      <w:rFonts w:ascii="Times New Roman" w:eastAsia="Times New Roman" w:hAnsi="Times New Roman" w:cs="Times New Roman"/>
      <w:i/>
      <w:iCs/>
      <w:sz w:val="24"/>
      <w:szCs w:val="24"/>
      <w:lang w:eastAsia="en-GB"/>
    </w:rPr>
  </w:style>
  <w:style w:type="character" w:styleId="Emphasis">
    <w:name w:val="Emphasis"/>
    <w:basedOn w:val="DefaultParagraphFont"/>
    <w:uiPriority w:val="20"/>
    <w:qFormat/>
    <w:rsid w:val="006946F0"/>
    <w:rPr>
      <w:i/>
      <w:iCs/>
    </w:rPr>
  </w:style>
  <w:style w:type="paragraph" w:customStyle="1" w:styleId="svarticle">
    <w:name w:val="svarticle"/>
    <w:basedOn w:val="Normal"/>
    <w:rsid w:val="000F515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F5158"/>
    <w:rPr>
      <w:b/>
      <w:bCs/>
    </w:rPr>
  </w:style>
  <w:style w:type="character" w:customStyle="1" w:styleId="highlight">
    <w:name w:val="highlight"/>
    <w:basedOn w:val="DefaultParagraphFont"/>
    <w:rsid w:val="004C2E19"/>
  </w:style>
  <w:style w:type="paragraph" w:customStyle="1" w:styleId="Title2">
    <w:name w:val="Title2"/>
    <w:basedOn w:val="Normal"/>
    <w:rsid w:val="00D84C2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3C2D02"/>
    <w:pPr>
      <w:spacing w:after="0" w:line="240" w:lineRule="auto"/>
    </w:pPr>
  </w:style>
  <w:style w:type="character" w:customStyle="1" w:styleId="italic">
    <w:name w:val="italic"/>
    <w:basedOn w:val="DefaultParagraphFont"/>
    <w:rsid w:val="00BA2604"/>
  </w:style>
  <w:style w:type="table" w:customStyle="1" w:styleId="TableClassic11">
    <w:name w:val="Table Classic 11"/>
    <w:basedOn w:val="TableNormal"/>
    <w:next w:val="TableClassic1"/>
    <w:unhideWhenUsed/>
    <w:rsid w:val="000D42C5"/>
    <w:pPr>
      <w:spacing w:after="0" w:line="240" w:lineRule="auto"/>
    </w:pPr>
    <w:rPr>
      <w:rFonts w:ascii="Times New Roman" w:eastAsia="Times New Roman" w:hAnsi="Times New Roman" w:cs="Times New Roman"/>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747AF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16930">
      <w:bodyDiv w:val="1"/>
      <w:marLeft w:val="0"/>
      <w:marRight w:val="0"/>
      <w:marTop w:val="0"/>
      <w:marBottom w:val="0"/>
      <w:divBdr>
        <w:top w:val="none" w:sz="0" w:space="0" w:color="auto"/>
        <w:left w:val="none" w:sz="0" w:space="0" w:color="auto"/>
        <w:bottom w:val="none" w:sz="0" w:space="0" w:color="auto"/>
        <w:right w:val="none" w:sz="0" w:space="0" w:color="auto"/>
      </w:divBdr>
    </w:div>
    <w:div w:id="136920164">
      <w:bodyDiv w:val="1"/>
      <w:marLeft w:val="0"/>
      <w:marRight w:val="0"/>
      <w:marTop w:val="0"/>
      <w:marBottom w:val="0"/>
      <w:divBdr>
        <w:top w:val="none" w:sz="0" w:space="0" w:color="auto"/>
        <w:left w:val="none" w:sz="0" w:space="0" w:color="auto"/>
        <w:bottom w:val="none" w:sz="0" w:space="0" w:color="auto"/>
        <w:right w:val="none" w:sz="0" w:space="0" w:color="auto"/>
      </w:divBdr>
    </w:div>
    <w:div w:id="184098803">
      <w:bodyDiv w:val="1"/>
      <w:marLeft w:val="0"/>
      <w:marRight w:val="0"/>
      <w:marTop w:val="0"/>
      <w:marBottom w:val="0"/>
      <w:divBdr>
        <w:top w:val="none" w:sz="0" w:space="0" w:color="auto"/>
        <w:left w:val="none" w:sz="0" w:space="0" w:color="auto"/>
        <w:bottom w:val="none" w:sz="0" w:space="0" w:color="auto"/>
        <w:right w:val="none" w:sz="0" w:space="0" w:color="auto"/>
      </w:divBdr>
    </w:div>
    <w:div w:id="187564893">
      <w:bodyDiv w:val="1"/>
      <w:marLeft w:val="0"/>
      <w:marRight w:val="0"/>
      <w:marTop w:val="0"/>
      <w:marBottom w:val="0"/>
      <w:divBdr>
        <w:top w:val="none" w:sz="0" w:space="0" w:color="auto"/>
        <w:left w:val="none" w:sz="0" w:space="0" w:color="auto"/>
        <w:bottom w:val="none" w:sz="0" w:space="0" w:color="auto"/>
        <w:right w:val="none" w:sz="0" w:space="0" w:color="auto"/>
      </w:divBdr>
    </w:div>
    <w:div w:id="216089211">
      <w:bodyDiv w:val="1"/>
      <w:marLeft w:val="0"/>
      <w:marRight w:val="0"/>
      <w:marTop w:val="0"/>
      <w:marBottom w:val="0"/>
      <w:divBdr>
        <w:top w:val="none" w:sz="0" w:space="0" w:color="auto"/>
        <w:left w:val="none" w:sz="0" w:space="0" w:color="auto"/>
        <w:bottom w:val="none" w:sz="0" w:space="0" w:color="auto"/>
        <w:right w:val="none" w:sz="0" w:space="0" w:color="auto"/>
      </w:divBdr>
    </w:div>
    <w:div w:id="241524694">
      <w:bodyDiv w:val="1"/>
      <w:marLeft w:val="0"/>
      <w:marRight w:val="0"/>
      <w:marTop w:val="0"/>
      <w:marBottom w:val="0"/>
      <w:divBdr>
        <w:top w:val="none" w:sz="0" w:space="0" w:color="auto"/>
        <w:left w:val="none" w:sz="0" w:space="0" w:color="auto"/>
        <w:bottom w:val="none" w:sz="0" w:space="0" w:color="auto"/>
        <w:right w:val="none" w:sz="0" w:space="0" w:color="auto"/>
      </w:divBdr>
    </w:div>
    <w:div w:id="362095484">
      <w:bodyDiv w:val="1"/>
      <w:marLeft w:val="0"/>
      <w:marRight w:val="0"/>
      <w:marTop w:val="0"/>
      <w:marBottom w:val="0"/>
      <w:divBdr>
        <w:top w:val="none" w:sz="0" w:space="0" w:color="auto"/>
        <w:left w:val="none" w:sz="0" w:space="0" w:color="auto"/>
        <w:bottom w:val="none" w:sz="0" w:space="0" w:color="auto"/>
        <w:right w:val="none" w:sz="0" w:space="0" w:color="auto"/>
      </w:divBdr>
    </w:div>
    <w:div w:id="465972754">
      <w:bodyDiv w:val="1"/>
      <w:marLeft w:val="0"/>
      <w:marRight w:val="0"/>
      <w:marTop w:val="0"/>
      <w:marBottom w:val="0"/>
      <w:divBdr>
        <w:top w:val="none" w:sz="0" w:space="0" w:color="auto"/>
        <w:left w:val="none" w:sz="0" w:space="0" w:color="auto"/>
        <w:bottom w:val="none" w:sz="0" w:space="0" w:color="auto"/>
        <w:right w:val="none" w:sz="0" w:space="0" w:color="auto"/>
      </w:divBdr>
    </w:div>
    <w:div w:id="632369358">
      <w:bodyDiv w:val="1"/>
      <w:marLeft w:val="0"/>
      <w:marRight w:val="0"/>
      <w:marTop w:val="0"/>
      <w:marBottom w:val="0"/>
      <w:divBdr>
        <w:top w:val="none" w:sz="0" w:space="0" w:color="auto"/>
        <w:left w:val="none" w:sz="0" w:space="0" w:color="auto"/>
        <w:bottom w:val="none" w:sz="0" w:space="0" w:color="auto"/>
        <w:right w:val="none" w:sz="0" w:space="0" w:color="auto"/>
      </w:divBdr>
    </w:div>
    <w:div w:id="662314474">
      <w:bodyDiv w:val="1"/>
      <w:marLeft w:val="0"/>
      <w:marRight w:val="0"/>
      <w:marTop w:val="0"/>
      <w:marBottom w:val="0"/>
      <w:divBdr>
        <w:top w:val="none" w:sz="0" w:space="0" w:color="auto"/>
        <w:left w:val="none" w:sz="0" w:space="0" w:color="auto"/>
        <w:bottom w:val="none" w:sz="0" w:space="0" w:color="auto"/>
        <w:right w:val="none" w:sz="0" w:space="0" w:color="auto"/>
      </w:divBdr>
    </w:div>
    <w:div w:id="715545864">
      <w:bodyDiv w:val="1"/>
      <w:marLeft w:val="0"/>
      <w:marRight w:val="0"/>
      <w:marTop w:val="0"/>
      <w:marBottom w:val="0"/>
      <w:divBdr>
        <w:top w:val="none" w:sz="0" w:space="0" w:color="auto"/>
        <w:left w:val="none" w:sz="0" w:space="0" w:color="auto"/>
        <w:bottom w:val="none" w:sz="0" w:space="0" w:color="auto"/>
        <w:right w:val="none" w:sz="0" w:space="0" w:color="auto"/>
      </w:divBdr>
      <w:divsChild>
        <w:div w:id="1568419227">
          <w:marLeft w:val="0"/>
          <w:marRight w:val="0"/>
          <w:marTop w:val="34"/>
          <w:marBottom w:val="34"/>
          <w:divBdr>
            <w:top w:val="none" w:sz="0" w:space="0" w:color="auto"/>
            <w:left w:val="none" w:sz="0" w:space="0" w:color="auto"/>
            <w:bottom w:val="none" w:sz="0" w:space="0" w:color="auto"/>
            <w:right w:val="none" w:sz="0" w:space="0" w:color="auto"/>
          </w:divBdr>
        </w:div>
      </w:divsChild>
    </w:div>
    <w:div w:id="729769650">
      <w:bodyDiv w:val="1"/>
      <w:marLeft w:val="0"/>
      <w:marRight w:val="0"/>
      <w:marTop w:val="0"/>
      <w:marBottom w:val="0"/>
      <w:divBdr>
        <w:top w:val="none" w:sz="0" w:space="0" w:color="auto"/>
        <w:left w:val="none" w:sz="0" w:space="0" w:color="auto"/>
        <w:bottom w:val="none" w:sz="0" w:space="0" w:color="auto"/>
        <w:right w:val="none" w:sz="0" w:space="0" w:color="auto"/>
      </w:divBdr>
    </w:div>
    <w:div w:id="779835034">
      <w:bodyDiv w:val="1"/>
      <w:marLeft w:val="0"/>
      <w:marRight w:val="0"/>
      <w:marTop w:val="0"/>
      <w:marBottom w:val="0"/>
      <w:divBdr>
        <w:top w:val="none" w:sz="0" w:space="0" w:color="auto"/>
        <w:left w:val="none" w:sz="0" w:space="0" w:color="auto"/>
        <w:bottom w:val="none" w:sz="0" w:space="0" w:color="auto"/>
        <w:right w:val="none" w:sz="0" w:space="0" w:color="auto"/>
      </w:divBdr>
    </w:div>
    <w:div w:id="791677651">
      <w:bodyDiv w:val="1"/>
      <w:marLeft w:val="0"/>
      <w:marRight w:val="0"/>
      <w:marTop w:val="0"/>
      <w:marBottom w:val="0"/>
      <w:divBdr>
        <w:top w:val="none" w:sz="0" w:space="0" w:color="auto"/>
        <w:left w:val="none" w:sz="0" w:space="0" w:color="auto"/>
        <w:bottom w:val="none" w:sz="0" w:space="0" w:color="auto"/>
        <w:right w:val="none" w:sz="0" w:space="0" w:color="auto"/>
      </w:divBdr>
    </w:div>
    <w:div w:id="892160705">
      <w:bodyDiv w:val="1"/>
      <w:marLeft w:val="0"/>
      <w:marRight w:val="0"/>
      <w:marTop w:val="0"/>
      <w:marBottom w:val="0"/>
      <w:divBdr>
        <w:top w:val="none" w:sz="0" w:space="0" w:color="auto"/>
        <w:left w:val="none" w:sz="0" w:space="0" w:color="auto"/>
        <w:bottom w:val="none" w:sz="0" w:space="0" w:color="auto"/>
        <w:right w:val="none" w:sz="0" w:space="0" w:color="auto"/>
      </w:divBdr>
    </w:div>
    <w:div w:id="952635128">
      <w:bodyDiv w:val="1"/>
      <w:marLeft w:val="0"/>
      <w:marRight w:val="0"/>
      <w:marTop w:val="0"/>
      <w:marBottom w:val="0"/>
      <w:divBdr>
        <w:top w:val="none" w:sz="0" w:space="0" w:color="auto"/>
        <w:left w:val="none" w:sz="0" w:space="0" w:color="auto"/>
        <w:bottom w:val="none" w:sz="0" w:space="0" w:color="auto"/>
        <w:right w:val="none" w:sz="0" w:space="0" w:color="auto"/>
      </w:divBdr>
    </w:div>
    <w:div w:id="1003699132">
      <w:bodyDiv w:val="1"/>
      <w:marLeft w:val="0"/>
      <w:marRight w:val="0"/>
      <w:marTop w:val="0"/>
      <w:marBottom w:val="0"/>
      <w:divBdr>
        <w:top w:val="none" w:sz="0" w:space="0" w:color="auto"/>
        <w:left w:val="none" w:sz="0" w:space="0" w:color="auto"/>
        <w:bottom w:val="none" w:sz="0" w:space="0" w:color="auto"/>
        <w:right w:val="none" w:sz="0" w:space="0" w:color="auto"/>
      </w:divBdr>
    </w:div>
    <w:div w:id="1015572382">
      <w:bodyDiv w:val="1"/>
      <w:marLeft w:val="0"/>
      <w:marRight w:val="0"/>
      <w:marTop w:val="0"/>
      <w:marBottom w:val="0"/>
      <w:divBdr>
        <w:top w:val="none" w:sz="0" w:space="0" w:color="auto"/>
        <w:left w:val="none" w:sz="0" w:space="0" w:color="auto"/>
        <w:bottom w:val="none" w:sz="0" w:space="0" w:color="auto"/>
        <w:right w:val="none" w:sz="0" w:space="0" w:color="auto"/>
      </w:divBdr>
    </w:div>
    <w:div w:id="1016424802">
      <w:bodyDiv w:val="1"/>
      <w:marLeft w:val="0"/>
      <w:marRight w:val="0"/>
      <w:marTop w:val="0"/>
      <w:marBottom w:val="0"/>
      <w:divBdr>
        <w:top w:val="none" w:sz="0" w:space="0" w:color="auto"/>
        <w:left w:val="none" w:sz="0" w:space="0" w:color="auto"/>
        <w:bottom w:val="none" w:sz="0" w:space="0" w:color="auto"/>
        <w:right w:val="none" w:sz="0" w:space="0" w:color="auto"/>
      </w:divBdr>
    </w:div>
    <w:div w:id="1113014720">
      <w:bodyDiv w:val="1"/>
      <w:marLeft w:val="0"/>
      <w:marRight w:val="0"/>
      <w:marTop w:val="0"/>
      <w:marBottom w:val="0"/>
      <w:divBdr>
        <w:top w:val="none" w:sz="0" w:space="0" w:color="auto"/>
        <w:left w:val="none" w:sz="0" w:space="0" w:color="auto"/>
        <w:bottom w:val="none" w:sz="0" w:space="0" w:color="auto"/>
        <w:right w:val="none" w:sz="0" w:space="0" w:color="auto"/>
      </w:divBdr>
    </w:div>
    <w:div w:id="1169831714">
      <w:bodyDiv w:val="1"/>
      <w:marLeft w:val="0"/>
      <w:marRight w:val="0"/>
      <w:marTop w:val="0"/>
      <w:marBottom w:val="0"/>
      <w:divBdr>
        <w:top w:val="none" w:sz="0" w:space="0" w:color="auto"/>
        <w:left w:val="none" w:sz="0" w:space="0" w:color="auto"/>
        <w:bottom w:val="none" w:sz="0" w:space="0" w:color="auto"/>
        <w:right w:val="none" w:sz="0" w:space="0" w:color="auto"/>
      </w:divBdr>
    </w:div>
    <w:div w:id="1298759013">
      <w:bodyDiv w:val="1"/>
      <w:marLeft w:val="0"/>
      <w:marRight w:val="0"/>
      <w:marTop w:val="0"/>
      <w:marBottom w:val="0"/>
      <w:divBdr>
        <w:top w:val="none" w:sz="0" w:space="0" w:color="auto"/>
        <w:left w:val="none" w:sz="0" w:space="0" w:color="auto"/>
        <w:bottom w:val="none" w:sz="0" w:space="0" w:color="auto"/>
        <w:right w:val="none" w:sz="0" w:space="0" w:color="auto"/>
      </w:divBdr>
      <w:divsChild>
        <w:div w:id="378479250">
          <w:marLeft w:val="547"/>
          <w:marRight w:val="0"/>
          <w:marTop w:val="106"/>
          <w:marBottom w:val="0"/>
          <w:divBdr>
            <w:top w:val="none" w:sz="0" w:space="0" w:color="auto"/>
            <w:left w:val="none" w:sz="0" w:space="0" w:color="auto"/>
            <w:bottom w:val="none" w:sz="0" w:space="0" w:color="auto"/>
            <w:right w:val="none" w:sz="0" w:space="0" w:color="auto"/>
          </w:divBdr>
        </w:div>
      </w:divsChild>
    </w:div>
    <w:div w:id="1452239863">
      <w:bodyDiv w:val="1"/>
      <w:marLeft w:val="0"/>
      <w:marRight w:val="0"/>
      <w:marTop w:val="0"/>
      <w:marBottom w:val="0"/>
      <w:divBdr>
        <w:top w:val="none" w:sz="0" w:space="0" w:color="auto"/>
        <w:left w:val="none" w:sz="0" w:space="0" w:color="auto"/>
        <w:bottom w:val="none" w:sz="0" w:space="0" w:color="auto"/>
        <w:right w:val="none" w:sz="0" w:space="0" w:color="auto"/>
      </w:divBdr>
    </w:div>
    <w:div w:id="1570309328">
      <w:bodyDiv w:val="1"/>
      <w:marLeft w:val="0"/>
      <w:marRight w:val="0"/>
      <w:marTop w:val="0"/>
      <w:marBottom w:val="0"/>
      <w:divBdr>
        <w:top w:val="none" w:sz="0" w:space="0" w:color="auto"/>
        <w:left w:val="none" w:sz="0" w:space="0" w:color="auto"/>
        <w:bottom w:val="none" w:sz="0" w:space="0" w:color="auto"/>
        <w:right w:val="none" w:sz="0" w:space="0" w:color="auto"/>
      </w:divBdr>
      <w:divsChild>
        <w:div w:id="777213440">
          <w:marLeft w:val="0"/>
          <w:marRight w:val="0"/>
          <w:marTop w:val="34"/>
          <w:marBottom w:val="34"/>
          <w:divBdr>
            <w:top w:val="none" w:sz="0" w:space="0" w:color="auto"/>
            <w:left w:val="none" w:sz="0" w:space="0" w:color="auto"/>
            <w:bottom w:val="none" w:sz="0" w:space="0" w:color="auto"/>
            <w:right w:val="none" w:sz="0" w:space="0" w:color="auto"/>
          </w:divBdr>
        </w:div>
      </w:divsChild>
    </w:div>
    <w:div w:id="1646398777">
      <w:bodyDiv w:val="1"/>
      <w:marLeft w:val="0"/>
      <w:marRight w:val="0"/>
      <w:marTop w:val="0"/>
      <w:marBottom w:val="0"/>
      <w:divBdr>
        <w:top w:val="none" w:sz="0" w:space="0" w:color="auto"/>
        <w:left w:val="none" w:sz="0" w:space="0" w:color="auto"/>
        <w:bottom w:val="none" w:sz="0" w:space="0" w:color="auto"/>
        <w:right w:val="none" w:sz="0" w:space="0" w:color="auto"/>
      </w:divBdr>
    </w:div>
    <w:div w:id="1678994178">
      <w:bodyDiv w:val="1"/>
      <w:marLeft w:val="0"/>
      <w:marRight w:val="0"/>
      <w:marTop w:val="0"/>
      <w:marBottom w:val="0"/>
      <w:divBdr>
        <w:top w:val="none" w:sz="0" w:space="0" w:color="auto"/>
        <w:left w:val="none" w:sz="0" w:space="0" w:color="auto"/>
        <w:bottom w:val="none" w:sz="0" w:space="0" w:color="auto"/>
        <w:right w:val="none" w:sz="0" w:space="0" w:color="auto"/>
      </w:divBdr>
    </w:div>
    <w:div w:id="1754544677">
      <w:bodyDiv w:val="1"/>
      <w:marLeft w:val="0"/>
      <w:marRight w:val="0"/>
      <w:marTop w:val="0"/>
      <w:marBottom w:val="0"/>
      <w:divBdr>
        <w:top w:val="none" w:sz="0" w:space="0" w:color="auto"/>
        <w:left w:val="none" w:sz="0" w:space="0" w:color="auto"/>
        <w:bottom w:val="none" w:sz="0" w:space="0" w:color="auto"/>
        <w:right w:val="none" w:sz="0" w:space="0" w:color="auto"/>
      </w:divBdr>
    </w:div>
    <w:div w:id="1760831550">
      <w:bodyDiv w:val="1"/>
      <w:marLeft w:val="0"/>
      <w:marRight w:val="0"/>
      <w:marTop w:val="0"/>
      <w:marBottom w:val="0"/>
      <w:divBdr>
        <w:top w:val="none" w:sz="0" w:space="0" w:color="auto"/>
        <w:left w:val="none" w:sz="0" w:space="0" w:color="auto"/>
        <w:bottom w:val="none" w:sz="0" w:space="0" w:color="auto"/>
        <w:right w:val="none" w:sz="0" w:space="0" w:color="auto"/>
      </w:divBdr>
    </w:div>
    <w:div w:id="1794398548">
      <w:bodyDiv w:val="1"/>
      <w:marLeft w:val="0"/>
      <w:marRight w:val="0"/>
      <w:marTop w:val="0"/>
      <w:marBottom w:val="0"/>
      <w:divBdr>
        <w:top w:val="none" w:sz="0" w:space="0" w:color="auto"/>
        <w:left w:val="none" w:sz="0" w:space="0" w:color="auto"/>
        <w:bottom w:val="none" w:sz="0" w:space="0" w:color="auto"/>
        <w:right w:val="none" w:sz="0" w:space="0" w:color="auto"/>
      </w:divBdr>
    </w:div>
    <w:div w:id="1798259483">
      <w:bodyDiv w:val="1"/>
      <w:marLeft w:val="0"/>
      <w:marRight w:val="0"/>
      <w:marTop w:val="0"/>
      <w:marBottom w:val="0"/>
      <w:divBdr>
        <w:top w:val="none" w:sz="0" w:space="0" w:color="auto"/>
        <w:left w:val="none" w:sz="0" w:space="0" w:color="auto"/>
        <w:bottom w:val="none" w:sz="0" w:space="0" w:color="auto"/>
        <w:right w:val="none" w:sz="0" w:space="0" w:color="auto"/>
      </w:divBdr>
    </w:div>
    <w:div w:id="1928730477">
      <w:bodyDiv w:val="1"/>
      <w:marLeft w:val="0"/>
      <w:marRight w:val="0"/>
      <w:marTop w:val="0"/>
      <w:marBottom w:val="0"/>
      <w:divBdr>
        <w:top w:val="none" w:sz="0" w:space="0" w:color="auto"/>
        <w:left w:val="none" w:sz="0" w:space="0" w:color="auto"/>
        <w:bottom w:val="none" w:sz="0" w:space="0" w:color="auto"/>
        <w:right w:val="none" w:sz="0" w:space="0" w:color="auto"/>
      </w:divBdr>
    </w:div>
    <w:div w:id="1987969937">
      <w:bodyDiv w:val="1"/>
      <w:marLeft w:val="0"/>
      <w:marRight w:val="0"/>
      <w:marTop w:val="0"/>
      <w:marBottom w:val="0"/>
      <w:divBdr>
        <w:top w:val="none" w:sz="0" w:space="0" w:color="auto"/>
        <w:left w:val="none" w:sz="0" w:space="0" w:color="auto"/>
        <w:bottom w:val="none" w:sz="0" w:space="0" w:color="auto"/>
        <w:right w:val="none" w:sz="0" w:space="0" w:color="auto"/>
      </w:divBdr>
    </w:div>
    <w:div w:id="2014184800">
      <w:bodyDiv w:val="1"/>
      <w:marLeft w:val="0"/>
      <w:marRight w:val="0"/>
      <w:marTop w:val="0"/>
      <w:marBottom w:val="0"/>
      <w:divBdr>
        <w:top w:val="none" w:sz="0" w:space="0" w:color="auto"/>
        <w:left w:val="none" w:sz="0" w:space="0" w:color="auto"/>
        <w:bottom w:val="none" w:sz="0" w:space="0" w:color="auto"/>
        <w:right w:val="none" w:sz="0" w:space="0" w:color="auto"/>
      </w:divBdr>
    </w:div>
    <w:div w:id="2041927779">
      <w:bodyDiv w:val="1"/>
      <w:marLeft w:val="0"/>
      <w:marRight w:val="0"/>
      <w:marTop w:val="0"/>
      <w:marBottom w:val="0"/>
      <w:divBdr>
        <w:top w:val="none" w:sz="0" w:space="0" w:color="auto"/>
        <w:left w:val="none" w:sz="0" w:space="0" w:color="auto"/>
        <w:bottom w:val="none" w:sz="0" w:space="0" w:color="auto"/>
        <w:right w:val="none" w:sz="0" w:space="0" w:color="auto"/>
      </w:divBdr>
      <w:divsChild>
        <w:div w:id="687176729">
          <w:marLeft w:val="0"/>
          <w:marRight w:val="0"/>
          <w:marTop w:val="34"/>
          <w:marBottom w:val="34"/>
          <w:divBdr>
            <w:top w:val="none" w:sz="0" w:space="0" w:color="auto"/>
            <w:left w:val="none" w:sz="0" w:space="0" w:color="auto"/>
            <w:bottom w:val="none" w:sz="0" w:space="0" w:color="auto"/>
            <w:right w:val="none" w:sz="0" w:space="0" w:color="auto"/>
          </w:divBdr>
        </w:div>
      </w:divsChild>
    </w:div>
    <w:div w:id="2060863274">
      <w:bodyDiv w:val="1"/>
      <w:marLeft w:val="0"/>
      <w:marRight w:val="0"/>
      <w:marTop w:val="0"/>
      <w:marBottom w:val="0"/>
      <w:divBdr>
        <w:top w:val="none" w:sz="0" w:space="0" w:color="auto"/>
        <w:left w:val="none" w:sz="0" w:space="0" w:color="auto"/>
        <w:bottom w:val="none" w:sz="0" w:space="0" w:color="auto"/>
        <w:right w:val="none" w:sz="0" w:space="0" w:color="auto"/>
      </w:divBdr>
    </w:div>
    <w:div w:id="2068721004">
      <w:bodyDiv w:val="1"/>
      <w:marLeft w:val="0"/>
      <w:marRight w:val="0"/>
      <w:marTop w:val="0"/>
      <w:marBottom w:val="0"/>
      <w:divBdr>
        <w:top w:val="none" w:sz="0" w:space="0" w:color="auto"/>
        <w:left w:val="none" w:sz="0" w:space="0" w:color="auto"/>
        <w:bottom w:val="none" w:sz="0" w:space="0" w:color="auto"/>
        <w:right w:val="none" w:sz="0" w:space="0" w:color="auto"/>
      </w:divBdr>
    </w:div>
    <w:div w:id="2136828848">
      <w:bodyDiv w:val="1"/>
      <w:marLeft w:val="0"/>
      <w:marRight w:val="0"/>
      <w:marTop w:val="0"/>
      <w:marBottom w:val="0"/>
      <w:divBdr>
        <w:top w:val="none" w:sz="0" w:space="0" w:color="auto"/>
        <w:left w:val="none" w:sz="0" w:space="0" w:color="auto"/>
        <w:bottom w:val="none" w:sz="0" w:space="0" w:color="auto"/>
        <w:right w:val="none" w:sz="0" w:space="0" w:color="auto"/>
      </w:divBdr>
    </w:div>
    <w:div w:id="214311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1473309915700447" TargetMode="External"/><Relationship Id="rId13" Type="http://schemas.openxmlformats.org/officeDocument/2006/relationships/footer" Target="footer2.xm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cdc.gov/pneumococcal/surveillance.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ons.gov.uk/peoplepopulationandcommunity/populationandmigration/populationestimates"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gislation.gov.uk/uksi/2002/1438/regulation/3/mad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gov.uk/government/publications/pneumococcal-the-green-book-chapter-25" TargetMode="External"/><Relationship Id="rId23" Type="http://schemas.openxmlformats.org/officeDocument/2006/relationships/image" Target="media/image6.jpeg"/><Relationship Id="rId10" Type="http://schemas.openxmlformats.org/officeDocument/2006/relationships/hyperlink" Target="mailto:sarah.collins@phe.gov.uk"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www.sciencedirect.com/science/article/pii/S1473309915700447" TargetMode="External"/><Relationship Id="rId14" Type="http://schemas.openxmlformats.org/officeDocument/2006/relationships/hyperlink" Target="https://www.gov.uk/government/collections/vaccine-uptake" TargetMode="External"/><Relationship Id="rId22"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7FE678-B73D-4863-A21C-73B0AC8E1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882</Words>
  <Characters>67731</Characters>
  <Application>Microsoft Office Word</Application>
  <DocSecurity>4</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PHE</Company>
  <LinksUpToDate>false</LinksUpToDate>
  <CharactersWithSpaces>79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mez Ladhani</dc:creator>
  <cp:lastModifiedBy>Sana Ibrahim</cp:lastModifiedBy>
  <cp:revision>2</cp:revision>
  <cp:lastPrinted>2017-02-20T11:14:00Z</cp:lastPrinted>
  <dcterms:created xsi:type="dcterms:W3CDTF">2018-11-21T11:26:00Z</dcterms:created>
  <dcterms:modified xsi:type="dcterms:W3CDTF">2018-11-21T11:26:00Z</dcterms:modified>
</cp:coreProperties>
</file>